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55168" behindDoc="0" locked="0" layoutInCell="1" allowOverlap="1" wp14:anchorId="4293F9D4" wp14:editId="5D623EE6">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55170" behindDoc="0" locked="0" layoutInCell="1" allowOverlap="1" wp14:anchorId="4EB592F3" wp14:editId="21D59A58">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55170;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55169" behindDoc="0" locked="0" layoutInCell="1" allowOverlap="1" wp14:anchorId="66FFBD0A" wp14:editId="1D13F61E">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55169;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55171" behindDoc="0" locked="0" layoutInCell="1" allowOverlap="1" wp14:anchorId="410DAB8F" wp14:editId="1A8ED359">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5517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000000">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3A657A80" w:rsidR="00DE47EC" w:rsidRDefault="00DE47EC" w:rsidP="00AE30B6">
      <w:pPr>
        <w:spacing w:after="80"/>
      </w:pPr>
      <w:r>
        <w:t xml:space="preserve">(DE) </w:t>
      </w:r>
      <w:r w:rsidR="00AE30B6">
        <w:t>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KI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proofErr w:type="spellStart"/>
      <w:r w:rsidR="00B733EB">
        <w:t>Unplanned</w:t>
      </w:r>
      <w:proofErr w:type="spellEnd"/>
      <w:r w:rsidR="00B733EB">
        <w:t xml:space="preserve"> </w:t>
      </w:r>
      <w:proofErr w:type="spellStart"/>
      <w:r w:rsidR="00B733EB">
        <w:t>service</w:t>
      </w:r>
      <w:proofErr w:type="spellEnd"/>
      <w:r w:rsidR="00B733EB">
        <w:t xml:space="preserve"> </w:t>
      </w:r>
      <w:proofErr w:type="spellStart"/>
      <w:r w:rsidR="00B733EB">
        <w:t>interruptions</w:t>
      </w:r>
      <w:proofErr w:type="spellEnd"/>
      <w:r w:rsidR="00B733EB">
        <w:t xml:space="preserve"> </w:t>
      </w:r>
      <w:proofErr w:type="spellStart"/>
      <w:r w:rsidR="00B733EB">
        <w:t>or</w:t>
      </w:r>
      <w:proofErr w:type="spellEnd"/>
      <w:r w:rsidR="00B733EB">
        <w:t xml:space="preserve"> </w:t>
      </w:r>
      <w:proofErr w:type="spellStart"/>
      <w:r w:rsidR="00B733EB">
        <w:t>traffic</w:t>
      </w:r>
      <w:proofErr w:type="spellEnd"/>
      <w:r w:rsidR="00B733EB">
        <w:t xml:space="preserve"> </w:t>
      </w:r>
      <w:proofErr w:type="spellStart"/>
      <w:r w:rsidR="00B733EB">
        <w:t>jams</w:t>
      </w:r>
      <w:proofErr w:type="spellEnd"/>
      <w:r w:rsidR="00B733EB">
        <w:t xml:space="preserve"> </w:t>
      </w:r>
      <w:proofErr w:type="spellStart"/>
      <w:r w:rsidR="00B733EB">
        <w:t>affect</w:t>
      </w:r>
      <w:proofErr w:type="spellEnd"/>
      <w:r w:rsidR="00B733EB">
        <w:t xml:space="preserve"> the public </w:t>
      </w:r>
      <w:proofErr w:type="spellStart"/>
      <w:r w:rsidR="00B733EB">
        <w:t>transport</w:t>
      </w:r>
      <w:proofErr w:type="spellEnd"/>
      <w:r w:rsidR="00B733EB">
        <w:t xml:space="preserve"> </w:t>
      </w:r>
      <w:proofErr w:type="spellStart"/>
      <w:r w:rsidR="00B733EB">
        <w:t>service</w:t>
      </w:r>
      <w:proofErr w:type="spellEnd"/>
      <w:r w:rsidR="00B733EB">
        <w:t xml:space="preserve"> </w:t>
      </w:r>
      <w:proofErr w:type="spellStart"/>
      <w:r w:rsidR="00B733EB">
        <w:t>stability</w:t>
      </w:r>
      <w:proofErr w:type="spellEnd"/>
      <w:r w:rsidR="00B733EB">
        <w:t xml:space="preserve"> </w:t>
      </w:r>
      <w:proofErr w:type="spellStart"/>
      <w:r w:rsidR="00B733EB">
        <w:t>negatively</w:t>
      </w:r>
      <w:proofErr w:type="spellEnd"/>
      <w:r w:rsidR="00B733EB">
        <w:t xml:space="preserve"> and </w:t>
      </w:r>
      <w:proofErr w:type="spellStart"/>
      <w:r w:rsidR="00B733EB">
        <w:t>thus</w:t>
      </w:r>
      <w:proofErr w:type="spellEnd"/>
      <w:r w:rsidR="00B733EB">
        <w:t xml:space="preserve"> </w:t>
      </w:r>
      <w:proofErr w:type="spellStart"/>
      <w:r w:rsidR="00B733EB">
        <w:t>customers</w:t>
      </w:r>
      <w:proofErr w:type="spellEnd"/>
      <w:r w:rsidR="00B733EB">
        <w:t xml:space="preserve"> </w:t>
      </w:r>
      <w:proofErr w:type="spellStart"/>
      <w:r w:rsidR="00B733EB">
        <w:t>feel</w:t>
      </w:r>
      <w:proofErr w:type="spellEnd"/>
      <w:r w:rsidR="00B733EB">
        <w:t xml:space="preserve"> </w:t>
      </w:r>
      <w:proofErr w:type="spellStart"/>
      <w:r w:rsidR="00B733EB">
        <w:t>frustrated</w:t>
      </w:r>
      <w:proofErr w:type="spellEnd"/>
      <w:r w:rsidR="00B733EB">
        <w:t xml:space="preserve"> and </w:t>
      </w:r>
      <w:proofErr w:type="spellStart"/>
      <w:r w:rsidR="00B733EB">
        <w:t>act</w:t>
      </w:r>
      <w:proofErr w:type="spellEnd"/>
      <w:r w:rsidR="00B733EB">
        <w:t xml:space="preserve"> </w:t>
      </w:r>
      <w:proofErr w:type="spellStart"/>
      <w:r w:rsidR="00B733EB">
        <w:t>self-consciously</w:t>
      </w:r>
      <w:proofErr w:type="spellEnd"/>
      <w:r w:rsidR="00B733EB">
        <w:t xml:space="preserve"> </w:t>
      </w:r>
      <w:proofErr w:type="spellStart"/>
      <w:r w:rsidR="00B733EB">
        <w:t>regarded</w:t>
      </w:r>
      <w:proofErr w:type="spellEnd"/>
      <w:r w:rsidR="00B733EB">
        <w:t xml:space="preserve"> to public </w:t>
      </w:r>
      <w:proofErr w:type="spellStart"/>
      <w:r w:rsidR="00B733EB">
        <w:t>transport</w:t>
      </w:r>
      <w:proofErr w:type="spellEnd"/>
      <w:r w:rsidR="00B733EB">
        <w:t xml:space="preserve"> </w:t>
      </w:r>
      <w:proofErr w:type="spellStart"/>
      <w:r w:rsidR="00B733EB">
        <w:t>services</w:t>
      </w:r>
      <w:proofErr w:type="spellEnd"/>
      <w:r w:rsidR="00B733EB">
        <w:t xml:space="preserve">. Most </w:t>
      </w:r>
      <w:proofErr w:type="spellStart"/>
      <w:r w:rsidR="00B733EB">
        <w:t>smaller</w:t>
      </w:r>
      <w:proofErr w:type="spellEnd"/>
      <w:r w:rsidR="00B733EB">
        <w:t xml:space="preserve"> and medium-</w:t>
      </w:r>
      <w:proofErr w:type="spellStart"/>
      <w:r w:rsidR="00B733EB">
        <w:t>sized</w:t>
      </w:r>
      <w:proofErr w:type="spellEnd"/>
      <w:r w:rsidR="00B733EB">
        <w:t xml:space="preserve"> </w:t>
      </w:r>
      <w:proofErr w:type="spellStart"/>
      <w:r w:rsidR="00B733EB">
        <w:t>traffic</w:t>
      </w:r>
      <w:proofErr w:type="spellEnd"/>
      <w:r w:rsidR="00B733EB">
        <w:t xml:space="preserve"> </w:t>
      </w:r>
      <w:proofErr w:type="spellStart"/>
      <w:r w:rsidR="00B733EB">
        <w:t>companies</w:t>
      </w:r>
      <w:proofErr w:type="spellEnd"/>
      <w:r w:rsidR="00B733EB">
        <w:t xml:space="preserve"> do not </w:t>
      </w:r>
      <w:proofErr w:type="spellStart"/>
      <w:r w:rsidR="00B733EB">
        <w:t>have</w:t>
      </w:r>
      <w:proofErr w:type="spellEnd"/>
      <w:r w:rsidR="00B733EB">
        <w:t xml:space="preserve"> a control </w:t>
      </w:r>
      <w:proofErr w:type="spellStart"/>
      <w:r w:rsidR="00B733EB">
        <w:t>center</w:t>
      </w:r>
      <w:proofErr w:type="spellEnd"/>
      <w:r w:rsidR="00B733EB">
        <w:t xml:space="preserve"> </w:t>
      </w:r>
      <w:proofErr w:type="spellStart"/>
      <w:r w:rsidR="00B733EB">
        <w:t>which</w:t>
      </w:r>
      <w:proofErr w:type="spellEnd"/>
      <w:r w:rsidR="00B733EB">
        <w:t xml:space="preserve"> </w:t>
      </w:r>
      <w:proofErr w:type="spellStart"/>
      <w:r w:rsidR="00B733EB">
        <w:t>may</w:t>
      </w:r>
      <w:proofErr w:type="spellEnd"/>
      <w:r w:rsidR="00B733EB">
        <w:t xml:space="preserve"> </w:t>
      </w:r>
      <w:proofErr w:type="spellStart"/>
      <w:r w:rsidR="00B733EB">
        <w:t>arrange</w:t>
      </w:r>
      <w:proofErr w:type="spellEnd"/>
      <w:r w:rsidR="00B733EB">
        <w:t xml:space="preserve"> a </w:t>
      </w:r>
      <w:proofErr w:type="spellStart"/>
      <w:r w:rsidR="00B733EB">
        <w:t>re</w:t>
      </w:r>
      <w:proofErr w:type="spellEnd"/>
      <w:r w:rsidR="00B733EB">
        <w:t xml:space="preserve">-routing and </w:t>
      </w:r>
      <w:proofErr w:type="spellStart"/>
      <w:r w:rsidR="00B733EB">
        <w:t>keep</w:t>
      </w:r>
      <w:proofErr w:type="spellEnd"/>
      <w:r w:rsidR="00B733EB">
        <w:t xml:space="preserve"> the </w:t>
      </w:r>
      <w:proofErr w:type="spellStart"/>
      <w:r w:rsidR="00B733EB">
        <w:t>service</w:t>
      </w:r>
      <w:proofErr w:type="spellEnd"/>
      <w:r w:rsidR="00B733EB">
        <w:t xml:space="preserve"> </w:t>
      </w:r>
      <w:proofErr w:type="spellStart"/>
      <w:r w:rsidR="00B733EB">
        <w:t>running</w:t>
      </w:r>
      <w:proofErr w:type="spellEnd"/>
      <w:r w:rsidR="00B733EB">
        <w:t xml:space="preserve">. The </w:t>
      </w:r>
      <w:proofErr w:type="spellStart"/>
      <w:r w:rsidR="00B733EB">
        <w:t>aim</w:t>
      </w:r>
      <w:proofErr w:type="spellEnd"/>
      <w:r w:rsidR="00B733EB">
        <w:t xml:space="preserve"> of this </w:t>
      </w:r>
      <w:proofErr w:type="spellStart"/>
      <w:r w:rsidR="00B733EB">
        <w:t>work</w:t>
      </w:r>
      <w:proofErr w:type="spellEnd"/>
      <w:r w:rsidR="00B733EB">
        <w:t xml:space="preserve"> is to find </w:t>
      </w:r>
      <w:proofErr w:type="spellStart"/>
      <w:r w:rsidR="00B733EB">
        <w:t>procedures</w:t>
      </w:r>
      <w:proofErr w:type="spellEnd"/>
      <w:r w:rsidR="00B733EB">
        <w:t xml:space="preserve"> </w:t>
      </w:r>
      <w:proofErr w:type="spellStart"/>
      <w:r w:rsidR="00B733EB">
        <w:t>which</w:t>
      </w:r>
      <w:proofErr w:type="spellEnd"/>
      <w:r w:rsidR="00B733EB">
        <w:t xml:space="preserve"> </w:t>
      </w:r>
      <w:proofErr w:type="spellStart"/>
      <w:r w:rsidR="00B733EB">
        <w:t>enable</w:t>
      </w:r>
      <w:proofErr w:type="spellEnd"/>
      <w:r w:rsidR="00B733EB">
        <w:t xml:space="preserve"> a </w:t>
      </w:r>
      <w:proofErr w:type="spellStart"/>
      <w:r w:rsidR="00B733EB">
        <w:t>vehicle</w:t>
      </w:r>
      <w:proofErr w:type="spellEnd"/>
      <w:r w:rsidR="00B733EB">
        <w:t xml:space="preserve"> control </w:t>
      </w:r>
      <w:proofErr w:type="spellStart"/>
      <w:r w:rsidR="00B733EB">
        <w:t>system</w:t>
      </w:r>
      <w:proofErr w:type="spellEnd"/>
      <w:r w:rsidR="00B733EB">
        <w:t xml:space="preserve"> to </w:t>
      </w:r>
      <w:proofErr w:type="spellStart"/>
      <w:r w:rsidR="00B733EB">
        <w:t>arrange</w:t>
      </w:r>
      <w:proofErr w:type="spellEnd"/>
      <w:r w:rsidR="00B733EB">
        <w:t xml:space="preserve"> </w:t>
      </w:r>
      <w:proofErr w:type="spellStart"/>
      <w:r w:rsidR="00B733EB">
        <w:t>re</w:t>
      </w:r>
      <w:proofErr w:type="spellEnd"/>
      <w:r w:rsidR="00B733EB">
        <w:t xml:space="preserve">-routing of public </w:t>
      </w:r>
      <w:proofErr w:type="spellStart"/>
      <w:r w:rsidR="00B733EB">
        <w:t>transport</w:t>
      </w:r>
      <w:proofErr w:type="spellEnd"/>
      <w:r w:rsidR="00B733EB">
        <w:t xml:space="preserve"> </w:t>
      </w:r>
      <w:proofErr w:type="spellStart"/>
      <w:r w:rsidR="00B733EB">
        <w:t>vehicles</w:t>
      </w:r>
      <w:proofErr w:type="spellEnd"/>
      <w:r w:rsidR="00B733EB">
        <w:t xml:space="preserve"> </w:t>
      </w:r>
      <w:proofErr w:type="spellStart"/>
      <w:r w:rsidR="00B733EB">
        <w:t>automatically</w:t>
      </w:r>
      <w:proofErr w:type="spellEnd"/>
      <w:r w:rsidR="00B733EB">
        <w:t xml:space="preserve"> based on </w:t>
      </w:r>
      <w:proofErr w:type="spellStart"/>
      <w:r w:rsidR="00B733EB">
        <w:t>artificial</w:t>
      </w:r>
      <w:proofErr w:type="spellEnd"/>
      <w:r w:rsidR="00B733EB">
        <w:t xml:space="preserve"> </w:t>
      </w:r>
      <w:proofErr w:type="spellStart"/>
      <w:r w:rsidR="00B733EB">
        <w:t>intelligence</w:t>
      </w:r>
      <w:proofErr w:type="spellEnd"/>
      <w:r w:rsidR="00B733EB">
        <w:t xml:space="preserve"> (AI). To </w:t>
      </w:r>
      <w:proofErr w:type="spellStart"/>
      <w:r w:rsidR="00B733EB">
        <w:t>achieve</w:t>
      </w:r>
      <w:proofErr w:type="spellEnd"/>
      <w:r w:rsidR="00B733EB">
        <w:t xml:space="preserve"> this, different </w:t>
      </w:r>
      <w:proofErr w:type="spellStart"/>
      <w:r w:rsidR="00B733EB">
        <w:t>approaches</w:t>
      </w:r>
      <w:proofErr w:type="spellEnd"/>
      <w:r w:rsidR="00B733EB">
        <w:t xml:space="preserve"> of AI </w:t>
      </w:r>
      <w:proofErr w:type="spellStart"/>
      <w:r w:rsidR="00B733EB">
        <w:t>are</w:t>
      </w:r>
      <w:proofErr w:type="spellEnd"/>
      <w:r w:rsidR="00B733EB">
        <w:t xml:space="preserve"> </w:t>
      </w:r>
      <w:proofErr w:type="spellStart"/>
      <w:r w:rsidR="00B733EB">
        <w:t>selected</w:t>
      </w:r>
      <w:proofErr w:type="spellEnd"/>
      <w:r w:rsidR="00B733EB">
        <w:t xml:space="preserve"> based on </w:t>
      </w:r>
      <w:proofErr w:type="spellStart"/>
      <w:r w:rsidR="00B733EB">
        <w:t>literature</w:t>
      </w:r>
      <w:proofErr w:type="spellEnd"/>
      <w:r w:rsidR="00B733EB">
        <w:t xml:space="preserve"> </w:t>
      </w:r>
      <w:proofErr w:type="spellStart"/>
      <w:r w:rsidR="00B733EB">
        <w:t>research</w:t>
      </w:r>
      <w:proofErr w:type="spellEnd"/>
      <w:r w:rsidR="00B733EB">
        <w:t xml:space="preserve"> and </w:t>
      </w:r>
      <w:proofErr w:type="spellStart"/>
      <w:r w:rsidR="00B733EB">
        <w:t>compared</w:t>
      </w:r>
      <w:proofErr w:type="spellEnd"/>
      <w:r w:rsidR="00B733EB">
        <w:t xml:space="preserve"> to </w:t>
      </w:r>
      <w:proofErr w:type="spellStart"/>
      <w:r w:rsidR="00B733EB">
        <w:t>each</w:t>
      </w:r>
      <w:proofErr w:type="spellEnd"/>
      <w:r w:rsidR="00B733EB">
        <w:t xml:space="preserve"> </w:t>
      </w:r>
      <w:proofErr w:type="spellStart"/>
      <w:r w:rsidR="00B733EB">
        <w:t>other</w:t>
      </w:r>
      <w:proofErr w:type="spellEnd"/>
      <w:r w:rsidR="00B733EB">
        <w:t xml:space="preserve"> based to </w:t>
      </w:r>
      <w:proofErr w:type="spellStart"/>
      <w:r w:rsidR="00B733EB">
        <w:t>datasets</w:t>
      </w:r>
      <w:proofErr w:type="spellEnd"/>
      <w:r w:rsidR="00B733EB">
        <w:t xml:space="preserve"> </w:t>
      </w:r>
      <w:proofErr w:type="spellStart"/>
      <w:r w:rsidR="00B733EB">
        <w:t>from</w:t>
      </w:r>
      <w:proofErr w:type="spellEnd"/>
      <w:r w:rsidR="00B733EB">
        <w:t xml:space="preserve"> the </w:t>
      </w:r>
      <w:proofErr w:type="spellStart"/>
      <w:r w:rsidR="00B733EB">
        <w:t>operation</w:t>
      </w:r>
      <w:proofErr w:type="spellEnd"/>
      <w:r w:rsidR="00B733EB">
        <w:t xml:space="preserve"> of </w:t>
      </w:r>
      <w:proofErr w:type="spellStart"/>
      <w:r w:rsidR="00B733EB">
        <w:t>several</w:t>
      </w:r>
      <w:proofErr w:type="spellEnd"/>
      <w:r w:rsidR="00B733EB">
        <w:t xml:space="preserve"> </w:t>
      </w:r>
      <w:proofErr w:type="spellStart"/>
      <w:r w:rsidR="00B733EB">
        <w:t>bus</w:t>
      </w:r>
      <w:proofErr w:type="spellEnd"/>
      <w:r w:rsidR="00B733EB">
        <w:t xml:space="preserve"> </w:t>
      </w:r>
      <w:proofErr w:type="spellStart"/>
      <w:r w:rsidR="00B733EB">
        <w:t>agencies</w:t>
      </w:r>
      <w:proofErr w:type="spellEnd"/>
      <w:r w:rsidR="00B733EB">
        <w:t xml:space="preserve">. An </w:t>
      </w:r>
      <w:proofErr w:type="spellStart"/>
      <w:r w:rsidR="00B733EB">
        <w:t>evaluation</w:t>
      </w:r>
      <w:proofErr w:type="spellEnd"/>
      <w:r w:rsidR="00B733EB">
        <w:t xml:space="preserve"> </w:t>
      </w:r>
      <w:proofErr w:type="spellStart"/>
      <w:r w:rsidR="00B733EB">
        <w:t>confirms</w:t>
      </w:r>
      <w:proofErr w:type="spellEnd"/>
      <w:r w:rsidR="00B733EB">
        <w:t xml:space="preserve"> </w:t>
      </w:r>
      <w:proofErr w:type="spellStart"/>
      <w:r w:rsidR="00B733EB">
        <w:t>performance</w:t>
      </w:r>
      <w:proofErr w:type="spellEnd"/>
      <w:r w:rsidR="00B733EB">
        <w:t xml:space="preserve"> and </w:t>
      </w:r>
      <w:proofErr w:type="spellStart"/>
      <w:r w:rsidR="00B733EB">
        <w:t>productivity</w:t>
      </w:r>
      <w:proofErr w:type="spellEnd"/>
      <w:r w:rsidR="00B733EB">
        <w:t xml:space="preserve"> of the AI </w:t>
      </w:r>
      <w:proofErr w:type="spellStart"/>
      <w:r w:rsidR="00B733EB">
        <w:t>procedures</w:t>
      </w:r>
      <w:proofErr w:type="spellEnd"/>
      <w:r w:rsidR="00B733EB">
        <w:t xml:space="preserve"> </w:t>
      </w:r>
      <w:proofErr w:type="spellStart"/>
      <w:r w:rsidR="00B733EB">
        <w:t>found</w:t>
      </w:r>
      <w:proofErr w:type="spellEnd"/>
      <w:r w:rsidR="00B733EB">
        <w:t xml:space="preserve">. A </w:t>
      </w:r>
      <w:proofErr w:type="spellStart"/>
      <w:r w:rsidR="00B733EB">
        <w:t>critical</w:t>
      </w:r>
      <w:proofErr w:type="spellEnd"/>
      <w:r w:rsidR="00B733EB">
        <w:t xml:space="preserve"> </w:t>
      </w:r>
      <w:proofErr w:type="spellStart"/>
      <w:r w:rsidR="00B733EB">
        <w:t>discussion</w:t>
      </w:r>
      <w:proofErr w:type="spellEnd"/>
      <w:r w:rsidR="00B733EB">
        <w:t xml:space="preserve"> and a </w:t>
      </w:r>
      <w:proofErr w:type="spellStart"/>
      <w:r w:rsidR="00B733EB">
        <w:t>summary</w:t>
      </w:r>
      <w:proofErr w:type="spellEnd"/>
      <w:r w:rsidR="00B733EB">
        <w:t xml:space="preserve"> </w:t>
      </w:r>
      <w:proofErr w:type="spellStart"/>
      <w:r w:rsidR="00B733EB">
        <w:t>show</w:t>
      </w:r>
      <w:proofErr w:type="spellEnd"/>
      <w:r w:rsidR="00B733EB">
        <w:t xml:space="preserve"> possible </w:t>
      </w:r>
      <w:proofErr w:type="spellStart"/>
      <w:r w:rsidR="00B733EB">
        <w:t>commitments</w:t>
      </w:r>
      <w:proofErr w:type="spellEnd"/>
      <w:r w:rsidR="00B733EB">
        <w:t xml:space="preserve"> in </w:t>
      </w:r>
      <w:proofErr w:type="spellStart"/>
      <w:r w:rsidR="00B733EB">
        <w:t>practice</w:t>
      </w:r>
      <w:proofErr w:type="spellEnd"/>
      <w:r w:rsidR="00B733EB">
        <w:t xml:space="preserve"> and </w:t>
      </w:r>
      <w:proofErr w:type="spellStart"/>
      <w:r w:rsidR="00B733EB">
        <w:t>complement</w:t>
      </w:r>
      <w:proofErr w:type="spellEnd"/>
      <w:r w:rsidR="00B733EB">
        <w:t xml:space="preserve"> the </w:t>
      </w:r>
      <w:proofErr w:type="spellStart"/>
      <w:r w:rsidR="00B733EB">
        <w:t>whole</w:t>
      </w:r>
      <w:proofErr w:type="spellEnd"/>
      <w:r w:rsidR="00B733EB">
        <w:t xml:space="preserve"> </w:t>
      </w:r>
      <w:proofErr w:type="spellStart"/>
      <w:r w:rsidR="00B733EB">
        <w:t>work</w:t>
      </w:r>
      <w:proofErr w:type="spellEnd"/>
      <w:r w:rsidR="00B733EB">
        <w:t>.</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55172" behindDoc="0" locked="0" layoutInCell="1" allowOverlap="1" wp14:anchorId="131DE9F0" wp14:editId="744ECBB4">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55172;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40638FE4" w14:textId="14AC2CD9" w:rsidR="00E34C04"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1998478" w:history="1">
            <w:r w:rsidR="00E34C04" w:rsidRPr="00D43F2E">
              <w:rPr>
                <w:rStyle w:val="Hyperlink"/>
                <w:noProof/>
              </w:rPr>
              <w:t>Abkürzungsverzeichnis</w:t>
            </w:r>
            <w:r w:rsidR="00E34C04">
              <w:rPr>
                <w:noProof/>
                <w:webHidden/>
              </w:rPr>
              <w:tab/>
            </w:r>
            <w:r w:rsidR="00E34C04">
              <w:rPr>
                <w:noProof/>
                <w:webHidden/>
              </w:rPr>
              <w:fldChar w:fldCharType="begin"/>
            </w:r>
            <w:r w:rsidR="00E34C04">
              <w:rPr>
                <w:noProof/>
                <w:webHidden/>
              </w:rPr>
              <w:instrText xml:space="preserve"> PAGEREF _Toc121998478 \h </w:instrText>
            </w:r>
            <w:r w:rsidR="00E34C04">
              <w:rPr>
                <w:noProof/>
                <w:webHidden/>
              </w:rPr>
            </w:r>
            <w:r w:rsidR="00E34C04">
              <w:rPr>
                <w:noProof/>
                <w:webHidden/>
              </w:rPr>
              <w:fldChar w:fldCharType="separate"/>
            </w:r>
            <w:r w:rsidR="00E34C04">
              <w:rPr>
                <w:noProof/>
                <w:webHidden/>
              </w:rPr>
              <w:t>4</w:t>
            </w:r>
            <w:r w:rsidR="00E34C04">
              <w:rPr>
                <w:noProof/>
                <w:webHidden/>
              </w:rPr>
              <w:fldChar w:fldCharType="end"/>
            </w:r>
          </w:hyperlink>
        </w:p>
        <w:p w14:paraId="4694060E" w14:textId="42DB448A" w:rsidR="00E34C04" w:rsidRDefault="00E34C04">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1998479" w:history="1">
            <w:r w:rsidRPr="00D43F2E">
              <w:rPr>
                <w:rStyle w:val="Hyperlink"/>
                <w:noProof/>
              </w:rPr>
              <w:t>Abbildungsverzeichnis</w:t>
            </w:r>
            <w:r>
              <w:rPr>
                <w:noProof/>
                <w:webHidden/>
              </w:rPr>
              <w:tab/>
            </w:r>
            <w:r>
              <w:rPr>
                <w:noProof/>
                <w:webHidden/>
              </w:rPr>
              <w:fldChar w:fldCharType="begin"/>
            </w:r>
            <w:r>
              <w:rPr>
                <w:noProof/>
                <w:webHidden/>
              </w:rPr>
              <w:instrText xml:space="preserve"> PAGEREF _Toc121998479 \h </w:instrText>
            </w:r>
            <w:r>
              <w:rPr>
                <w:noProof/>
                <w:webHidden/>
              </w:rPr>
            </w:r>
            <w:r>
              <w:rPr>
                <w:noProof/>
                <w:webHidden/>
              </w:rPr>
              <w:fldChar w:fldCharType="separate"/>
            </w:r>
            <w:r>
              <w:rPr>
                <w:noProof/>
                <w:webHidden/>
              </w:rPr>
              <w:t>4</w:t>
            </w:r>
            <w:r>
              <w:rPr>
                <w:noProof/>
                <w:webHidden/>
              </w:rPr>
              <w:fldChar w:fldCharType="end"/>
            </w:r>
          </w:hyperlink>
        </w:p>
        <w:p w14:paraId="37B913F7" w14:textId="7D46C087" w:rsidR="00E34C04" w:rsidRDefault="00E34C04">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1998480" w:history="1">
            <w:r w:rsidRPr="00D43F2E">
              <w:rPr>
                <w:rStyle w:val="Hyperlink"/>
                <w:noProof/>
              </w:rPr>
              <w:t>Tabellenverzeichnis</w:t>
            </w:r>
            <w:r>
              <w:rPr>
                <w:noProof/>
                <w:webHidden/>
              </w:rPr>
              <w:tab/>
            </w:r>
            <w:r>
              <w:rPr>
                <w:noProof/>
                <w:webHidden/>
              </w:rPr>
              <w:fldChar w:fldCharType="begin"/>
            </w:r>
            <w:r>
              <w:rPr>
                <w:noProof/>
                <w:webHidden/>
              </w:rPr>
              <w:instrText xml:space="preserve"> PAGEREF _Toc121998480 \h </w:instrText>
            </w:r>
            <w:r>
              <w:rPr>
                <w:noProof/>
                <w:webHidden/>
              </w:rPr>
            </w:r>
            <w:r>
              <w:rPr>
                <w:noProof/>
                <w:webHidden/>
              </w:rPr>
              <w:fldChar w:fldCharType="separate"/>
            </w:r>
            <w:r>
              <w:rPr>
                <w:noProof/>
                <w:webHidden/>
              </w:rPr>
              <w:t>5</w:t>
            </w:r>
            <w:r>
              <w:rPr>
                <w:noProof/>
                <w:webHidden/>
              </w:rPr>
              <w:fldChar w:fldCharType="end"/>
            </w:r>
          </w:hyperlink>
        </w:p>
        <w:p w14:paraId="523FAC24" w14:textId="030127D3" w:rsidR="00E34C04" w:rsidRDefault="00E34C04">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1998481" w:history="1">
            <w:r w:rsidRPr="00D43F2E">
              <w:rPr>
                <w:rStyle w:val="Hyperlink"/>
                <w:noProof/>
                <w:lang w:val="en-US"/>
              </w:rPr>
              <w:t>1</w:t>
            </w:r>
            <w:r>
              <w:rPr>
                <w:rFonts w:asciiTheme="minorHAnsi" w:eastAsiaTheme="minorEastAsia" w:hAnsiTheme="minorHAnsi" w:cstheme="minorBidi"/>
                <w:b w:val="0"/>
                <w:iCs w:val="0"/>
                <w:noProof/>
                <w:color w:val="auto"/>
                <w:sz w:val="22"/>
                <w:szCs w:val="22"/>
                <w:lang w:eastAsia="de-DE"/>
              </w:rPr>
              <w:tab/>
            </w:r>
            <w:r w:rsidRPr="00D43F2E">
              <w:rPr>
                <w:rStyle w:val="Hyperlink"/>
                <w:noProof/>
                <w:lang w:val="en-US"/>
              </w:rPr>
              <w:t>Einleitung</w:t>
            </w:r>
            <w:r>
              <w:rPr>
                <w:noProof/>
                <w:webHidden/>
              </w:rPr>
              <w:tab/>
            </w:r>
            <w:r>
              <w:rPr>
                <w:noProof/>
                <w:webHidden/>
              </w:rPr>
              <w:fldChar w:fldCharType="begin"/>
            </w:r>
            <w:r>
              <w:rPr>
                <w:noProof/>
                <w:webHidden/>
              </w:rPr>
              <w:instrText xml:space="preserve"> PAGEREF _Toc121998481 \h </w:instrText>
            </w:r>
            <w:r>
              <w:rPr>
                <w:noProof/>
                <w:webHidden/>
              </w:rPr>
            </w:r>
            <w:r>
              <w:rPr>
                <w:noProof/>
                <w:webHidden/>
              </w:rPr>
              <w:fldChar w:fldCharType="separate"/>
            </w:r>
            <w:r>
              <w:rPr>
                <w:noProof/>
                <w:webHidden/>
              </w:rPr>
              <w:t>6</w:t>
            </w:r>
            <w:r>
              <w:rPr>
                <w:noProof/>
                <w:webHidden/>
              </w:rPr>
              <w:fldChar w:fldCharType="end"/>
            </w:r>
          </w:hyperlink>
        </w:p>
        <w:p w14:paraId="6FBBD0DE" w14:textId="66543D72" w:rsidR="00E34C04" w:rsidRDefault="00E34C04">
          <w:pPr>
            <w:pStyle w:val="Verzeichnis2"/>
            <w:tabs>
              <w:tab w:val="left" w:pos="1416"/>
              <w:tab w:val="right" w:leader="dot" w:pos="8777"/>
            </w:tabs>
            <w:rPr>
              <w:rFonts w:eastAsiaTheme="minorEastAsia"/>
              <w:noProof/>
              <w:sz w:val="22"/>
              <w:lang w:eastAsia="de-DE"/>
            </w:rPr>
          </w:pPr>
          <w:hyperlink w:anchor="_Toc121998482" w:history="1">
            <w:r w:rsidRPr="00D43F2E">
              <w:rPr>
                <w:rStyle w:val="Hyperlink"/>
                <w:noProof/>
              </w:rPr>
              <w:t>1.1</w:t>
            </w:r>
            <w:r>
              <w:rPr>
                <w:rFonts w:eastAsiaTheme="minorEastAsia"/>
                <w:noProof/>
                <w:sz w:val="22"/>
                <w:lang w:eastAsia="de-DE"/>
              </w:rPr>
              <w:tab/>
            </w:r>
            <w:r w:rsidRPr="00D43F2E">
              <w:rPr>
                <w:rStyle w:val="Hyperlink"/>
                <w:noProof/>
              </w:rPr>
              <w:t>Motivation</w:t>
            </w:r>
            <w:r>
              <w:rPr>
                <w:noProof/>
                <w:webHidden/>
              </w:rPr>
              <w:tab/>
            </w:r>
            <w:r>
              <w:rPr>
                <w:noProof/>
                <w:webHidden/>
              </w:rPr>
              <w:fldChar w:fldCharType="begin"/>
            </w:r>
            <w:r>
              <w:rPr>
                <w:noProof/>
                <w:webHidden/>
              </w:rPr>
              <w:instrText xml:space="preserve"> PAGEREF _Toc121998482 \h </w:instrText>
            </w:r>
            <w:r>
              <w:rPr>
                <w:noProof/>
                <w:webHidden/>
              </w:rPr>
            </w:r>
            <w:r>
              <w:rPr>
                <w:noProof/>
                <w:webHidden/>
              </w:rPr>
              <w:fldChar w:fldCharType="separate"/>
            </w:r>
            <w:r>
              <w:rPr>
                <w:noProof/>
                <w:webHidden/>
              </w:rPr>
              <w:t>7</w:t>
            </w:r>
            <w:r>
              <w:rPr>
                <w:noProof/>
                <w:webHidden/>
              </w:rPr>
              <w:fldChar w:fldCharType="end"/>
            </w:r>
          </w:hyperlink>
        </w:p>
        <w:p w14:paraId="1348D527" w14:textId="1E9E5F61" w:rsidR="00E34C04" w:rsidRDefault="00E34C04">
          <w:pPr>
            <w:pStyle w:val="Verzeichnis2"/>
            <w:tabs>
              <w:tab w:val="left" w:pos="1416"/>
              <w:tab w:val="right" w:leader="dot" w:pos="8777"/>
            </w:tabs>
            <w:rPr>
              <w:rFonts w:eastAsiaTheme="minorEastAsia"/>
              <w:noProof/>
              <w:sz w:val="22"/>
              <w:lang w:eastAsia="de-DE"/>
            </w:rPr>
          </w:pPr>
          <w:hyperlink w:anchor="_Toc121998483" w:history="1">
            <w:r w:rsidRPr="00D43F2E">
              <w:rPr>
                <w:rStyle w:val="Hyperlink"/>
                <w:noProof/>
              </w:rPr>
              <w:t>1.2</w:t>
            </w:r>
            <w:r>
              <w:rPr>
                <w:rFonts w:eastAsiaTheme="minorEastAsia"/>
                <w:noProof/>
                <w:sz w:val="22"/>
                <w:lang w:eastAsia="de-DE"/>
              </w:rPr>
              <w:tab/>
            </w:r>
            <w:r w:rsidRPr="00D43F2E">
              <w:rPr>
                <w:rStyle w:val="Hyperlink"/>
                <w:noProof/>
              </w:rPr>
              <w:t>Zielsetzung</w:t>
            </w:r>
            <w:r>
              <w:rPr>
                <w:noProof/>
                <w:webHidden/>
              </w:rPr>
              <w:tab/>
            </w:r>
            <w:r>
              <w:rPr>
                <w:noProof/>
                <w:webHidden/>
              </w:rPr>
              <w:fldChar w:fldCharType="begin"/>
            </w:r>
            <w:r>
              <w:rPr>
                <w:noProof/>
                <w:webHidden/>
              </w:rPr>
              <w:instrText xml:space="preserve"> PAGEREF _Toc121998483 \h </w:instrText>
            </w:r>
            <w:r>
              <w:rPr>
                <w:noProof/>
                <w:webHidden/>
              </w:rPr>
            </w:r>
            <w:r>
              <w:rPr>
                <w:noProof/>
                <w:webHidden/>
              </w:rPr>
              <w:fldChar w:fldCharType="separate"/>
            </w:r>
            <w:r>
              <w:rPr>
                <w:noProof/>
                <w:webHidden/>
              </w:rPr>
              <w:t>9</w:t>
            </w:r>
            <w:r>
              <w:rPr>
                <w:noProof/>
                <w:webHidden/>
              </w:rPr>
              <w:fldChar w:fldCharType="end"/>
            </w:r>
          </w:hyperlink>
        </w:p>
        <w:p w14:paraId="6C26006C" w14:textId="179C37C4" w:rsidR="00E34C04" w:rsidRDefault="00E34C04">
          <w:pPr>
            <w:pStyle w:val="Verzeichnis2"/>
            <w:tabs>
              <w:tab w:val="left" w:pos="1416"/>
              <w:tab w:val="right" w:leader="dot" w:pos="8777"/>
            </w:tabs>
            <w:rPr>
              <w:rFonts w:eastAsiaTheme="minorEastAsia"/>
              <w:noProof/>
              <w:sz w:val="22"/>
              <w:lang w:eastAsia="de-DE"/>
            </w:rPr>
          </w:pPr>
          <w:hyperlink w:anchor="_Toc121998484" w:history="1">
            <w:r w:rsidRPr="00D43F2E">
              <w:rPr>
                <w:rStyle w:val="Hyperlink"/>
                <w:noProof/>
              </w:rPr>
              <w:t>1.3</w:t>
            </w:r>
            <w:r>
              <w:rPr>
                <w:rFonts w:eastAsiaTheme="minorEastAsia"/>
                <w:noProof/>
                <w:sz w:val="22"/>
                <w:lang w:eastAsia="de-DE"/>
              </w:rPr>
              <w:tab/>
            </w:r>
            <w:r w:rsidRPr="00D43F2E">
              <w:rPr>
                <w:rStyle w:val="Hyperlink"/>
                <w:noProof/>
              </w:rPr>
              <w:t>Vorgehensweise</w:t>
            </w:r>
            <w:r>
              <w:rPr>
                <w:noProof/>
                <w:webHidden/>
              </w:rPr>
              <w:tab/>
            </w:r>
            <w:r>
              <w:rPr>
                <w:noProof/>
                <w:webHidden/>
              </w:rPr>
              <w:fldChar w:fldCharType="begin"/>
            </w:r>
            <w:r>
              <w:rPr>
                <w:noProof/>
                <w:webHidden/>
              </w:rPr>
              <w:instrText xml:space="preserve"> PAGEREF _Toc121998484 \h </w:instrText>
            </w:r>
            <w:r>
              <w:rPr>
                <w:noProof/>
                <w:webHidden/>
              </w:rPr>
            </w:r>
            <w:r>
              <w:rPr>
                <w:noProof/>
                <w:webHidden/>
              </w:rPr>
              <w:fldChar w:fldCharType="separate"/>
            </w:r>
            <w:r>
              <w:rPr>
                <w:noProof/>
                <w:webHidden/>
              </w:rPr>
              <w:t>9</w:t>
            </w:r>
            <w:r>
              <w:rPr>
                <w:noProof/>
                <w:webHidden/>
              </w:rPr>
              <w:fldChar w:fldCharType="end"/>
            </w:r>
          </w:hyperlink>
        </w:p>
        <w:p w14:paraId="08EB257A" w14:textId="422AB161" w:rsidR="00E34C04" w:rsidRDefault="00E34C04">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1998485" w:history="1">
            <w:r w:rsidRPr="00D43F2E">
              <w:rPr>
                <w:rStyle w:val="Hyperlink"/>
                <w:noProof/>
              </w:rPr>
              <w:t>2</w:t>
            </w:r>
            <w:r>
              <w:rPr>
                <w:rFonts w:asciiTheme="minorHAnsi" w:eastAsiaTheme="minorEastAsia" w:hAnsiTheme="minorHAnsi" w:cstheme="minorBidi"/>
                <w:b w:val="0"/>
                <w:iCs w:val="0"/>
                <w:noProof/>
                <w:color w:val="auto"/>
                <w:sz w:val="22"/>
                <w:szCs w:val="22"/>
                <w:lang w:eastAsia="de-DE"/>
              </w:rPr>
              <w:tab/>
            </w:r>
            <w:r w:rsidRPr="00D43F2E">
              <w:rPr>
                <w:rStyle w:val="Hyperlink"/>
                <w:noProof/>
              </w:rPr>
              <w:t>Grundlagen</w:t>
            </w:r>
            <w:r>
              <w:rPr>
                <w:noProof/>
                <w:webHidden/>
              </w:rPr>
              <w:tab/>
            </w:r>
            <w:r>
              <w:rPr>
                <w:noProof/>
                <w:webHidden/>
              </w:rPr>
              <w:fldChar w:fldCharType="begin"/>
            </w:r>
            <w:r>
              <w:rPr>
                <w:noProof/>
                <w:webHidden/>
              </w:rPr>
              <w:instrText xml:space="preserve"> PAGEREF _Toc121998485 \h </w:instrText>
            </w:r>
            <w:r>
              <w:rPr>
                <w:noProof/>
                <w:webHidden/>
              </w:rPr>
            </w:r>
            <w:r>
              <w:rPr>
                <w:noProof/>
                <w:webHidden/>
              </w:rPr>
              <w:fldChar w:fldCharType="separate"/>
            </w:r>
            <w:r>
              <w:rPr>
                <w:noProof/>
                <w:webHidden/>
              </w:rPr>
              <w:t>10</w:t>
            </w:r>
            <w:r>
              <w:rPr>
                <w:noProof/>
                <w:webHidden/>
              </w:rPr>
              <w:fldChar w:fldCharType="end"/>
            </w:r>
          </w:hyperlink>
        </w:p>
        <w:p w14:paraId="40095EB6" w14:textId="4611EFFC" w:rsidR="00E34C04" w:rsidRDefault="00E34C04">
          <w:pPr>
            <w:pStyle w:val="Verzeichnis2"/>
            <w:tabs>
              <w:tab w:val="left" w:pos="1416"/>
              <w:tab w:val="right" w:leader="dot" w:pos="8777"/>
            </w:tabs>
            <w:rPr>
              <w:rFonts w:eastAsiaTheme="minorEastAsia"/>
              <w:noProof/>
              <w:sz w:val="22"/>
              <w:lang w:eastAsia="de-DE"/>
            </w:rPr>
          </w:pPr>
          <w:hyperlink w:anchor="_Toc121998486" w:history="1">
            <w:r w:rsidRPr="00D43F2E">
              <w:rPr>
                <w:rStyle w:val="Hyperlink"/>
                <w:noProof/>
              </w:rPr>
              <w:t>2.1</w:t>
            </w:r>
            <w:r>
              <w:rPr>
                <w:rFonts w:eastAsiaTheme="minorEastAsia"/>
                <w:noProof/>
                <w:sz w:val="22"/>
                <w:lang w:eastAsia="de-DE"/>
              </w:rPr>
              <w:tab/>
            </w:r>
            <w:r w:rsidRPr="00D43F2E">
              <w:rPr>
                <w:rStyle w:val="Hyperlink"/>
                <w:noProof/>
              </w:rPr>
              <w:t>Definition künstlicher Intelligenz</w:t>
            </w:r>
            <w:r>
              <w:rPr>
                <w:noProof/>
                <w:webHidden/>
              </w:rPr>
              <w:tab/>
            </w:r>
            <w:r>
              <w:rPr>
                <w:noProof/>
                <w:webHidden/>
              </w:rPr>
              <w:fldChar w:fldCharType="begin"/>
            </w:r>
            <w:r>
              <w:rPr>
                <w:noProof/>
                <w:webHidden/>
              </w:rPr>
              <w:instrText xml:space="preserve"> PAGEREF _Toc121998486 \h </w:instrText>
            </w:r>
            <w:r>
              <w:rPr>
                <w:noProof/>
                <w:webHidden/>
              </w:rPr>
            </w:r>
            <w:r>
              <w:rPr>
                <w:noProof/>
                <w:webHidden/>
              </w:rPr>
              <w:fldChar w:fldCharType="separate"/>
            </w:r>
            <w:r>
              <w:rPr>
                <w:noProof/>
                <w:webHidden/>
              </w:rPr>
              <w:t>10</w:t>
            </w:r>
            <w:r>
              <w:rPr>
                <w:noProof/>
                <w:webHidden/>
              </w:rPr>
              <w:fldChar w:fldCharType="end"/>
            </w:r>
          </w:hyperlink>
        </w:p>
        <w:p w14:paraId="42833818" w14:textId="79D3A196" w:rsidR="00E34C04" w:rsidRDefault="00E34C04">
          <w:pPr>
            <w:pStyle w:val="Verzeichnis2"/>
            <w:tabs>
              <w:tab w:val="left" w:pos="1416"/>
              <w:tab w:val="right" w:leader="dot" w:pos="8777"/>
            </w:tabs>
            <w:rPr>
              <w:rFonts w:eastAsiaTheme="minorEastAsia"/>
              <w:noProof/>
              <w:sz w:val="22"/>
              <w:lang w:eastAsia="de-DE"/>
            </w:rPr>
          </w:pPr>
          <w:hyperlink w:anchor="_Toc121998487" w:history="1">
            <w:r w:rsidRPr="00D43F2E">
              <w:rPr>
                <w:rStyle w:val="Hyperlink"/>
                <w:noProof/>
              </w:rPr>
              <w:t>2.2</w:t>
            </w:r>
            <w:r>
              <w:rPr>
                <w:rFonts w:eastAsiaTheme="minorEastAsia"/>
                <w:noProof/>
                <w:sz w:val="22"/>
                <w:lang w:eastAsia="de-DE"/>
              </w:rPr>
              <w:tab/>
            </w:r>
            <w:r w:rsidRPr="00D43F2E">
              <w:rPr>
                <w:rStyle w:val="Hyperlink"/>
                <w:noProof/>
              </w:rPr>
              <w:t>Überwachtes und unüberwachtes Lernen</w:t>
            </w:r>
            <w:r>
              <w:rPr>
                <w:noProof/>
                <w:webHidden/>
              </w:rPr>
              <w:tab/>
            </w:r>
            <w:r>
              <w:rPr>
                <w:noProof/>
                <w:webHidden/>
              </w:rPr>
              <w:fldChar w:fldCharType="begin"/>
            </w:r>
            <w:r>
              <w:rPr>
                <w:noProof/>
                <w:webHidden/>
              </w:rPr>
              <w:instrText xml:space="preserve"> PAGEREF _Toc121998487 \h </w:instrText>
            </w:r>
            <w:r>
              <w:rPr>
                <w:noProof/>
                <w:webHidden/>
              </w:rPr>
            </w:r>
            <w:r>
              <w:rPr>
                <w:noProof/>
                <w:webHidden/>
              </w:rPr>
              <w:fldChar w:fldCharType="separate"/>
            </w:r>
            <w:r>
              <w:rPr>
                <w:noProof/>
                <w:webHidden/>
              </w:rPr>
              <w:t>13</w:t>
            </w:r>
            <w:r>
              <w:rPr>
                <w:noProof/>
                <w:webHidden/>
              </w:rPr>
              <w:fldChar w:fldCharType="end"/>
            </w:r>
          </w:hyperlink>
        </w:p>
        <w:p w14:paraId="3F0BD19A" w14:textId="7601F461" w:rsidR="00E34C04" w:rsidRDefault="00E34C04">
          <w:pPr>
            <w:pStyle w:val="Verzeichnis2"/>
            <w:tabs>
              <w:tab w:val="left" w:pos="1416"/>
              <w:tab w:val="right" w:leader="dot" w:pos="8777"/>
            </w:tabs>
            <w:rPr>
              <w:rFonts w:eastAsiaTheme="minorEastAsia"/>
              <w:noProof/>
              <w:sz w:val="22"/>
              <w:lang w:eastAsia="de-DE"/>
            </w:rPr>
          </w:pPr>
          <w:hyperlink w:anchor="_Toc121998488" w:history="1">
            <w:r w:rsidRPr="00D43F2E">
              <w:rPr>
                <w:rStyle w:val="Hyperlink"/>
                <w:noProof/>
              </w:rPr>
              <w:t>2.3</w:t>
            </w:r>
            <w:r>
              <w:rPr>
                <w:rFonts w:eastAsiaTheme="minorEastAsia"/>
                <w:noProof/>
                <w:sz w:val="22"/>
                <w:lang w:eastAsia="de-DE"/>
              </w:rPr>
              <w:tab/>
            </w:r>
            <w:r w:rsidRPr="00D43F2E">
              <w:rPr>
                <w:rStyle w:val="Hyperlink"/>
                <w:noProof/>
              </w:rPr>
              <w:t>Bestärkendes Lernen</w:t>
            </w:r>
            <w:r>
              <w:rPr>
                <w:noProof/>
                <w:webHidden/>
              </w:rPr>
              <w:tab/>
            </w:r>
            <w:r>
              <w:rPr>
                <w:noProof/>
                <w:webHidden/>
              </w:rPr>
              <w:fldChar w:fldCharType="begin"/>
            </w:r>
            <w:r>
              <w:rPr>
                <w:noProof/>
                <w:webHidden/>
              </w:rPr>
              <w:instrText xml:space="preserve"> PAGEREF _Toc121998488 \h </w:instrText>
            </w:r>
            <w:r>
              <w:rPr>
                <w:noProof/>
                <w:webHidden/>
              </w:rPr>
            </w:r>
            <w:r>
              <w:rPr>
                <w:noProof/>
                <w:webHidden/>
              </w:rPr>
              <w:fldChar w:fldCharType="separate"/>
            </w:r>
            <w:r>
              <w:rPr>
                <w:noProof/>
                <w:webHidden/>
              </w:rPr>
              <w:t>15</w:t>
            </w:r>
            <w:r>
              <w:rPr>
                <w:noProof/>
                <w:webHidden/>
              </w:rPr>
              <w:fldChar w:fldCharType="end"/>
            </w:r>
          </w:hyperlink>
        </w:p>
        <w:p w14:paraId="4374D577" w14:textId="165910CF" w:rsidR="00E34C04" w:rsidRDefault="00E34C04">
          <w:pPr>
            <w:pStyle w:val="Verzeichnis2"/>
            <w:tabs>
              <w:tab w:val="left" w:pos="1416"/>
              <w:tab w:val="right" w:leader="dot" w:pos="8777"/>
            </w:tabs>
            <w:rPr>
              <w:rFonts w:eastAsiaTheme="minorEastAsia"/>
              <w:noProof/>
              <w:sz w:val="22"/>
              <w:lang w:eastAsia="de-DE"/>
            </w:rPr>
          </w:pPr>
          <w:hyperlink w:anchor="_Toc121998489" w:history="1">
            <w:r w:rsidRPr="00D43F2E">
              <w:rPr>
                <w:rStyle w:val="Hyperlink"/>
                <w:noProof/>
              </w:rPr>
              <w:t>2.4</w:t>
            </w:r>
            <w:r>
              <w:rPr>
                <w:rFonts w:eastAsiaTheme="minorEastAsia"/>
                <w:noProof/>
                <w:sz w:val="22"/>
                <w:lang w:eastAsia="de-DE"/>
              </w:rPr>
              <w:tab/>
            </w:r>
            <w:r w:rsidRPr="00D43F2E">
              <w:rPr>
                <w:rStyle w:val="Hyperlink"/>
                <w:noProof/>
              </w:rPr>
              <w:t>Künstliche Intelligenz und maschinelles Lernen</w:t>
            </w:r>
            <w:r>
              <w:rPr>
                <w:noProof/>
                <w:webHidden/>
              </w:rPr>
              <w:tab/>
            </w:r>
            <w:r>
              <w:rPr>
                <w:noProof/>
                <w:webHidden/>
              </w:rPr>
              <w:fldChar w:fldCharType="begin"/>
            </w:r>
            <w:r>
              <w:rPr>
                <w:noProof/>
                <w:webHidden/>
              </w:rPr>
              <w:instrText xml:space="preserve"> PAGEREF _Toc121998489 \h </w:instrText>
            </w:r>
            <w:r>
              <w:rPr>
                <w:noProof/>
                <w:webHidden/>
              </w:rPr>
            </w:r>
            <w:r>
              <w:rPr>
                <w:noProof/>
                <w:webHidden/>
              </w:rPr>
              <w:fldChar w:fldCharType="separate"/>
            </w:r>
            <w:r>
              <w:rPr>
                <w:noProof/>
                <w:webHidden/>
              </w:rPr>
              <w:t>17</w:t>
            </w:r>
            <w:r>
              <w:rPr>
                <w:noProof/>
                <w:webHidden/>
              </w:rPr>
              <w:fldChar w:fldCharType="end"/>
            </w:r>
          </w:hyperlink>
        </w:p>
        <w:p w14:paraId="742E0BDF" w14:textId="30ECF78D" w:rsidR="00E34C04" w:rsidRDefault="00E34C04">
          <w:pPr>
            <w:pStyle w:val="Verzeichnis2"/>
            <w:tabs>
              <w:tab w:val="left" w:pos="1416"/>
              <w:tab w:val="right" w:leader="dot" w:pos="8777"/>
            </w:tabs>
            <w:rPr>
              <w:rFonts w:eastAsiaTheme="minorEastAsia"/>
              <w:noProof/>
              <w:sz w:val="22"/>
              <w:lang w:eastAsia="de-DE"/>
            </w:rPr>
          </w:pPr>
          <w:hyperlink w:anchor="_Toc121998490" w:history="1">
            <w:r w:rsidRPr="00D43F2E">
              <w:rPr>
                <w:rStyle w:val="Hyperlink"/>
                <w:noProof/>
              </w:rPr>
              <w:t>2.5</w:t>
            </w:r>
            <w:r>
              <w:rPr>
                <w:rFonts w:eastAsiaTheme="minorEastAsia"/>
                <w:noProof/>
                <w:sz w:val="22"/>
                <w:lang w:eastAsia="de-DE"/>
              </w:rPr>
              <w:tab/>
            </w:r>
            <w:r w:rsidRPr="00D43F2E">
              <w:rPr>
                <w:rStyle w:val="Hyperlink"/>
                <w:noProof/>
              </w:rPr>
              <w:t>Zusammenfassender Vergleich von ML-Verfahren</w:t>
            </w:r>
            <w:r>
              <w:rPr>
                <w:noProof/>
                <w:webHidden/>
              </w:rPr>
              <w:tab/>
            </w:r>
            <w:r>
              <w:rPr>
                <w:noProof/>
                <w:webHidden/>
              </w:rPr>
              <w:fldChar w:fldCharType="begin"/>
            </w:r>
            <w:r>
              <w:rPr>
                <w:noProof/>
                <w:webHidden/>
              </w:rPr>
              <w:instrText xml:space="preserve"> PAGEREF _Toc121998490 \h </w:instrText>
            </w:r>
            <w:r>
              <w:rPr>
                <w:noProof/>
                <w:webHidden/>
              </w:rPr>
            </w:r>
            <w:r>
              <w:rPr>
                <w:noProof/>
                <w:webHidden/>
              </w:rPr>
              <w:fldChar w:fldCharType="separate"/>
            </w:r>
            <w:r>
              <w:rPr>
                <w:noProof/>
                <w:webHidden/>
              </w:rPr>
              <w:t>20</w:t>
            </w:r>
            <w:r>
              <w:rPr>
                <w:noProof/>
                <w:webHidden/>
              </w:rPr>
              <w:fldChar w:fldCharType="end"/>
            </w:r>
          </w:hyperlink>
        </w:p>
        <w:p w14:paraId="258A5B75" w14:textId="26D37A7C" w:rsidR="00E34C04" w:rsidRDefault="00E34C04">
          <w:pPr>
            <w:pStyle w:val="Verzeichnis2"/>
            <w:tabs>
              <w:tab w:val="left" w:pos="1416"/>
              <w:tab w:val="right" w:leader="dot" w:pos="8777"/>
            </w:tabs>
            <w:rPr>
              <w:rFonts w:eastAsiaTheme="minorEastAsia"/>
              <w:noProof/>
              <w:sz w:val="22"/>
              <w:lang w:eastAsia="de-DE"/>
            </w:rPr>
          </w:pPr>
          <w:hyperlink w:anchor="_Toc121998491" w:history="1">
            <w:r w:rsidRPr="00D43F2E">
              <w:rPr>
                <w:rStyle w:val="Hyperlink"/>
                <w:noProof/>
              </w:rPr>
              <w:t>2.6</w:t>
            </w:r>
            <w:r>
              <w:rPr>
                <w:rFonts w:eastAsiaTheme="minorEastAsia"/>
                <w:noProof/>
                <w:sz w:val="22"/>
                <w:lang w:eastAsia="de-DE"/>
              </w:rPr>
              <w:tab/>
            </w:r>
            <w:r w:rsidRPr="00D43F2E">
              <w:rPr>
                <w:rStyle w:val="Hyperlink"/>
                <w:noProof/>
              </w:rPr>
              <w:t>Algorithmen aus dem Reinforcement Learning</w:t>
            </w:r>
            <w:r>
              <w:rPr>
                <w:noProof/>
                <w:webHidden/>
              </w:rPr>
              <w:tab/>
            </w:r>
            <w:r>
              <w:rPr>
                <w:noProof/>
                <w:webHidden/>
              </w:rPr>
              <w:fldChar w:fldCharType="begin"/>
            </w:r>
            <w:r>
              <w:rPr>
                <w:noProof/>
                <w:webHidden/>
              </w:rPr>
              <w:instrText xml:space="preserve"> PAGEREF _Toc121998491 \h </w:instrText>
            </w:r>
            <w:r>
              <w:rPr>
                <w:noProof/>
                <w:webHidden/>
              </w:rPr>
            </w:r>
            <w:r>
              <w:rPr>
                <w:noProof/>
                <w:webHidden/>
              </w:rPr>
              <w:fldChar w:fldCharType="separate"/>
            </w:r>
            <w:r>
              <w:rPr>
                <w:noProof/>
                <w:webHidden/>
              </w:rPr>
              <w:t>21</w:t>
            </w:r>
            <w:r>
              <w:rPr>
                <w:noProof/>
                <w:webHidden/>
              </w:rPr>
              <w:fldChar w:fldCharType="end"/>
            </w:r>
          </w:hyperlink>
        </w:p>
        <w:p w14:paraId="47E34B47" w14:textId="6AAE504A" w:rsidR="00E34C04" w:rsidRDefault="00E34C04">
          <w:pPr>
            <w:pStyle w:val="Verzeichnis3"/>
            <w:tabs>
              <w:tab w:val="left" w:pos="2124"/>
              <w:tab w:val="right" w:leader="dot" w:pos="8777"/>
            </w:tabs>
            <w:rPr>
              <w:rFonts w:eastAsiaTheme="minorEastAsia"/>
              <w:noProof/>
              <w:sz w:val="22"/>
              <w:lang w:eastAsia="de-DE"/>
            </w:rPr>
          </w:pPr>
          <w:hyperlink w:anchor="_Toc121998492" w:history="1">
            <w:r w:rsidRPr="00D43F2E">
              <w:rPr>
                <w:rStyle w:val="Hyperlink"/>
                <w:noProof/>
              </w:rPr>
              <w:t>2.6.1</w:t>
            </w:r>
            <w:r>
              <w:rPr>
                <w:rFonts w:eastAsiaTheme="minorEastAsia"/>
                <w:noProof/>
                <w:sz w:val="22"/>
                <w:lang w:eastAsia="de-DE"/>
              </w:rPr>
              <w:tab/>
            </w:r>
            <w:r w:rsidRPr="00D43F2E">
              <w:rPr>
                <w:rStyle w:val="Hyperlink"/>
                <w:noProof/>
              </w:rPr>
              <w:t>Wert- und Strategieapproximation</w:t>
            </w:r>
            <w:r>
              <w:rPr>
                <w:noProof/>
                <w:webHidden/>
              </w:rPr>
              <w:tab/>
            </w:r>
            <w:r>
              <w:rPr>
                <w:noProof/>
                <w:webHidden/>
              </w:rPr>
              <w:fldChar w:fldCharType="begin"/>
            </w:r>
            <w:r>
              <w:rPr>
                <w:noProof/>
                <w:webHidden/>
              </w:rPr>
              <w:instrText xml:space="preserve"> PAGEREF _Toc121998492 \h </w:instrText>
            </w:r>
            <w:r>
              <w:rPr>
                <w:noProof/>
                <w:webHidden/>
              </w:rPr>
            </w:r>
            <w:r>
              <w:rPr>
                <w:noProof/>
                <w:webHidden/>
              </w:rPr>
              <w:fldChar w:fldCharType="separate"/>
            </w:r>
            <w:r>
              <w:rPr>
                <w:noProof/>
                <w:webHidden/>
              </w:rPr>
              <w:t>22</w:t>
            </w:r>
            <w:r>
              <w:rPr>
                <w:noProof/>
                <w:webHidden/>
              </w:rPr>
              <w:fldChar w:fldCharType="end"/>
            </w:r>
          </w:hyperlink>
        </w:p>
        <w:p w14:paraId="75CBD056" w14:textId="67F80107" w:rsidR="00E34C04" w:rsidRDefault="00E34C04">
          <w:pPr>
            <w:pStyle w:val="Verzeichnis3"/>
            <w:tabs>
              <w:tab w:val="left" w:pos="2124"/>
              <w:tab w:val="right" w:leader="dot" w:pos="8777"/>
            </w:tabs>
            <w:rPr>
              <w:rFonts w:eastAsiaTheme="minorEastAsia"/>
              <w:noProof/>
              <w:sz w:val="22"/>
              <w:lang w:eastAsia="de-DE"/>
            </w:rPr>
          </w:pPr>
          <w:hyperlink w:anchor="_Toc121998493" w:history="1">
            <w:r w:rsidRPr="00D43F2E">
              <w:rPr>
                <w:rStyle w:val="Hyperlink"/>
                <w:noProof/>
              </w:rPr>
              <w:t>2.6.2</w:t>
            </w:r>
            <w:r>
              <w:rPr>
                <w:rFonts w:eastAsiaTheme="minorEastAsia"/>
                <w:noProof/>
                <w:sz w:val="22"/>
                <w:lang w:eastAsia="de-DE"/>
              </w:rPr>
              <w:tab/>
            </w:r>
            <w:r w:rsidRPr="00D43F2E">
              <w:rPr>
                <w:rStyle w:val="Hyperlink"/>
                <w:noProof/>
              </w:rPr>
              <w:t>Monte-Carlo- und Temporal-Difference-Methoden</w:t>
            </w:r>
            <w:r>
              <w:rPr>
                <w:noProof/>
                <w:webHidden/>
              </w:rPr>
              <w:tab/>
            </w:r>
            <w:r>
              <w:rPr>
                <w:noProof/>
                <w:webHidden/>
              </w:rPr>
              <w:fldChar w:fldCharType="begin"/>
            </w:r>
            <w:r>
              <w:rPr>
                <w:noProof/>
                <w:webHidden/>
              </w:rPr>
              <w:instrText xml:space="preserve"> PAGEREF _Toc121998493 \h </w:instrText>
            </w:r>
            <w:r>
              <w:rPr>
                <w:noProof/>
                <w:webHidden/>
              </w:rPr>
            </w:r>
            <w:r>
              <w:rPr>
                <w:noProof/>
                <w:webHidden/>
              </w:rPr>
              <w:fldChar w:fldCharType="separate"/>
            </w:r>
            <w:r>
              <w:rPr>
                <w:noProof/>
                <w:webHidden/>
              </w:rPr>
              <w:t>23</w:t>
            </w:r>
            <w:r>
              <w:rPr>
                <w:noProof/>
                <w:webHidden/>
              </w:rPr>
              <w:fldChar w:fldCharType="end"/>
            </w:r>
          </w:hyperlink>
        </w:p>
        <w:p w14:paraId="27046283" w14:textId="68BAA73A" w:rsidR="00E34C04" w:rsidRDefault="00E34C04">
          <w:pPr>
            <w:pStyle w:val="Verzeichnis3"/>
            <w:tabs>
              <w:tab w:val="left" w:pos="2124"/>
              <w:tab w:val="right" w:leader="dot" w:pos="8777"/>
            </w:tabs>
            <w:rPr>
              <w:rFonts w:eastAsiaTheme="minorEastAsia"/>
              <w:noProof/>
              <w:sz w:val="22"/>
              <w:lang w:eastAsia="de-DE"/>
            </w:rPr>
          </w:pPr>
          <w:hyperlink w:anchor="_Toc121998494" w:history="1">
            <w:r w:rsidRPr="00D43F2E">
              <w:rPr>
                <w:rStyle w:val="Hyperlink"/>
                <w:noProof/>
              </w:rPr>
              <w:t>2.6.3</w:t>
            </w:r>
            <w:r>
              <w:rPr>
                <w:rFonts w:eastAsiaTheme="minorEastAsia"/>
                <w:noProof/>
                <w:sz w:val="22"/>
                <w:lang w:eastAsia="de-DE"/>
              </w:rPr>
              <w:tab/>
            </w:r>
            <w:r w:rsidRPr="00D43F2E">
              <w:rPr>
                <w:rStyle w:val="Hyperlink"/>
                <w:noProof/>
              </w:rPr>
              <w:t>Einordnung bekannter RL-Algorithmen</w:t>
            </w:r>
            <w:r>
              <w:rPr>
                <w:noProof/>
                <w:webHidden/>
              </w:rPr>
              <w:tab/>
            </w:r>
            <w:r>
              <w:rPr>
                <w:noProof/>
                <w:webHidden/>
              </w:rPr>
              <w:fldChar w:fldCharType="begin"/>
            </w:r>
            <w:r>
              <w:rPr>
                <w:noProof/>
                <w:webHidden/>
              </w:rPr>
              <w:instrText xml:space="preserve"> PAGEREF _Toc121998494 \h </w:instrText>
            </w:r>
            <w:r>
              <w:rPr>
                <w:noProof/>
                <w:webHidden/>
              </w:rPr>
            </w:r>
            <w:r>
              <w:rPr>
                <w:noProof/>
                <w:webHidden/>
              </w:rPr>
              <w:fldChar w:fldCharType="separate"/>
            </w:r>
            <w:r>
              <w:rPr>
                <w:noProof/>
                <w:webHidden/>
              </w:rPr>
              <w:t>24</w:t>
            </w:r>
            <w:r>
              <w:rPr>
                <w:noProof/>
                <w:webHidden/>
              </w:rPr>
              <w:fldChar w:fldCharType="end"/>
            </w:r>
          </w:hyperlink>
        </w:p>
        <w:p w14:paraId="6E440B63" w14:textId="2CAC6CB5" w:rsidR="00E34C04" w:rsidRDefault="00E34C04">
          <w:pPr>
            <w:pStyle w:val="Verzeichnis2"/>
            <w:tabs>
              <w:tab w:val="left" w:pos="1416"/>
              <w:tab w:val="right" w:leader="dot" w:pos="8777"/>
            </w:tabs>
            <w:rPr>
              <w:rFonts w:eastAsiaTheme="minorEastAsia"/>
              <w:noProof/>
              <w:sz w:val="22"/>
              <w:lang w:eastAsia="de-DE"/>
            </w:rPr>
          </w:pPr>
          <w:hyperlink w:anchor="_Toc121998495" w:history="1">
            <w:r w:rsidRPr="00D43F2E">
              <w:rPr>
                <w:rStyle w:val="Hyperlink"/>
                <w:noProof/>
              </w:rPr>
              <w:t>2.7</w:t>
            </w:r>
            <w:r>
              <w:rPr>
                <w:rFonts w:eastAsiaTheme="minorEastAsia"/>
                <w:noProof/>
                <w:sz w:val="22"/>
                <w:lang w:eastAsia="de-DE"/>
              </w:rPr>
              <w:tab/>
            </w:r>
            <w:r w:rsidRPr="00D43F2E">
              <w:rPr>
                <w:rStyle w:val="Hyperlink"/>
                <w:noProof/>
              </w:rPr>
              <w:t>Grundbegriffe aus dem ÖPNV-Betrieb</w:t>
            </w:r>
            <w:r>
              <w:rPr>
                <w:noProof/>
                <w:webHidden/>
              </w:rPr>
              <w:tab/>
            </w:r>
            <w:r>
              <w:rPr>
                <w:noProof/>
                <w:webHidden/>
              </w:rPr>
              <w:fldChar w:fldCharType="begin"/>
            </w:r>
            <w:r>
              <w:rPr>
                <w:noProof/>
                <w:webHidden/>
              </w:rPr>
              <w:instrText xml:space="preserve"> PAGEREF _Toc121998495 \h </w:instrText>
            </w:r>
            <w:r>
              <w:rPr>
                <w:noProof/>
                <w:webHidden/>
              </w:rPr>
            </w:r>
            <w:r>
              <w:rPr>
                <w:noProof/>
                <w:webHidden/>
              </w:rPr>
              <w:fldChar w:fldCharType="separate"/>
            </w:r>
            <w:r>
              <w:rPr>
                <w:noProof/>
                <w:webHidden/>
              </w:rPr>
              <w:t>27</w:t>
            </w:r>
            <w:r>
              <w:rPr>
                <w:noProof/>
                <w:webHidden/>
              </w:rPr>
              <w:fldChar w:fldCharType="end"/>
            </w:r>
          </w:hyperlink>
        </w:p>
        <w:p w14:paraId="4375BFF6" w14:textId="50CB3E9C" w:rsidR="00E34C04" w:rsidRDefault="00E34C04">
          <w:pPr>
            <w:pStyle w:val="Verzeichnis3"/>
            <w:tabs>
              <w:tab w:val="left" w:pos="2124"/>
              <w:tab w:val="right" w:leader="dot" w:pos="8777"/>
            </w:tabs>
            <w:rPr>
              <w:rFonts w:eastAsiaTheme="minorEastAsia"/>
              <w:noProof/>
              <w:sz w:val="22"/>
              <w:lang w:eastAsia="de-DE"/>
            </w:rPr>
          </w:pPr>
          <w:hyperlink w:anchor="_Toc121998496" w:history="1">
            <w:r w:rsidRPr="00D43F2E">
              <w:rPr>
                <w:rStyle w:val="Hyperlink"/>
                <w:noProof/>
              </w:rPr>
              <w:t>2.7.1</w:t>
            </w:r>
            <w:r>
              <w:rPr>
                <w:rFonts w:eastAsiaTheme="minorEastAsia"/>
                <w:noProof/>
                <w:sz w:val="22"/>
                <w:lang w:eastAsia="de-DE"/>
              </w:rPr>
              <w:tab/>
            </w:r>
            <w:r w:rsidRPr="00D43F2E">
              <w:rPr>
                <w:rStyle w:val="Hyperlink"/>
                <w:noProof/>
              </w:rPr>
              <w:t>Betriebstag</w:t>
            </w:r>
            <w:r>
              <w:rPr>
                <w:noProof/>
                <w:webHidden/>
              </w:rPr>
              <w:tab/>
            </w:r>
            <w:r>
              <w:rPr>
                <w:noProof/>
                <w:webHidden/>
              </w:rPr>
              <w:fldChar w:fldCharType="begin"/>
            </w:r>
            <w:r>
              <w:rPr>
                <w:noProof/>
                <w:webHidden/>
              </w:rPr>
              <w:instrText xml:space="preserve"> PAGEREF _Toc121998496 \h </w:instrText>
            </w:r>
            <w:r>
              <w:rPr>
                <w:noProof/>
                <w:webHidden/>
              </w:rPr>
            </w:r>
            <w:r>
              <w:rPr>
                <w:noProof/>
                <w:webHidden/>
              </w:rPr>
              <w:fldChar w:fldCharType="separate"/>
            </w:r>
            <w:r>
              <w:rPr>
                <w:noProof/>
                <w:webHidden/>
              </w:rPr>
              <w:t>27</w:t>
            </w:r>
            <w:r>
              <w:rPr>
                <w:noProof/>
                <w:webHidden/>
              </w:rPr>
              <w:fldChar w:fldCharType="end"/>
            </w:r>
          </w:hyperlink>
        </w:p>
        <w:p w14:paraId="175228E5" w14:textId="54D61825" w:rsidR="00E34C04" w:rsidRDefault="00E34C04">
          <w:pPr>
            <w:pStyle w:val="Verzeichnis3"/>
            <w:tabs>
              <w:tab w:val="left" w:pos="2124"/>
              <w:tab w:val="right" w:leader="dot" w:pos="8777"/>
            </w:tabs>
            <w:rPr>
              <w:rFonts w:eastAsiaTheme="minorEastAsia"/>
              <w:noProof/>
              <w:sz w:val="22"/>
              <w:lang w:eastAsia="de-DE"/>
            </w:rPr>
          </w:pPr>
          <w:hyperlink w:anchor="_Toc121998497" w:history="1">
            <w:r w:rsidRPr="00D43F2E">
              <w:rPr>
                <w:rStyle w:val="Hyperlink"/>
                <w:noProof/>
              </w:rPr>
              <w:t>2.7.2</w:t>
            </w:r>
            <w:r>
              <w:rPr>
                <w:rFonts w:eastAsiaTheme="minorEastAsia"/>
                <w:noProof/>
                <w:sz w:val="22"/>
                <w:lang w:eastAsia="de-DE"/>
              </w:rPr>
              <w:tab/>
            </w:r>
            <w:r w:rsidRPr="00D43F2E">
              <w:rPr>
                <w:rStyle w:val="Hyperlink"/>
                <w:noProof/>
              </w:rPr>
              <w:t>Linie und Linienvariante</w:t>
            </w:r>
            <w:r>
              <w:rPr>
                <w:noProof/>
                <w:webHidden/>
              </w:rPr>
              <w:tab/>
            </w:r>
            <w:r>
              <w:rPr>
                <w:noProof/>
                <w:webHidden/>
              </w:rPr>
              <w:fldChar w:fldCharType="begin"/>
            </w:r>
            <w:r>
              <w:rPr>
                <w:noProof/>
                <w:webHidden/>
              </w:rPr>
              <w:instrText xml:space="preserve"> PAGEREF _Toc121998497 \h </w:instrText>
            </w:r>
            <w:r>
              <w:rPr>
                <w:noProof/>
                <w:webHidden/>
              </w:rPr>
            </w:r>
            <w:r>
              <w:rPr>
                <w:noProof/>
                <w:webHidden/>
              </w:rPr>
              <w:fldChar w:fldCharType="separate"/>
            </w:r>
            <w:r>
              <w:rPr>
                <w:noProof/>
                <w:webHidden/>
              </w:rPr>
              <w:t>28</w:t>
            </w:r>
            <w:r>
              <w:rPr>
                <w:noProof/>
                <w:webHidden/>
              </w:rPr>
              <w:fldChar w:fldCharType="end"/>
            </w:r>
          </w:hyperlink>
        </w:p>
        <w:p w14:paraId="45F79B94" w14:textId="7CCE8878" w:rsidR="00E34C04" w:rsidRDefault="00E34C04">
          <w:pPr>
            <w:pStyle w:val="Verzeichnis3"/>
            <w:tabs>
              <w:tab w:val="left" w:pos="2124"/>
              <w:tab w:val="right" w:leader="dot" w:pos="8777"/>
            </w:tabs>
            <w:rPr>
              <w:rFonts w:eastAsiaTheme="minorEastAsia"/>
              <w:noProof/>
              <w:sz w:val="22"/>
              <w:lang w:eastAsia="de-DE"/>
            </w:rPr>
          </w:pPr>
          <w:hyperlink w:anchor="_Toc121998498" w:history="1">
            <w:r w:rsidRPr="00D43F2E">
              <w:rPr>
                <w:rStyle w:val="Hyperlink"/>
                <w:noProof/>
              </w:rPr>
              <w:t>2.7.3</w:t>
            </w:r>
            <w:r>
              <w:rPr>
                <w:rFonts w:eastAsiaTheme="minorEastAsia"/>
                <w:noProof/>
                <w:sz w:val="22"/>
                <w:lang w:eastAsia="de-DE"/>
              </w:rPr>
              <w:tab/>
            </w:r>
            <w:r w:rsidRPr="00D43F2E">
              <w:rPr>
                <w:rStyle w:val="Hyperlink"/>
                <w:noProof/>
              </w:rPr>
              <w:t>Umlauf- und Dienstplan</w:t>
            </w:r>
            <w:r>
              <w:rPr>
                <w:noProof/>
                <w:webHidden/>
              </w:rPr>
              <w:tab/>
            </w:r>
            <w:r>
              <w:rPr>
                <w:noProof/>
                <w:webHidden/>
              </w:rPr>
              <w:fldChar w:fldCharType="begin"/>
            </w:r>
            <w:r>
              <w:rPr>
                <w:noProof/>
                <w:webHidden/>
              </w:rPr>
              <w:instrText xml:space="preserve"> PAGEREF _Toc121998498 \h </w:instrText>
            </w:r>
            <w:r>
              <w:rPr>
                <w:noProof/>
                <w:webHidden/>
              </w:rPr>
            </w:r>
            <w:r>
              <w:rPr>
                <w:noProof/>
                <w:webHidden/>
              </w:rPr>
              <w:fldChar w:fldCharType="separate"/>
            </w:r>
            <w:r>
              <w:rPr>
                <w:noProof/>
                <w:webHidden/>
              </w:rPr>
              <w:t>28</w:t>
            </w:r>
            <w:r>
              <w:rPr>
                <w:noProof/>
                <w:webHidden/>
              </w:rPr>
              <w:fldChar w:fldCharType="end"/>
            </w:r>
          </w:hyperlink>
        </w:p>
        <w:p w14:paraId="4718540F" w14:textId="249FCD52" w:rsidR="00E34C04" w:rsidRDefault="00E34C04">
          <w:pPr>
            <w:pStyle w:val="Verzeichnis3"/>
            <w:tabs>
              <w:tab w:val="left" w:pos="2124"/>
              <w:tab w:val="right" w:leader="dot" w:pos="8777"/>
            </w:tabs>
            <w:rPr>
              <w:rFonts w:eastAsiaTheme="minorEastAsia"/>
              <w:noProof/>
              <w:sz w:val="22"/>
              <w:lang w:eastAsia="de-DE"/>
            </w:rPr>
          </w:pPr>
          <w:hyperlink w:anchor="_Toc121998499" w:history="1">
            <w:r w:rsidRPr="00D43F2E">
              <w:rPr>
                <w:rStyle w:val="Hyperlink"/>
                <w:noProof/>
              </w:rPr>
              <w:t>2.7.4</w:t>
            </w:r>
            <w:r>
              <w:rPr>
                <w:rFonts w:eastAsiaTheme="minorEastAsia"/>
                <w:noProof/>
                <w:sz w:val="22"/>
                <w:lang w:eastAsia="de-DE"/>
              </w:rPr>
              <w:tab/>
            </w:r>
            <w:r w:rsidRPr="00D43F2E">
              <w:rPr>
                <w:rStyle w:val="Hyperlink"/>
                <w:noProof/>
              </w:rPr>
              <w:t>Betriebsstabilität und dispositive Maßnahme</w:t>
            </w:r>
            <w:r>
              <w:rPr>
                <w:noProof/>
                <w:webHidden/>
              </w:rPr>
              <w:tab/>
            </w:r>
            <w:r>
              <w:rPr>
                <w:noProof/>
                <w:webHidden/>
              </w:rPr>
              <w:fldChar w:fldCharType="begin"/>
            </w:r>
            <w:r>
              <w:rPr>
                <w:noProof/>
                <w:webHidden/>
              </w:rPr>
              <w:instrText xml:space="preserve"> PAGEREF _Toc121998499 \h </w:instrText>
            </w:r>
            <w:r>
              <w:rPr>
                <w:noProof/>
                <w:webHidden/>
              </w:rPr>
            </w:r>
            <w:r>
              <w:rPr>
                <w:noProof/>
                <w:webHidden/>
              </w:rPr>
              <w:fldChar w:fldCharType="separate"/>
            </w:r>
            <w:r>
              <w:rPr>
                <w:noProof/>
                <w:webHidden/>
              </w:rPr>
              <w:t>29</w:t>
            </w:r>
            <w:r>
              <w:rPr>
                <w:noProof/>
                <w:webHidden/>
              </w:rPr>
              <w:fldChar w:fldCharType="end"/>
            </w:r>
          </w:hyperlink>
        </w:p>
        <w:p w14:paraId="0B5D8E62" w14:textId="181F61B3" w:rsidR="00E34C04" w:rsidRDefault="00E34C04">
          <w:pPr>
            <w:pStyle w:val="Verzeichnis3"/>
            <w:tabs>
              <w:tab w:val="left" w:pos="2124"/>
              <w:tab w:val="right" w:leader="dot" w:pos="8777"/>
            </w:tabs>
            <w:rPr>
              <w:rFonts w:eastAsiaTheme="minorEastAsia"/>
              <w:noProof/>
              <w:sz w:val="22"/>
              <w:lang w:eastAsia="de-DE"/>
            </w:rPr>
          </w:pPr>
          <w:hyperlink w:anchor="_Toc121998500" w:history="1">
            <w:r w:rsidRPr="00D43F2E">
              <w:rPr>
                <w:rStyle w:val="Hyperlink"/>
                <w:noProof/>
              </w:rPr>
              <w:t>2.7.5</w:t>
            </w:r>
            <w:r>
              <w:rPr>
                <w:rFonts w:eastAsiaTheme="minorEastAsia"/>
                <w:noProof/>
                <w:sz w:val="22"/>
                <w:lang w:eastAsia="de-DE"/>
              </w:rPr>
              <w:tab/>
            </w:r>
            <w:r w:rsidRPr="00D43F2E">
              <w:rPr>
                <w:rStyle w:val="Hyperlink"/>
                <w:noProof/>
              </w:rPr>
              <w:t>Betriebsstörung</w:t>
            </w:r>
            <w:r>
              <w:rPr>
                <w:noProof/>
                <w:webHidden/>
              </w:rPr>
              <w:tab/>
            </w:r>
            <w:r>
              <w:rPr>
                <w:noProof/>
                <w:webHidden/>
              </w:rPr>
              <w:fldChar w:fldCharType="begin"/>
            </w:r>
            <w:r>
              <w:rPr>
                <w:noProof/>
                <w:webHidden/>
              </w:rPr>
              <w:instrText xml:space="preserve"> PAGEREF _Toc121998500 \h </w:instrText>
            </w:r>
            <w:r>
              <w:rPr>
                <w:noProof/>
                <w:webHidden/>
              </w:rPr>
            </w:r>
            <w:r>
              <w:rPr>
                <w:noProof/>
                <w:webHidden/>
              </w:rPr>
              <w:fldChar w:fldCharType="separate"/>
            </w:r>
            <w:r>
              <w:rPr>
                <w:noProof/>
                <w:webHidden/>
              </w:rPr>
              <w:t>29</w:t>
            </w:r>
            <w:r>
              <w:rPr>
                <w:noProof/>
                <w:webHidden/>
              </w:rPr>
              <w:fldChar w:fldCharType="end"/>
            </w:r>
          </w:hyperlink>
        </w:p>
        <w:p w14:paraId="1F2BEB4B" w14:textId="089956E1" w:rsidR="00E34C04" w:rsidRDefault="00E34C04">
          <w:pPr>
            <w:pStyle w:val="Verzeichnis3"/>
            <w:tabs>
              <w:tab w:val="left" w:pos="2124"/>
              <w:tab w:val="right" w:leader="dot" w:pos="8777"/>
            </w:tabs>
            <w:rPr>
              <w:rFonts w:eastAsiaTheme="minorEastAsia"/>
              <w:noProof/>
              <w:sz w:val="22"/>
              <w:lang w:eastAsia="de-DE"/>
            </w:rPr>
          </w:pPr>
          <w:hyperlink w:anchor="_Toc121998501" w:history="1">
            <w:r w:rsidRPr="00D43F2E">
              <w:rPr>
                <w:rStyle w:val="Hyperlink"/>
                <w:noProof/>
              </w:rPr>
              <w:t>2.7.6</w:t>
            </w:r>
            <w:r>
              <w:rPr>
                <w:rFonts w:eastAsiaTheme="minorEastAsia"/>
                <w:noProof/>
                <w:sz w:val="22"/>
                <w:lang w:eastAsia="de-DE"/>
              </w:rPr>
              <w:tab/>
            </w:r>
            <w:r w:rsidRPr="00D43F2E">
              <w:rPr>
                <w:rStyle w:val="Hyperlink"/>
                <w:noProof/>
              </w:rPr>
              <w:t>Innerbetriebliche und öffentliche Information</w:t>
            </w:r>
            <w:r>
              <w:rPr>
                <w:noProof/>
                <w:webHidden/>
              </w:rPr>
              <w:tab/>
            </w:r>
            <w:r>
              <w:rPr>
                <w:noProof/>
                <w:webHidden/>
              </w:rPr>
              <w:fldChar w:fldCharType="begin"/>
            </w:r>
            <w:r>
              <w:rPr>
                <w:noProof/>
                <w:webHidden/>
              </w:rPr>
              <w:instrText xml:space="preserve"> PAGEREF _Toc121998501 \h </w:instrText>
            </w:r>
            <w:r>
              <w:rPr>
                <w:noProof/>
                <w:webHidden/>
              </w:rPr>
            </w:r>
            <w:r>
              <w:rPr>
                <w:noProof/>
                <w:webHidden/>
              </w:rPr>
              <w:fldChar w:fldCharType="separate"/>
            </w:r>
            <w:r>
              <w:rPr>
                <w:noProof/>
                <w:webHidden/>
              </w:rPr>
              <w:t>30</w:t>
            </w:r>
            <w:r>
              <w:rPr>
                <w:noProof/>
                <w:webHidden/>
              </w:rPr>
              <w:fldChar w:fldCharType="end"/>
            </w:r>
          </w:hyperlink>
        </w:p>
        <w:p w14:paraId="72EE5DBB" w14:textId="637FCE86" w:rsidR="00E34C04" w:rsidRDefault="00E34C04">
          <w:pPr>
            <w:pStyle w:val="Verzeichnis3"/>
            <w:tabs>
              <w:tab w:val="left" w:pos="2124"/>
              <w:tab w:val="right" w:leader="dot" w:pos="8777"/>
            </w:tabs>
            <w:rPr>
              <w:rFonts w:eastAsiaTheme="minorEastAsia"/>
              <w:noProof/>
              <w:sz w:val="22"/>
              <w:lang w:eastAsia="de-DE"/>
            </w:rPr>
          </w:pPr>
          <w:hyperlink w:anchor="_Toc121998502" w:history="1">
            <w:r w:rsidRPr="00D43F2E">
              <w:rPr>
                <w:rStyle w:val="Hyperlink"/>
                <w:noProof/>
              </w:rPr>
              <w:t>2.7.7</w:t>
            </w:r>
            <w:r>
              <w:rPr>
                <w:rFonts w:eastAsiaTheme="minorEastAsia"/>
                <w:noProof/>
                <w:sz w:val="22"/>
                <w:lang w:eastAsia="de-DE"/>
              </w:rPr>
              <w:tab/>
            </w:r>
            <w:r w:rsidRPr="00D43F2E">
              <w:rPr>
                <w:rStyle w:val="Hyperlink"/>
                <w:noProof/>
              </w:rPr>
              <w:t>Rechnergestütztes Betriebsleitsystem</w:t>
            </w:r>
            <w:r>
              <w:rPr>
                <w:noProof/>
                <w:webHidden/>
              </w:rPr>
              <w:tab/>
            </w:r>
            <w:r>
              <w:rPr>
                <w:noProof/>
                <w:webHidden/>
              </w:rPr>
              <w:fldChar w:fldCharType="begin"/>
            </w:r>
            <w:r>
              <w:rPr>
                <w:noProof/>
                <w:webHidden/>
              </w:rPr>
              <w:instrText xml:space="preserve"> PAGEREF _Toc121998502 \h </w:instrText>
            </w:r>
            <w:r>
              <w:rPr>
                <w:noProof/>
                <w:webHidden/>
              </w:rPr>
            </w:r>
            <w:r>
              <w:rPr>
                <w:noProof/>
                <w:webHidden/>
              </w:rPr>
              <w:fldChar w:fldCharType="separate"/>
            </w:r>
            <w:r>
              <w:rPr>
                <w:noProof/>
                <w:webHidden/>
              </w:rPr>
              <w:t>30</w:t>
            </w:r>
            <w:r>
              <w:rPr>
                <w:noProof/>
                <w:webHidden/>
              </w:rPr>
              <w:fldChar w:fldCharType="end"/>
            </w:r>
          </w:hyperlink>
        </w:p>
        <w:p w14:paraId="3D8EC5B2" w14:textId="732B1380" w:rsidR="00E34C04" w:rsidRDefault="00E34C04">
          <w:pPr>
            <w:pStyle w:val="Verzeichnis3"/>
            <w:tabs>
              <w:tab w:val="left" w:pos="2124"/>
              <w:tab w:val="right" w:leader="dot" w:pos="8777"/>
            </w:tabs>
            <w:rPr>
              <w:rFonts w:eastAsiaTheme="minorEastAsia"/>
              <w:noProof/>
              <w:sz w:val="22"/>
              <w:lang w:eastAsia="de-DE"/>
            </w:rPr>
          </w:pPr>
          <w:hyperlink w:anchor="_Toc121998503" w:history="1">
            <w:r w:rsidRPr="00D43F2E">
              <w:rPr>
                <w:rStyle w:val="Hyperlink"/>
                <w:noProof/>
              </w:rPr>
              <w:t>2.7.8</w:t>
            </w:r>
            <w:r>
              <w:rPr>
                <w:rFonts w:eastAsiaTheme="minorEastAsia"/>
                <w:noProof/>
                <w:sz w:val="22"/>
                <w:lang w:eastAsia="de-DE"/>
              </w:rPr>
              <w:tab/>
            </w:r>
            <w:r w:rsidRPr="00D43F2E">
              <w:rPr>
                <w:rStyle w:val="Hyperlink"/>
                <w:noProof/>
              </w:rPr>
              <w:t>Bordrechner</w:t>
            </w:r>
            <w:r>
              <w:rPr>
                <w:noProof/>
                <w:webHidden/>
              </w:rPr>
              <w:tab/>
            </w:r>
            <w:r>
              <w:rPr>
                <w:noProof/>
                <w:webHidden/>
              </w:rPr>
              <w:fldChar w:fldCharType="begin"/>
            </w:r>
            <w:r>
              <w:rPr>
                <w:noProof/>
                <w:webHidden/>
              </w:rPr>
              <w:instrText xml:space="preserve"> PAGEREF _Toc121998503 \h </w:instrText>
            </w:r>
            <w:r>
              <w:rPr>
                <w:noProof/>
                <w:webHidden/>
              </w:rPr>
            </w:r>
            <w:r>
              <w:rPr>
                <w:noProof/>
                <w:webHidden/>
              </w:rPr>
              <w:fldChar w:fldCharType="separate"/>
            </w:r>
            <w:r>
              <w:rPr>
                <w:noProof/>
                <w:webHidden/>
              </w:rPr>
              <w:t>31</w:t>
            </w:r>
            <w:r>
              <w:rPr>
                <w:noProof/>
                <w:webHidden/>
              </w:rPr>
              <w:fldChar w:fldCharType="end"/>
            </w:r>
          </w:hyperlink>
        </w:p>
        <w:p w14:paraId="294313C2" w14:textId="2D3B6C17" w:rsidR="00E34C04" w:rsidRDefault="00E34C04">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1998504" w:history="1">
            <w:r w:rsidRPr="00D43F2E">
              <w:rPr>
                <w:rStyle w:val="Hyperlink"/>
                <w:noProof/>
              </w:rPr>
              <w:t>3</w:t>
            </w:r>
            <w:r>
              <w:rPr>
                <w:rFonts w:asciiTheme="minorHAnsi" w:eastAsiaTheme="minorEastAsia" w:hAnsiTheme="minorHAnsi" w:cstheme="minorBidi"/>
                <w:b w:val="0"/>
                <w:iCs w:val="0"/>
                <w:noProof/>
                <w:color w:val="auto"/>
                <w:sz w:val="22"/>
                <w:szCs w:val="22"/>
                <w:lang w:eastAsia="de-DE"/>
              </w:rPr>
              <w:tab/>
            </w:r>
            <w:r w:rsidRPr="00D43F2E">
              <w:rPr>
                <w:rStyle w:val="Hyperlink"/>
                <w:noProof/>
              </w:rPr>
              <w:t>Theoretische Modellierung und Konzeption</w:t>
            </w:r>
            <w:r>
              <w:rPr>
                <w:noProof/>
                <w:webHidden/>
              </w:rPr>
              <w:tab/>
            </w:r>
            <w:r>
              <w:rPr>
                <w:noProof/>
                <w:webHidden/>
              </w:rPr>
              <w:fldChar w:fldCharType="begin"/>
            </w:r>
            <w:r>
              <w:rPr>
                <w:noProof/>
                <w:webHidden/>
              </w:rPr>
              <w:instrText xml:space="preserve"> PAGEREF _Toc121998504 \h </w:instrText>
            </w:r>
            <w:r>
              <w:rPr>
                <w:noProof/>
                <w:webHidden/>
              </w:rPr>
            </w:r>
            <w:r>
              <w:rPr>
                <w:noProof/>
                <w:webHidden/>
              </w:rPr>
              <w:fldChar w:fldCharType="separate"/>
            </w:r>
            <w:r>
              <w:rPr>
                <w:noProof/>
                <w:webHidden/>
              </w:rPr>
              <w:t>32</w:t>
            </w:r>
            <w:r>
              <w:rPr>
                <w:noProof/>
                <w:webHidden/>
              </w:rPr>
              <w:fldChar w:fldCharType="end"/>
            </w:r>
          </w:hyperlink>
        </w:p>
        <w:p w14:paraId="0D59C801" w14:textId="5B45C58A" w:rsidR="00E34C04" w:rsidRDefault="00E34C04">
          <w:pPr>
            <w:pStyle w:val="Verzeichnis2"/>
            <w:tabs>
              <w:tab w:val="left" w:pos="1416"/>
              <w:tab w:val="right" w:leader="dot" w:pos="8777"/>
            </w:tabs>
            <w:rPr>
              <w:rFonts w:eastAsiaTheme="minorEastAsia"/>
              <w:noProof/>
              <w:sz w:val="22"/>
              <w:lang w:eastAsia="de-DE"/>
            </w:rPr>
          </w:pPr>
          <w:hyperlink w:anchor="_Toc121998505" w:history="1">
            <w:r w:rsidRPr="00D43F2E">
              <w:rPr>
                <w:rStyle w:val="Hyperlink"/>
                <w:noProof/>
              </w:rPr>
              <w:t>3.1</w:t>
            </w:r>
            <w:r>
              <w:rPr>
                <w:rFonts w:eastAsiaTheme="minorEastAsia"/>
                <w:noProof/>
                <w:sz w:val="22"/>
                <w:lang w:eastAsia="de-DE"/>
              </w:rPr>
              <w:tab/>
            </w:r>
            <w:r w:rsidRPr="00D43F2E">
              <w:rPr>
                <w:rStyle w:val="Hyperlink"/>
                <w:noProof/>
              </w:rPr>
              <w:t>Aufstellung geeigneter Beispielszenarien</w:t>
            </w:r>
            <w:r>
              <w:rPr>
                <w:noProof/>
                <w:webHidden/>
              </w:rPr>
              <w:tab/>
            </w:r>
            <w:r>
              <w:rPr>
                <w:noProof/>
                <w:webHidden/>
              </w:rPr>
              <w:fldChar w:fldCharType="begin"/>
            </w:r>
            <w:r>
              <w:rPr>
                <w:noProof/>
                <w:webHidden/>
              </w:rPr>
              <w:instrText xml:space="preserve"> PAGEREF _Toc121998505 \h </w:instrText>
            </w:r>
            <w:r>
              <w:rPr>
                <w:noProof/>
                <w:webHidden/>
              </w:rPr>
            </w:r>
            <w:r>
              <w:rPr>
                <w:noProof/>
                <w:webHidden/>
              </w:rPr>
              <w:fldChar w:fldCharType="separate"/>
            </w:r>
            <w:r>
              <w:rPr>
                <w:noProof/>
                <w:webHidden/>
              </w:rPr>
              <w:t>32</w:t>
            </w:r>
            <w:r>
              <w:rPr>
                <w:noProof/>
                <w:webHidden/>
              </w:rPr>
              <w:fldChar w:fldCharType="end"/>
            </w:r>
          </w:hyperlink>
        </w:p>
        <w:p w14:paraId="485A8FA0" w14:textId="0EB7BD5E" w:rsidR="00E34C04" w:rsidRDefault="00E34C04">
          <w:pPr>
            <w:pStyle w:val="Verzeichnis2"/>
            <w:tabs>
              <w:tab w:val="left" w:pos="1416"/>
              <w:tab w:val="right" w:leader="dot" w:pos="8777"/>
            </w:tabs>
            <w:rPr>
              <w:rFonts w:eastAsiaTheme="minorEastAsia"/>
              <w:noProof/>
              <w:sz w:val="22"/>
              <w:lang w:eastAsia="de-DE"/>
            </w:rPr>
          </w:pPr>
          <w:hyperlink w:anchor="_Toc121998506" w:history="1">
            <w:r w:rsidRPr="00D43F2E">
              <w:rPr>
                <w:rStyle w:val="Hyperlink"/>
                <w:noProof/>
              </w:rPr>
              <w:t>3.2</w:t>
            </w:r>
            <w:r>
              <w:rPr>
                <w:rFonts w:eastAsiaTheme="minorEastAsia"/>
                <w:noProof/>
                <w:sz w:val="22"/>
                <w:lang w:eastAsia="de-DE"/>
              </w:rPr>
              <w:tab/>
            </w:r>
            <w:r w:rsidRPr="00D43F2E">
              <w:rPr>
                <w:rStyle w:val="Hyperlink"/>
                <w:noProof/>
              </w:rPr>
              <w:t>Auswahl verfügbarer Eingangsdaten</w:t>
            </w:r>
            <w:r>
              <w:rPr>
                <w:noProof/>
                <w:webHidden/>
              </w:rPr>
              <w:tab/>
            </w:r>
            <w:r>
              <w:rPr>
                <w:noProof/>
                <w:webHidden/>
              </w:rPr>
              <w:fldChar w:fldCharType="begin"/>
            </w:r>
            <w:r>
              <w:rPr>
                <w:noProof/>
                <w:webHidden/>
              </w:rPr>
              <w:instrText xml:space="preserve"> PAGEREF _Toc121998506 \h </w:instrText>
            </w:r>
            <w:r>
              <w:rPr>
                <w:noProof/>
                <w:webHidden/>
              </w:rPr>
            </w:r>
            <w:r>
              <w:rPr>
                <w:noProof/>
                <w:webHidden/>
              </w:rPr>
              <w:fldChar w:fldCharType="separate"/>
            </w:r>
            <w:r>
              <w:rPr>
                <w:noProof/>
                <w:webHidden/>
              </w:rPr>
              <w:t>34</w:t>
            </w:r>
            <w:r>
              <w:rPr>
                <w:noProof/>
                <w:webHidden/>
              </w:rPr>
              <w:fldChar w:fldCharType="end"/>
            </w:r>
          </w:hyperlink>
        </w:p>
        <w:p w14:paraId="5544CEFB" w14:textId="40584F61" w:rsidR="00E34C04" w:rsidRDefault="00E34C04">
          <w:pPr>
            <w:pStyle w:val="Verzeichnis3"/>
            <w:tabs>
              <w:tab w:val="left" w:pos="2124"/>
              <w:tab w:val="right" w:leader="dot" w:pos="8777"/>
            </w:tabs>
            <w:rPr>
              <w:rFonts w:eastAsiaTheme="minorEastAsia"/>
              <w:noProof/>
              <w:sz w:val="22"/>
              <w:lang w:eastAsia="de-DE"/>
            </w:rPr>
          </w:pPr>
          <w:hyperlink w:anchor="_Toc121998507" w:history="1">
            <w:r w:rsidRPr="00D43F2E">
              <w:rPr>
                <w:rStyle w:val="Hyperlink"/>
                <w:noProof/>
              </w:rPr>
              <w:t>3.2.1</w:t>
            </w:r>
            <w:r>
              <w:rPr>
                <w:rFonts w:eastAsiaTheme="minorEastAsia"/>
                <w:noProof/>
                <w:sz w:val="22"/>
                <w:lang w:eastAsia="de-DE"/>
              </w:rPr>
              <w:tab/>
            </w:r>
            <w:r w:rsidRPr="00D43F2E">
              <w:rPr>
                <w:rStyle w:val="Hyperlink"/>
                <w:noProof/>
              </w:rPr>
              <w:t>Betriebliche Daten für Fahrplan und Liniennetz</w:t>
            </w:r>
            <w:r>
              <w:rPr>
                <w:noProof/>
                <w:webHidden/>
              </w:rPr>
              <w:tab/>
            </w:r>
            <w:r>
              <w:rPr>
                <w:noProof/>
                <w:webHidden/>
              </w:rPr>
              <w:fldChar w:fldCharType="begin"/>
            </w:r>
            <w:r>
              <w:rPr>
                <w:noProof/>
                <w:webHidden/>
              </w:rPr>
              <w:instrText xml:space="preserve"> PAGEREF _Toc121998507 \h </w:instrText>
            </w:r>
            <w:r>
              <w:rPr>
                <w:noProof/>
                <w:webHidden/>
              </w:rPr>
            </w:r>
            <w:r>
              <w:rPr>
                <w:noProof/>
                <w:webHidden/>
              </w:rPr>
              <w:fldChar w:fldCharType="separate"/>
            </w:r>
            <w:r>
              <w:rPr>
                <w:noProof/>
                <w:webHidden/>
              </w:rPr>
              <w:t>35</w:t>
            </w:r>
            <w:r>
              <w:rPr>
                <w:noProof/>
                <w:webHidden/>
              </w:rPr>
              <w:fldChar w:fldCharType="end"/>
            </w:r>
          </w:hyperlink>
        </w:p>
        <w:p w14:paraId="4BC55590" w14:textId="266AEFE8" w:rsidR="00E34C04" w:rsidRDefault="00E34C04">
          <w:pPr>
            <w:pStyle w:val="Verzeichnis3"/>
            <w:tabs>
              <w:tab w:val="left" w:pos="2124"/>
              <w:tab w:val="right" w:leader="dot" w:pos="8777"/>
            </w:tabs>
            <w:rPr>
              <w:rFonts w:eastAsiaTheme="minorEastAsia"/>
              <w:noProof/>
              <w:sz w:val="22"/>
              <w:lang w:eastAsia="de-DE"/>
            </w:rPr>
          </w:pPr>
          <w:hyperlink w:anchor="_Toc121998508" w:history="1">
            <w:r w:rsidRPr="00D43F2E">
              <w:rPr>
                <w:rStyle w:val="Hyperlink"/>
                <w:noProof/>
              </w:rPr>
              <w:t>3.2.2</w:t>
            </w:r>
            <w:r>
              <w:rPr>
                <w:rFonts w:eastAsiaTheme="minorEastAsia"/>
                <w:noProof/>
                <w:sz w:val="22"/>
                <w:lang w:eastAsia="de-DE"/>
              </w:rPr>
              <w:tab/>
            </w:r>
            <w:r w:rsidRPr="00D43F2E">
              <w:rPr>
                <w:rStyle w:val="Hyperlink"/>
                <w:noProof/>
              </w:rPr>
              <w:t>Kartendaten und Routing</w:t>
            </w:r>
            <w:r>
              <w:rPr>
                <w:noProof/>
                <w:webHidden/>
              </w:rPr>
              <w:tab/>
            </w:r>
            <w:r>
              <w:rPr>
                <w:noProof/>
                <w:webHidden/>
              </w:rPr>
              <w:fldChar w:fldCharType="begin"/>
            </w:r>
            <w:r>
              <w:rPr>
                <w:noProof/>
                <w:webHidden/>
              </w:rPr>
              <w:instrText xml:space="preserve"> PAGEREF _Toc121998508 \h </w:instrText>
            </w:r>
            <w:r>
              <w:rPr>
                <w:noProof/>
                <w:webHidden/>
              </w:rPr>
            </w:r>
            <w:r>
              <w:rPr>
                <w:noProof/>
                <w:webHidden/>
              </w:rPr>
              <w:fldChar w:fldCharType="separate"/>
            </w:r>
            <w:r>
              <w:rPr>
                <w:noProof/>
                <w:webHidden/>
              </w:rPr>
              <w:t>36</w:t>
            </w:r>
            <w:r>
              <w:rPr>
                <w:noProof/>
                <w:webHidden/>
              </w:rPr>
              <w:fldChar w:fldCharType="end"/>
            </w:r>
          </w:hyperlink>
        </w:p>
        <w:p w14:paraId="6C70621B" w14:textId="1F1D92CB" w:rsidR="00E34C04" w:rsidRDefault="00E34C04">
          <w:pPr>
            <w:pStyle w:val="Verzeichnis3"/>
            <w:tabs>
              <w:tab w:val="left" w:pos="2124"/>
              <w:tab w:val="right" w:leader="dot" w:pos="8777"/>
            </w:tabs>
            <w:rPr>
              <w:rFonts w:eastAsiaTheme="minorEastAsia"/>
              <w:noProof/>
              <w:sz w:val="22"/>
              <w:lang w:eastAsia="de-DE"/>
            </w:rPr>
          </w:pPr>
          <w:hyperlink w:anchor="_Toc121998509" w:history="1">
            <w:r w:rsidRPr="00D43F2E">
              <w:rPr>
                <w:rStyle w:val="Hyperlink"/>
                <w:noProof/>
              </w:rPr>
              <w:t>3.2.3</w:t>
            </w:r>
            <w:r>
              <w:rPr>
                <w:rFonts w:eastAsiaTheme="minorEastAsia"/>
                <w:noProof/>
                <w:sz w:val="22"/>
                <w:lang w:eastAsia="de-DE"/>
              </w:rPr>
              <w:tab/>
            </w:r>
            <w:r w:rsidRPr="00D43F2E">
              <w:rPr>
                <w:rStyle w:val="Hyperlink"/>
                <w:noProof/>
              </w:rPr>
              <w:t>Störungsmeldungen und Daten zur Verkehrssituation</w:t>
            </w:r>
            <w:r>
              <w:rPr>
                <w:noProof/>
                <w:webHidden/>
              </w:rPr>
              <w:tab/>
            </w:r>
            <w:r>
              <w:rPr>
                <w:noProof/>
                <w:webHidden/>
              </w:rPr>
              <w:fldChar w:fldCharType="begin"/>
            </w:r>
            <w:r>
              <w:rPr>
                <w:noProof/>
                <w:webHidden/>
              </w:rPr>
              <w:instrText xml:space="preserve"> PAGEREF _Toc121998509 \h </w:instrText>
            </w:r>
            <w:r>
              <w:rPr>
                <w:noProof/>
                <w:webHidden/>
              </w:rPr>
            </w:r>
            <w:r>
              <w:rPr>
                <w:noProof/>
                <w:webHidden/>
              </w:rPr>
              <w:fldChar w:fldCharType="separate"/>
            </w:r>
            <w:r>
              <w:rPr>
                <w:noProof/>
                <w:webHidden/>
              </w:rPr>
              <w:t>40</w:t>
            </w:r>
            <w:r>
              <w:rPr>
                <w:noProof/>
                <w:webHidden/>
              </w:rPr>
              <w:fldChar w:fldCharType="end"/>
            </w:r>
          </w:hyperlink>
        </w:p>
        <w:p w14:paraId="2E709C1F" w14:textId="00CDCC71" w:rsidR="00E34C04" w:rsidRDefault="00E34C04">
          <w:pPr>
            <w:pStyle w:val="Verzeichnis2"/>
            <w:tabs>
              <w:tab w:val="left" w:pos="1416"/>
              <w:tab w:val="right" w:leader="dot" w:pos="8777"/>
            </w:tabs>
            <w:rPr>
              <w:rFonts w:eastAsiaTheme="minorEastAsia"/>
              <w:noProof/>
              <w:sz w:val="22"/>
              <w:lang w:eastAsia="de-DE"/>
            </w:rPr>
          </w:pPr>
          <w:hyperlink w:anchor="_Toc121998510" w:history="1">
            <w:r w:rsidRPr="00D43F2E">
              <w:rPr>
                <w:rStyle w:val="Hyperlink"/>
                <w:noProof/>
              </w:rPr>
              <w:t>3.3</w:t>
            </w:r>
            <w:r>
              <w:rPr>
                <w:rFonts w:eastAsiaTheme="minorEastAsia"/>
                <w:noProof/>
                <w:sz w:val="22"/>
                <w:lang w:eastAsia="de-DE"/>
              </w:rPr>
              <w:tab/>
            </w:r>
            <w:r w:rsidRPr="00D43F2E">
              <w:rPr>
                <w:rStyle w:val="Hyperlink"/>
                <w:noProof/>
              </w:rPr>
              <w:t>Auswahl geeigneter RL-Algorithmen</w:t>
            </w:r>
            <w:r>
              <w:rPr>
                <w:noProof/>
                <w:webHidden/>
              </w:rPr>
              <w:tab/>
            </w:r>
            <w:r>
              <w:rPr>
                <w:noProof/>
                <w:webHidden/>
              </w:rPr>
              <w:fldChar w:fldCharType="begin"/>
            </w:r>
            <w:r>
              <w:rPr>
                <w:noProof/>
                <w:webHidden/>
              </w:rPr>
              <w:instrText xml:space="preserve"> PAGEREF _Toc121998510 \h </w:instrText>
            </w:r>
            <w:r>
              <w:rPr>
                <w:noProof/>
                <w:webHidden/>
              </w:rPr>
            </w:r>
            <w:r>
              <w:rPr>
                <w:noProof/>
                <w:webHidden/>
              </w:rPr>
              <w:fldChar w:fldCharType="separate"/>
            </w:r>
            <w:r>
              <w:rPr>
                <w:noProof/>
                <w:webHidden/>
              </w:rPr>
              <w:t>46</w:t>
            </w:r>
            <w:r>
              <w:rPr>
                <w:noProof/>
                <w:webHidden/>
              </w:rPr>
              <w:fldChar w:fldCharType="end"/>
            </w:r>
          </w:hyperlink>
        </w:p>
        <w:p w14:paraId="312223E9" w14:textId="59E38681" w:rsidR="00E34C04" w:rsidRDefault="00E34C04">
          <w:pPr>
            <w:pStyle w:val="Verzeichnis2"/>
            <w:tabs>
              <w:tab w:val="left" w:pos="1416"/>
              <w:tab w:val="right" w:leader="dot" w:pos="8777"/>
            </w:tabs>
            <w:rPr>
              <w:rFonts w:eastAsiaTheme="minorEastAsia"/>
              <w:noProof/>
              <w:sz w:val="22"/>
              <w:lang w:eastAsia="de-DE"/>
            </w:rPr>
          </w:pPr>
          <w:hyperlink w:anchor="_Toc121998511" w:history="1">
            <w:r w:rsidRPr="00D43F2E">
              <w:rPr>
                <w:rStyle w:val="Hyperlink"/>
                <w:noProof/>
              </w:rPr>
              <w:t>3.4</w:t>
            </w:r>
            <w:r>
              <w:rPr>
                <w:rFonts w:eastAsiaTheme="minorEastAsia"/>
                <w:noProof/>
                <w:sz w:val="22"/>
                <w:lang w:eastAsia="de-DE"/>
              </w:rPr>
              <w:tab/>
            </w:r>
            <w:r w:rsidRPr="00D43F2E">
              <w:rPr>
                <w:rStyle w:val="Hyperlink"/>
                <w:noProof/>
              </w:rPr>
              <w:t>Modellierung der Umwelt zur Simulation</w:t>
            </w:r>
            <w:r>
              <w:rPr>
                <w:noProof/>
                <w:webHidden/>
              </w:rPr>
              <w:tab/>
            </w:r>
            <w:r>
              <w:rPr>
                <w:noProof/>
                <w:webHidden/>
              </w:rPr>
              <w:fldChar w:fldCharType="begin"/>
            </w:r>
            <w:r>
              <w:rPr>
                <w:noProof/>
                <w:webHidden/>
              </w:rPr>
              <w:instrText xml:space="preserve"> PAGEREF _Toc121998511 \h </w:instrText>
            </w:r>
            <w:r>
              <w:rPr>
                <w:noProof/>
                <w:webHidden/>
              </w:rPr>
            </w:r>
            <w:r>
              <w:rPr>
                <w:noProof/>
                <w:webHidden/>
              </w:rPr>
              <w:fldChar w:fldCharType="separate"/>
            </w:r>
            <w:r>
              <w:rPr>
                <w:noProof/>
                <w:webHidden/>
              </w:rPr>
              <w:t>48</w:t>
            </w:r>
            <w:r>
              <w:rPr>
                <w:noProof/>
                <w:webHidden/>
              </w:rPr>
              <w:fldChar w:fldCharType="end"/>
            </w:r>
          </w:hyperlink>
        </w:p>
        <w:p w14:paraId="05C86289" w14:textId="7DAFD998" w:rsidR="00E34C04" w:rsidRDefault="00E34C04">
          <w:pPr>
            <w:pStyle w:val="Verzeichnis3"/>
            <w:tabs>
              <w:tab w:val="left" w:pos="2124"/>
              <w:tab w:val="right" w:leader="dot" w:pos="8777"/>
            </w:tabs>
            <w:rPr>
              <w:rFonts w:eastAsiaTheme="minorEastAsia"/>
              <w:noProof/>
              <w:sz w:val="22"/>
              <w:lang w:eastAsia="de-DE"/>
            </w:rPr>
          </w:pPr>
          <w:hyperlink w:anchor="_Toc121998512" w:history="1">
            <w:r w:rsidRPr="00D43F2E">
              <w:rPr>
                <w:rStyle w:val="Hyperlink"/>
                <w:noProof/>
              </w:rPr>
              <w:t>3.4.1</w:t>
            </w:r>
            <w:r>
              <w:rPr>
                <w:rFonts w:eastAsiaTheme="minorEastAsia"/>
                <w:noProof/>
                <w:sz w:val="22"/>
                <w:lang w:eastAsia="de-DE"/>
              </w:rPr>
              <w:tab/>
            </w:r>
            <w:r w:rsidRPr="00D43F2E">
              <w:rPr>
                <w:rStyle w:val="Hyperlink"/>
                <w:noProof/>
              </w:rPr>
              <w:t>Anlehnung an Markov-Entscheidungsprozesse</w:t>
            </w:r>
            <w:r>
              <w:rPr>
                <w:noProof/>
                <w:webHidden/>
              </w:rPr>
              <w:tab/>
            </w:r>
            <w:r>
              <w:rPr>
                <w:noProof/>
                <w:webHidden/>
              </w:rPr>
              <w:fldChar w:fldCharType="begin"/>
            </w:r>
            <w:r>
              <w:rPr>
                <w:noProof/>
                <w:webHidden/>
              </w:rPr>
              <w:instrText xml:space="preserve"> PAGEREF _Toc121998512 \h </w:instrText>
            </w:r>
            <w:r>
              <w:rPr>
                <w:noProof/>
                <w:webHidden/>
              </w:rPr>
            </w:r>
            <w:r>
              <w:rPr>
                <w:noProof/>
                <w:webHidden/>
              </w:rPr>
              <w:fldChar w:fldCharType="separate"/>
            </w:r>
            <w:r>
              <w:rPr>
                <w:noProof/>
                <w:webHidden/>
              </w:rPr>
              <w:t>48</w:t>
            </w:r>
            <w:r>
              <w:rPr>
                <w:noProof/>
                <w:webHidden/>
              </w:rPr>
              <w:fldChar w:fldCharType="end"/>
            </w:r>
          </w:hyperlink>
        </w:p>
        <w:p w14:paraId="7378E0C8" w14:textId="3FA5B171" w:rsidR="00E34C04" w:rsidRDefault="00E34C04">
          <w:pPr>
            <w:pStyle w:val="Verzeichnis3"/>
            <w:tabs>
              <w:tab w:val="left" w:pos="2124"/>
              <w:tab w:val="right" w:leader="dot" w:pos="8777"/>
            </w:tabs>
            <w:rPr>
              <w:rFonts w:eastAsiaTheme="minorEastAsia"/>
              <w:noProof/>
              <w:sz w:val="22"/>
              <w:lang w:eastAsia="de-DE"/>
            </w:rPr>
          </w:pPr>
          <w:hyperlink w:anchor="_Toc121998513" w:history="1">
            <w:r w:rsidRPr="00D43F2E">
              <w:rPr>
                <w:rStyle w:val="Hyperlink"/>
                <w:noProof/>
              </w:rPr>
              <w:t>3.4.2</w:t>
            </w:r>
            <w:r>
              <w:rPr>
                <w:rFonts w:eastAsiaTheme="minorEastAsia"/>
                <w:noProof/>
                <w:sz w:val="22"/>
                <w:lang w:eastAsia="de-DE"/>
              </w:rPr>
              <w:tab/>
            </w:r>
            <w:r w:rsidRPr="00D43F2E">
              <w:rPr>
                <w:rStyle w:val="Hyperlink"/>
                <w:noProof/>
              </w:rPr>
              <w:t>Bedeutung von erwartetem und erreichtem Gewinn</w:t>
            </w:r>
            <w:r>
              <w:rPr>
                <w:noProof/>
                <w:webHidden/>
              </w:rPr>
              <w:tab/>
            </w:r>
            <w:r>
              <w:rPr>
                <w:noProof/>
                <w:webHidden/>
              </w:rPr>
              <w:fldChar w:fldCharType="begin"/>
            </w:r>
            <w:r>
              <w:rPr>
                <w:noProof/>
                <w:webHidden/>
              </w:rPr>
              <w:instrText xml:space="preserve"> PAGEREF _Toc121998513 \h </w:instrText>
            </w:r>
            <w:r>
              <w:rPr>
                <w:noProof/>
                <w:webHidden/>
              </w:rPr>
            </w:r>
            <w:r>
              <w:rPr>
                <w:noProof/>
                <w:webHidden/>
              </w:rPr>
              <w:fldChar w:fldCharType="separate"/>
            </w:r>
            <w:r>
              <w:rPr>
                <w:noProof/>
                <w:webHidden/>
              </w:rPr>
              <w:t>53</w:t>
            </w:r>
            <w:r>
              <w:rPr>
                <w:noProof/>
                <w:webHidden/>
              </w:rPr>
              <w:fldChar w:fldCharType="end"/>
            </w:r>
          </w:hyperlink>
        </w:p>
        <w:p w14:paraId="7F544FA4" w14:textId="2CC05B63" w:rsidR="00E34C04" w:rsidRDefault="00E34C04">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1998514" w:history="1">
            <w:r w:rsidRPr="00D43F2E">
              <w:rPr>
                <w:rStyle w:val="Hyperlink"/>
                <w:noProof/>
              </w:rPr>
              <w:t>4</w:t>
            </w:r>
            <w:r>
              <w:rPr>
                <w:rFonts w:asciiTheme="minorHAnsi" w:eastAsiaTheme="minorEastAsia" w:hAnsiTheme="minorHAnsi" w:cstheme="minorBidi"/>
                <w:b w:val="0"/>
                <w:iCs w:val="0"/>
                <w:noProof/>
                <w:color w:val="auto"/>
                <w:sz w:val="22"/>
                <w:szCs w:val="22"/>
                <w:lang w:eastAsia="de-DE"/>
              </w:rPr>
              <w:tab/>
            </w:r>
            <w:r w:rsidRPr="00D43F2E">
              <w:rPr>
                <w:rStyle w:val="Hyperlink"/>
                <w:noProof/>
              </w:rPr>
              <w:t>Literaturverzeichnis</w:t>
            </w:r>
            <w:r>
              <w:rPr>
                <w:noProof/>
                <w:webHidden/>
              </w:rPr>
              <w:tab/>
            </w:r>
            <w:r>
              <w:rPr>
                <w:noProof/>
                <w:webHidden/>
              </w:rPr>
              <w:fldChar w:fldCharType="begin"/>
            </w:r>
            <w:r>
              <w:rPr>
                <w:noProof/>
                <w:webHidden/>
              </w:rPr>
              <w:instrText xml:space="preserve"> PAGEREF _Toc121998514 \h </w:instrText>
            </w:r>
            <w:r>
              <w:rPr>
                <w:noProof/>
                <w:webHidden/>
              </w:rPr>
            </w:r>
            <w:r>
              <w:rPr>
                <w:noProof/>
                <w:webHidden/>
              </w:rPr>
              <w:fldChar w:fldCharType="separate"/>
            </w:r>
            <w:r>
              <w:rPr>
                <w:noProof/>
                <w:webHidden/>
              </w:rPr>
              <w:t>53</w:t>
            </w:r>
            <w:r>
              <w:rPr>
                <w:noProof/>
                <w:webHidden/>
              </w:rPr>
              <w:fldChar w:fldCharType="end"/>
            </w:r>
          </w:hyperlink>
        </w:p>
        <w:p w14:paraId="60803180" w14:textId="6C139210" w:rsidR="00E34C04" w:rsidRDefault="00E34C04">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1998515" w:history="1">
            <w:r w:rsidRPr="00D43F2E">
              <w:rPr>
                <w:rStyle w:val="Hyperlink"/>
                <w:noProof/>
              </w:rPr>
              <w:t>Anhang</w:t>
            </w:r>
            <w:r>
              <w:rPr>
                <w:noProof/>
                <w:webHidden/>
              </w:rPr>
              <w:tab/>
            </w:r>
            <w:r>
              <w:rPr>
                <w:noProof/>
                <w:webHidden/>
              </w:rPr>
              <w:fldChar w:fldCharType="begin"/>
            </w:r>
            <w:r>
              <w:rPr>
                <w:noProof/>
                <w:webHidden/>
              </w:rPr>
              <w:instrText xml:space="preserve"> PAGEREF _Toc121998515 \h </w:instrText>
            </w:r>
            <w:r>
              <w:rPr>
                <w:noProof/>
                <w:webHidden/>
              </w:rPr>
            </w:r>
            <w:r>
              <w:rPr>
                <w:noProof/>
                <w:webHidden/>
              </w:rPr>
              <w:fldChar w:fldCharType="separate"/>
            </w:r>
            <w:r>
              <w:rPr>
                <w:noProof/>
                <w:webHidden/>
              </w:rPr>
              <w:t>59</w:t>
            </w:r>
            <w:r>
              <w:rPr>
                <w:noProof/>
                <w:webHidden/>
              </w:rPr>
              <w:fldChar w:fldCharType="end"/>
            </w:r>
          </w:hyperlink>
        </w:p>
        <w:p w14:paraId="31DB6446" w14:textId="30F7DD22"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3" w:name="_Toc121998478"/>
      <w:r w:rsidRPr="00B87565">
        <w:lastRenderedPageBreak/>
        <w:t>Abkürzungsverzeichnis</w:t>
      </w:r>
      <w:bookmarkEnd w:id="3"/>
    </w:p>
    <w:p w14:paraId="499FCECF" w14:textId="77777777" w:rsidR="00CD4794" w:rsidRDefault="001404C5" w:rsidP="00263071">
      <w:pPr>
        <w:rPr>
          <w:noProof/>
          <w:lang w:val="en-US"/>
        </w:rPr>
        <w:sectPr w:rsidR="00CD4794" w:rsidSect="00CD4794">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12CDBAE3" w14:textId="77777777" w:rsidR="00CD4794" w:rsidRDefault="00CD4794">
      <w:pPr>
        <w:pStyle w:val="Index1"/>
        <w:tabs>
          <w:tab w:val="right" w:leader="dot" w:pos="8777"/>
        </w:tabs>
        <w:rPr>
          <w:noProof/>
        </w:rPr>
      </w:pPr>
      <w:r>
        <w:rPr>
          <w:noProof/>
        </w:rPr>
        <w:t xml:space="preserve">API  </w:t>
      </w:r>
      <w:r w:rsidRPr="00001EDE">
        <w:rPr>
          <w:i/>
          <w:noProof/>
        </w:rPr>
        <w:t>Application Programming Interface</w:t>
      </w:r>
    </w:p>
    <w:p w14:paraId="79874837" w14:textId="77777777" w:rsidR="00CD4794" w:rsidRDefault="00CD4794">
      <w:pPr>
        <w:pStyle w:val="Index1"/>
        <w:tabs>
          <w:tab w:val="right" w:leader="dot" w:pos="8777"/>
        </w:tabs>
        <w:rPr>
          <w:noProof/>
        </w:rPr>
      </w:pPr>
      <w:r>
        <w:rPr>
          <w:noProof/>
        </w:rPr>
        <w:t xml:space="preserve">CSV  </w:t>
      </w:r>
      <w:r w:rsidRPr="00001EDE">
        <w:rPr>
          <w:i/>
          <w:noProof/>
        </w:rPr>
        <w:t>Comma Separated Values</w:t>
      </w:r>
    </w:p>
    <w:p w14:paraId="55EA5732" w14:textId="77777777" w:rsidR="00CD4794" w:rsidRDefault="00CD4794">
      <w:pPr>
        <w:pStyle w:val="Index1"/>
        <w:tabs>
          <w:tab w:val="right" w:leader="dot" w:pos="8777"/>
        </w:tabs>
        <w:rPr>
          <w:noProof/>
        </w:rPr>
      </w:pPr>
      <w:r>
        <w:rPr>
          <w:noProof/>
        </w:rPr>
        <w:t xml:space="preserve">DQN  </w:t>
      </w:r>
      <w:r w:rsidRPr="00001EDE">
        <w:rPr>
          <w:i/>
          <w:noProof/>
        </w:rPr>
        <w:t>Deep Q-Network</w:t>
      </w:r>
    </w:p>
    <w:p w14:paraId="1A2004B0" w14:textId="77777777" w:rsidR="00CD4794" w:rsidRDefault="00CD4794">
      <w:pPr>
        <w:pStyle w:val="Index1"/>
        <w:tabs>
          <w:tab w:val="right" w:leader="dot" w:pos="8777"/>
        </w:tabs>
        <w:rPr>
          <w:noProof/>
        </w:rPr>
      </w:pPr>
      <w:r>
        <w:rPr>
          <w:noProof/>
        </w:rPr>
        <w:t xml:space="preserve">GTFS  </w:t>
      </w:r>
      <w:r w:rsidRPr="00001EDE">
        <w:rPr>
          <w:i/>
          <w:noProof/>
        </w:rPr>
        <w:t>General Transfer Feed Specification</w:t>
      </w:r>
    </w:p>
    <w:p w14:paraId="5960A083" w14:textId="77777777" w:rsidR="00CD4794" w:rsidRDefault="00CD4794">
      <w:pPr>
        <w:pStyle w:val="Index1"/>
        <w:tabs>
          <w:tab w:val="right" w:leader="dot" w:pos="8777"/>
        </w:tabs>
        <w:rPr>
          <w:noProof/>
        </w:rPr>
      </w:pPr>
      <w:r>
        <w:rPr>
          <w:noProof/>
        </w:rPr>
        <w:t xml:space="preserve">ITCS  </w:t>
      </w:r>
      <w:r w:rsidRPr="00001EDE">
        <w:rPr>
          <w:i/>
          <w:noProof/>
        </w:rPr>
        <w:t>Intermodal Transportation Control System</w:t>
      </w:r>
    </w:p>
    <w:p w14:paraId="6AFAB3DA" w14:textId="77777777" w:rsidR="00CD4794" w:rsidRDefault="00CD4794">
      <w:pPr>
        <w:pStyle w:val="Index1"/>
        <w:tabs>
          <w:tab w:val="right" w:leader="dot" w:pos="8777"/>
        </w:tabs>
        <w:rPr>
          <w:noProof/>
        </w:rPr>
      </w:pPr>
      <w:r>
        <w:rPr>
          <w:noProof/>
        </w:rPr>
        <w:t xml:space="preserve">KI  </w:t>
      </w:r>
      <w:r w:rsidRPr="00001EDE">
        <w:rPr>
          <w:i/>
          <w:noProof/>
        </w:rPr>
        <w:t>Künstliche Intelligenz</w:t>
      </w:r>
    </w:p>
    <w:p w14:paraId="2ED2B279" w14:textId="77777777" w:rsidR="00CD4794" w:rsidRDefault="00CD4794">
      <w:pPr>
        <w:pStyle w:val="Index1"/>
        <w:tabs>
          <w:tab w:val="right" w:leader="dot" w:pos="8777"/>
        </w:tabs>
        <w:rPr>
          <w:noProof/>
        </w:rPr>
      </w:pPr>
      <w:r>
        <w:rPr>
          <w:noProof/>
        </w:rPr>
        <w:t xml:space="preserve">KNN  </w:t>
      </w:r>
      <w:r w:rsidRPr="00001EDE">
        <w:rPr>
          <w:i/>
          <w:noProof/>
        </w:rPr>
        <w:t>k-Nearest-Neighbours Algorithmus</w:t>
      </w:r>
    </w:p>
    <w:p w14:paraId="6415A498" w14:textId="77777777" w:rsidR="00CD4794" w:rsidRDefault="00CD4794">
      <w:pPr>
        <w:pStyle w:val="Index1"/>
        <w:tabs>
          <w:tab w:val="right" w:leader="dot" w:pos="8777"/>
        </w:tabs>
        <w:rPr>
          <w:noProof/>
        </w:rPr>
      </w:pPr>
      <w:r>
        <w:rPr>
          <w:noProof/>
        </w:rPr>
        <w:t xml:space="preserve">MC  </w:t>
      </w:r>
      <w:r w:rsidRPr="00001EDE">
        <w:rPr>
          <w:i/>
          <w:noProof/>
        </w:rPr>
        <w:t>Monte-Carlo-Methode</w:t>
      </w:r>
    </w:p>
    <w:p w14:paraId="2D5856DA" w14:textId="77777777" w:rsidR="00CD4794" w:rsidRDefault="00CD4794">
      <w:pPr>
        <w:pStyle w:val="Index1"/>
        <w:tabs>
          <w:tab w:val="right" w:leader="dot" w:pos="8777"/>
        </w:tabs>
        <w:rPr>
          <w:noProof/>
        </w:rPr>
      </w:pPr>
      <w:r>
        <w:rPr>
          <w:noProof/>
        </w:rPr>
        <w:t xml:space="preserve">MEP  </w:t>
      </w:r>
      <w:r w:rsidRPr="00001EDE">
        <w:rPr>
          <w:i/>
          <w:noProof/>
        </w:rPr>
        <w:t>Markov-Entscheidungsprozess</w:t>
      </w:r>
    </w:p>
    <w:p w14:paraId="3108B7CC" w14:textId="77777777" w:rsidR="00CD4794" w:rsidRDefault="00CD4794">
      <w:pPr>
        <w:pStyle w:val="Index1"/>
        <w:tabs>
          <w:tab w:val="right" w:leader="dot" w:pos="8777"/>
        </w:tabs>
        <w:rPr>
          <w:noProof/>
        </w:rPr>
      </w:pPr>
      <w:r>
        <w:rPr>
          <w:noProof/>
        </w:rPr>
        <w:t xml:space="preserve">ML  </w:t>
      </w:r>
      <w:r w:rsidRPr="00001EDE">
        <w:rPr>
          <w:i/>
          <w:noProof/>
        </w:rPr>
        <w:t>Machine Learning</w:t>
      </w:r>
      <w:r>
        <w:rPr>
          <w:noProof/>
        </w:rPr>
        <w:t xml:space="preserve">, </w:t>
      </w:r>
      <w:r w:rsidRPr="00001EDE">
        <w:rPr>
          <w:i/>
          <w:noProof/>
        </w:rPr>
        <w:t>Maschinelles Lernen oder Maschinenlernen</w:t>
      </w:r>
    </w:p>
    <w:p w14:paraId="367FD557" w14:textId="77777777" w:rsidR="00CD4794" w:rsidRDefault="00CD4794">
      <w:pPr>
        <w:pStyle w:val="Index1"/>
        <w:tabs>
          <w:tab w:val="right" w:leader="dot" w:pos="8777"/>
        </w:tabs>
        <w:rPr>
          <w:noProof/>
        </w:rPr>
      </w:pPr>
      <w:r>
        <w:rPr>
          <w:noProof/>
        </w:rPr>
        <w:t xml:space="preserve">NN  </w:t>
      </w:r>
      <w:r w:rsidRPr="00001EDE">
        <w:rPr>
          <w:i/>
          <w:noProof/>
        </w:rPr>
        <w:t>Neuronales Netz</w:t>
      </w:r>
    </w:p>
    <w:p w14:paraId="61284857" w14:textId="77777777" w:rsidR="00CD4794" w:rsidRDefault="00CD4794">
      <w:pPr>
        <w:pStyle w:val="Index1"/>
        <w:tabs>
          <w:tab w:val="right" w:leader="dot" w:pos="8777"/>
        </w:tabs>
        <w:rPr>
          <w:noProof/>
        </w:rPr>
      </w:pPr>
      <w:r>
        <w:rPr>
          <w:noProof/>
        </w:rPr>
        <w:t xml:space="preserve">ÖPNV  </w:t>
      </w:r>
      <w:r w:rsidRPr="00001EDE">
        <w:rPr>
          <w:i/>
          <w:noProof/>
        </w:rPr>
        <w:t>Öffentlicher Personennahverkehr</w:t>
      </w:r>
    </w:p>
    <w:p w14:paraId="616C145C" w14:textId="77777777" w:rsidR="00CD4794" w:rsidRDefault="00CD4794">
      <w:pPr>
        <w:pStyle w:val="Index1"/>
        <w:tabs>
          <w:tab w:val="right" w:leader="dot" w:pos="8777"/>
        </w:tabs>
        <w:rPr>
          <w:noProof/>
        </w:rPr>
      </w:pPr>
      <w:r>
        <w:rPr>
          <w:noProof/>
        </w:rPr>
        <w:t xml:space="preserve">OSM  </w:t>
      </w:r>
      <w:r w:rsidRPr="00001EDE">
        <w:rPr>
          <w:i/>
          <w:noProof/>
        </w:rPr>
        <w:t>OpenStreetMap</w:t>
      </w:r>
    </w:p>
    <w:p w14:paraId="0A55F6B3" w14:textId="77777777" w:rsidR="00CD4794" w:rsidRDefault="00CD4794">
      <w:pPr>
        <w:pStyle w:val="Index1"/>
        <w:tabs>
          <w:tab w:val="right" w:leader="dot" w:pos="8777"/>
        </w:tabs>
        <w:rPr>
          <w:noProof/>
        </w:rPr>
      </w:pPr>
      <w:r>
        <w:rPr>
          <w:noProof/>
        </w:rPr>
        <w:t xml:space="preserve">RBL  </w:t>
      </w:r>
      <w:r w:rsidRPr="00001EDE">
        <w:rPr>
          <w:i/>
          <w:noProof/>
        </w:rPr>
        <w:t>Rechnergestütztes Betriebsleitsystem</w:t>
      </w:r>
    </w:p>
    <w:p w14:paraId="1EE5EC5F" w14:textId="77777777" w:rsidR="00CD4794" w:rsidRDefault="00CD4794">
      <w:pPr>
        <w:pStyle w:val="Index1"/>
        <w:tabs>
          <w:tab w:val="right" w:leader="dot" w:pos="8777"/>
        </w:tabs>
        <w:rPr>
          <w:noProof/>
        </w:rPr>
      </w:pPr>
      <w:r>
        <w:rPr>
          <w:noProof/>
        </w:rPr>
        <w:t xml:space="preserve">RL  </w:t>
      </w:r>
      <w:r w:rsidRPr="00001EDE">
        <w:rPr>
          <w:i/>
          <w:noProof/>
        </w:rPr>
        <w:t>Reinforcement Learning</w:t>
      </w:r>
    </w:p>
    <w:p w14:paraId="75A9CCF4" w14:textId="77777777" w:rsidR="00CD4794" w:rsidRDefault="00CD4794">
      <w:pPr>
        <w:pStyle w:val="Index1"/>
        <w:tabs>
          <w:tab w:val="right" w:leader="dot" w:pos="8777"/>
        </w:tabs>
        <w:rPr>
          <w:noProof/>
        </w:rPr>
      </w:pPr>
      <w:r>
        <w:rPr>
          <w:noProof/>
        </w:rPr>
        <w:t xml:space="preserve">TD  </w:t>
      </w:r>
      <w:r w:rsidRPr="00001EDE">
        <w:rPr>
          <w:i/>
          <w:noProof/>
        </w:rPr>
        <w:t>Temporal-Difference-Methode</w:t>
      </w:r>
    </w:p>
    <w:p w14:paraId="0E28A1AF" w14:textId="77777777" w:rsidR="00CD4794" w:rsidRDefault="00CD4794">
      <w:pPr>
        <w:pStyle w:val="Index1"/>
        <w:tabs>
          <w:tab w:val="right" w:leader="dot" w:pos="8777"/>
        </w:tabs>
        <w:rPr>
          <w:noProof/>
        </w:rPr>
      </w:pPr>
      <w:r>
        <w:rPr>
          <w:noProof/>
        </w:rPr>
        <w:t xml:space="preserve">VDV  </w:t>
      </w:r>
      <w:r w:rsidRPr="00001EDE">
        <w:rPr>
          <w:i/>
          <w:noProof/>
        </w:rPr>
        <w:t>Verband Deutscher Verkehrsunternehmen</w:t>
      </w:r>
    </w:p>
    <w:p w14:paraId="47CF5F8F" w14:textId="77777777" w:rsidR="00CD4794" w:rsidRDefault="00CD4794">
      <w:pPr>
        <w:pStyle w:val="Index1"/>
        <w:tabs>
          <w:tab w:val="right" w:leader="dot" w:pos="8777"/>
        </w:tabs>
        <w:rPr>
          <w:noProof/>
        </w:rPr>
      </w:pPr>
      <w:r>
        <w:rPr>
          <w:noProof/>
        </w:rPr>
        <w:t xml:space="preserve">XML  </w:t>
      </w:r>
      <w:r w:rsidRPr="00001EDE">
        <w:rPr>
          <w:i/>
          <w:noProof/>
        </w:rPr>
        <w:t>Extensible Markup Language</w:t>
      </w:r>
    </w:p>
    <w:p w14:paraId="55B987E9" w14:textId="77777777" w:rsidR="00CD4794" w:rsidRDefault="00CD4794" w:rsidP="00263071">
      <w:pPr>
        <w:rPr>
          <w:noProof/>
          <w:lang w:val="en-US"/>
        </w:rPr>
        <w:sectPr w:rsidR="00CD4794" w:rsidSect="00CD4794">
          <w:type w:val="continuous"/>
          <w:pgSz w:w="11906" w:h="16838"/>
          <w:pgMar w:top="1418" w:right="1701" w:bottom="1701" w:left="1418" w:header="709" w:footer="544" w:gutter="0"/>
          <w:cols w:space="720"/>
          <w:titlePg/>
          <w:docGrid w:linePitch="360"/>
        </w:sectPr>
      </w:pPr>
    </w:p>
    <w:p w14:paraId="79917594" w14:textId="49BC3E94"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1998479"/>
      <w:r>
        <w:t>Abbildungsverzeichnis</w:t>
      </w:r>
      <w:bookmarkEnd w:id="4"/>
    </w:p>
    <w:p w14:paraId="412649D7" w14:textId="3FC2E0B9" w:rsidR="00CD4794"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1989323" w:history="1">
        <w:r w:rsidR="00CD4794" w:rsidRPr="00FA1C8F">
          <w:rPr>
            <w:rStyle w:val="Hyperlink"/>
            <w:b/>
            <w:noProof/>
          </w:rPr>
          <w:t>Abbildung 1:</w:t>
        </w:r>
        <w:r w:rsidR="00CD4794" w:rsidRPr="00FA1C8F">
          <w:rPr>
            <w:rStyle w:val="Hyperlink"/>
            <w:noProof/>
          </w:rPr>
          <w:t xml:space="preserve"> Graphische Darstellung des k-Nearest-Neighbours Algorithmus</w:t>
        </w:r>
        <w:r w:rsidR="00CD4794">
          <w:rPr>
            <w:noProof/>
            <w:webHidden/>
          </w:rPr>
          <w:tab/>
        </w:r>
        <w:r w:rsidR="00CD4794">
          <w:rPr>
            <w:noProof/>
            <w:webHidden/>
          </w:rPr>
          <w:fldChar w:fldCharType="begin"/>
        </w:r>
        <w:r w:rsidR="00CD4794">
          <w:rPr>
            <w:noProof/>
            <w:webHidden/>
          </w:rPr>
          <w:instrText xml:space="preserve"> PAGEREF _Toc121989323 \h </w:instrText>
        </w:r>
        <w:r w:rsidR="00CD4794">
          <w:rPr>
            <w:noProof/>
            <w:webHidden/>
          </w:rPr>
        </w:r>
        <w:r w:rsidR="00CD4794">
          <w:rPr>
            <w:noProof/>
            <w:webHidden/>
          </w:rPr>
          <w:fldChar w:fldCharType="separate"/>
        </w:r>
        <w:r w:rsidR="00CD4794">
          <w:rPr>
            <w:noProof/>
            <w:webHidden/>
          </w:rPr>
          <w:t>14</w:t>
        </w:r>
        <w:r w:rsidR="00CD4794">
          <w:rPr>
            <w:noProof/>
            <w:webHidden/>
          </w:rPr>
          <w:fldChar w:fldCharType="end"/>
        </w:r>
      </w:hyperlink>
    </w:p>
    <w:p w14:paraId="74EB8EB3" w14:textId="2B6E22B5" w:rsidR="00CD4794" w:rsidRDefault="00CD4794">
      <w:pPr>
        <w:pStyle w:val="Abbildungsverzeichnis"/>
        <w:tabs>
          <w:tab w:val="right" w:leader="dot" w:pos="8777"/>
        </w:tabs>
        <w:rPr>
          <w:rFonts w:eastAsiaTheme="minorEastAsia"/>
          <w:noProof/>
          <w:sz w:val="22"/>
          <w:lang w:eastAsia="de-DE"/>
        </w:rPr>
      </w:pPr>
      <w:hyperlink r:id="rId17" w:anchor="_Toc121989324" w:history="1">
        <w:r w:rsidRPr="00FA1C8F">
          <w:rPr>
            <w:rStyle w:val="Hyperlink"/>
            <w:b/>
            <w:noProof/>
          </w:rPr>
          <w:t>Abbildung 2</w:t>
        </w:r>
        <w:r w:rsidRPr="00FA1C8F">
          <w:rPr>
            <w:rStyle w:val="Hyperlink"/>
            <w:noProof/>
          </w:rPr>
          <w:t>: Graphische Darstellung des Reinforcement Learning</w:t>
        </w:r>
        <w:r>
          <w:rPr>
            <w:noProof/>
            <w:webHidden/>
          </w:rPr>
          <w:tab/>
        </w:r>
        <w:r>
          <w:rPr>
            <w:noProof/>
            <w:webHidden/>
          </w:rPr>
          <w:fldChar w:fldCharType="begin"/>
        </w:r>
        <w:r>
          <w:rPr>
            <w:noProof/>
            <w:webHidden/>
          </w:rPr>
          <w:instrText xml:space="preserve"> PAGEREF _Toc121989324 \h </w:instrText>
        </w:r>
        <w:r>
          <w:rPr>
            <w:noProof/>
            <w:webHidden/>
          </w:rPr>
        </w:r>
        <w:r>
          <w:rPr>
            <w:noProof/>
            <w:webHidden/>
          </w:rPr>
          <w:fldChar w:fldCharType="separate"/>
        </w:r>
        <w:r>
          <w:rPr>
            <w:noProof/>
            <w:webHidden/>
          </w:rPr>
          <w:t>16</w:t>
        </w:r>
        <w:r>
          <w:rPr>
            <w:noProof/>
            <w:webHidden/>
          </w:rPr>
          <w:fldChar w:fldCharType="end"/>
        </w:r>
      </w:hyperlink>
    </w:p>
    <w:p w14:paraId="0BCE61D1" w14:textId="3D1BCD7B" w:rsidR="00CD4794" w:rsidRDefault="00CD4794">
      <w:pPr>
        <w:pStyle w:val="Abbildungsverzeichnis"/>
        <w:tabs>
          <w:tab w:val="right" w:leader="dot" w:pos="8777"/>
        </w:tabs>
        <w:rPr>
          <w:rFonts w:eastAsiaTheme="minorEastAsia"/>
          <w:noProof/>
          <w:sz w:val="22"/>
          <w:lang w:eastAsia="de-DE"/>
        </w:rPr>
      </w:pPr>
      <w:hyperlink r:id="rId18" w:anchor="_Toc121989325" w:history="1">
        <w:r w:rsidRPr="00FA1C8F">
          <w:rPr>
            <w:rStyle w:val="Hyperlink"/>
            <w:b/>
            <w:noProof/>
          </w:rPr>
          <w:t>Abbildung 3:</w:t>
        </w:r>
        <w:r w:rsidRPr="00FA1C8F">
          <w:rPr>
            <w:rStyle w:val="Hyperlink"/>
            <w:noProof/>
          </w:rPr>
          <w:t xml:space="preserve"> Darstellung einer klassischen und einer unscharfen Menge</w:t>
        </w:r>
        <w:r>
          <w:rPr>
            <w:noProof/>
            <w:webHidden/>
          </w:rPr>
          <w:tab/>
        </w:r>
        <w:r>
          <w:rPr>
            <w:noProof/>
            <w:webHidden/>
          </w:rPr>
          <w:fldChar w:fldCharType="begin"/>
        </w:r>
        <w:r>
          <w:rPr>
            <w:noProof/>
            <w:webHidden/>
          </w:rPr>
          <w:instrText xml:space="preserve"> PAGEREF _Toc121989325 \h </w:instrText>
        </w:r>
        <w:r>
          <w:rPr>
            <w:noProof/>
            <w:webHidden/>
          </w:rPr>
        </w:r>
        <w:r>
          <w:rPr>
            <w:noProof/>
            <w:webHidden/>
          </w:rPr>
          <w:fldChar w:fldCharType="separate"/>
        </w:r>
        <w:r>
          <w:rPr>
            <w:noProof/>
            <w:webHidden/>
          </w:rPr>
          <w:t>18</w:t>
        </w:r>
        <w:r>
          <w:rPr>
            <w:noProof/>
            <w:webHidden/>
          </w:rPr>
          <w:fldChar w:fldCharType="end"/>
        </w:r>
      </w:hyperlink>
    </w:p>
    <w:p w14:paraId="078B3AEA" w14:textId="2FD705C0" w:rsidR="00CD4794" w:rsidRDefault="00CD4794">
      <w:pPr>
        <w:pStyle w:val="Abbildungsverzeichnis"/>
        <w:tabs>
          <w:tab w:val="right" w:leader="dot" w:pos="8777"/>
        </w:tabs>
        <w:rPr>
          <w:rFonts w:eastAsiaTheme="minorEastAsia"/>
          <w:noProof/>
          <w:sz w:val="22"/>
          <w:lang w:eastAsia="de-DE"/>
        </w:rPr>
      </w:pPr>
      <w:hyperlink r:id="rId19" w:anchor="_Toc121989326" w:history="1">
        <w:r w:rsidRPr="00FA1C8F">
          <w:rPr>
            <w:rStyle w:val="Hyperlink"/>
            <w:b/>
            <w:noProof/>
          </w:rPr>
          <w:t>Abbildung 4:</w:t>
        </w:r>
        <w:r w:rsidRPr="00FA1C8F">
          <w:rPr>
            <w:rStyle w:val="Hyperlink"/>
            <w:noProof/>
          </w:rPr>
          <w:t xml:space="preserve"> Graphische Darstellung der Überdeckung unscharfer Mengen</w:t>
        </w:r>
        <w:r>
          <w:rPr>
            <w:noProof/>
            <w:webHidden/>
          </w:rPr>
          <w:tab/>
        </w:r>
        <w:r>
          <w:rPr>
            <w:noProof/>
            <w:webHidden/>
          </w:rPr>
          <w:fldChar w:fldCharType="begin"/>
        </w:r>
        <w:r>
          <w:rPr>
            <w:noProof/>
            <w:webHidden/>
          </w:rPr>
          <w:instrText xml:space="preserve"> PAGEREF _Toc121989326 \h </w:instrText>
        </w:r>
        <w:r>
          <w:rPr>
            <w:noProof/>
            <w:webHidden/>
          </w:rPr>
        </w:r>
        <w:r>
          <w:rPr>
            <w:noProof/>
            <w:webHidden/>
          </w:rPr>
          <w:fldChar w:fldCharType="separate"/>
        </w:r>
        <w:r>
          <w:rPr>
            <w:noProof/>
            <w:webHidden/>
          </w:rPr>
          <w:t>19</w:t>
        </w:r>
        <w:r>
          <w:rPr>
            <w:noProof/>
            <w:webHidden/>
          </w:rPr>
          <w:fldChar w:fldCharType="end"/>
        </w:r>
      </w:hyperlink>
    </w:p>
    <w:p w14:paraId="035FC807" w14:textId="00EA93CC" w:rsidR="00CD4794" w:rsidRDefault="00CD4794">
      <w:pPr>
        <w:pStyle w:val="Abbildungsverzeichnis"/>
        <w:tabs>
          <w:tab w:val="right" w:leader="dot" w:pos="8777"/>
        </w:tabs>
        <w:rPr>
          <w:rFonts w:eastAsiaTheme="minorEastAsia"/>
          <w:noProof/>
          <w:sz w:val="22"/>
          <w:lang w:eastAsia="de-DE"/>
        </w:rPr>
      </w:pPr>
      <w:hyperlink r:id="rId20" w:anchor="_Toc121989327" w:history="1">
        <w:r w:rsidRPr="00FA1C8F">
          <w:rPr>
            <w:rStyle w:val="Hyperlink"/>
            <w:b/>
            <w:noProof/>
          </w:rPr>
          <w:t>Abbildung 5</w:t>
        </w:r>
        <w:r w:rsidRPr="00FA1C8F">
          <w:rPr>
            <w:rStyle w:val="Hyperlink"/>
            <w:noProof/>
          </w:rPr>
          <w:t>: Beispielszenario für Linienbusse im Stadtverkehr</w:t>
        </w:r>
        <w:r>
          <w:rPr>
            <w:noProof/>
            <w:webHidden/>
          </w:rPr>
          <w:tab/>
        </w:r>
        <w:r>
          <w:rPr>
            <w:noProof/>
            <w:webHidden/>
          </w:rPr>
          <w:fldChar w:fldCharType="begin"/>
        </w:r>
        <w:r>
          <w:rPr>
            <w:noProof/>
            <w:webHidden/>
          </w:rPr>
          <w:instrText xml:space="preserve"> PAGEREF _Toc121989327 \h </w:instrText>
        </w:r>
        <w:r>
          <w:rPr>
            <w:noProof/>
            <w:webHidden/>
          </w:rPr>
        </w:r>
        <w:r>
          <w:rPr>
            <w:noProof/>
            <w:webHidden/>
          </w:rPr>
          <w:fldChar w:fldCharType="separate"/>
        </w:r>
        <w:r>
          <w:rPr>
            <w:noProof/>
            <w:webHidden/>
          </w:rPr>
          <w:t>33</w:t>
        </w:r>
        <w:r>
          <w:rPr>
            <w:noProof/>
            <w:webHidden/>
          </w:rPr>
          <w:fldChar w:fldCharType="end"/>
        </w:r>
      </w:hyperlink>
    </w:p>
    <w:p w14:paraId="0C895DAF" w14:textId="6A88E9ED" w:rsidR="00CD4794" w:rsidRDefault="00CD4794">
      <w:pPr>
        <w:pStyle w:val="Abbildungsverzeichnis"/>
        <w:tabs>
          <w:tab w:val="right" w:leader="dot" w:pos="8777"/>
        </w:tabs>
        <w:rPr>
          <w:rFonts w:eastAsiaTheme="minorEastAsia"/>
          <w:noProof/>
          <w:sz w:val="22"/>
          <w:lang w:eastAsia="de-DE"/>
        </w:rPr>
      </w:pPr>
      <w:hyperlink r:id="rId21" w:anchor="_Toc121989328" w:history="1">
        <w:r w:rsidRPr="00FA1C8F">
          <w:rPr>
            <w:rStyle w:val="Hyperlink"/>
            <w:b/>
            <w:noProof/>
          </w:rPr>
          <w:t>Abbildung 6:</w:t>
        </w:r>
        <w:r w:rsidRPr="00FA1C8F">
          <w:rPr>
            <w:rStyle w:val="Hyperlink"/>
            <w:noProof/>
          </w:rPr>
          <w:t xml:space="preserve"> Beispielszenario für Linienbusse im Regionalverkehr</w:t>
        </w:r>
        <w:r>
          <w:rPr>
            <w:noProof/>
            <w:webHidden/>
          </w:rPr>
          <w:tab/>
        </w:r>
        <w:r>
          <w:rPr>
            <w:noProof/>
            <w:webHidden/>
          </w:rPr>
          <w:fldChar w:fldCharType="begin"/>
        </w:r>
        <w:r>
          <w:rPr>
            <w:noProof/>
            <w:webHidden/>
          </w:rPr>
          <w:instrText xml:space="preserve"> PAGEREF _Toc121989328 \h </w:instrText>
        </w:r>
        <w:r>
          <w:rPr>
            <w:noProof/>
            <w:webHidden/>
          </w:rPr>
        </w:r>
        <w:r>
          <w:rPr>
            <w:noProof/>
            <w:webHidden/>
          </w:rPr>
          <w:fldChar w:fldCharType="separate"/>
        </w:r>
        <w:r>
          <w:rPr>
            <w:noProof/>
            <w:webHidden/>
          </w:rPr>
          <w:t>34</w:t>
        </w:r>
        <w:r>
          <w:rPr>
            <w:noProof/>
            <w:webHidden/>
          </w:rPr>
          <w:fldChar w:fldCharType="end"/>
        </w:r>
      </w:hyperlink>
    </w:p>
    <w:p w14:paraId="0CDBAB57" w14:textId="3A408E6A" w:rsidR="00CD4794" w:rsidRDefault="00CD4794">
      <w:pPr>
        <w:pStyle w:val="Abbildungsverzeichnis"/>
        <w:tabs>
          <w:tab w:val="right" w:leader="dot" w:pos="8777"/>
        </w:tabs>
        <w:rPr>
          <w:rFonts w:eastAsiaTheme="minorEastAsia"/>
          <w:noProof/>
          <w:sz w:val="22"/>
          <w:lang w:eastAsia="de-DE"/>
        </w:rPr>
      </w:pPr>
      <w:hyperlink r:id="rId22" w:anchor="_Toc121989329" w:history="1">
        <w:r w:rsidRPr="00FA1C8F">
          <w:rPr>
            <w:rStyle w:val="Hyperlink"/>
            <w:b/>
            <w:noProof/>
          </w:rPr>
          <w:t>Abbildung 7:</w:t>
        </w:r>
        <w:r w:rsidRPr="00FA1C8F">
          <w:rPr>
            <w:rStyle w:val="Hyperlink"/>
            <w:noProof/>
          </w:rPr>
          <w:t xml:space="preserve"> Overpass-Abfrage für Straßendaten im Primärnetz</w:t>
        </w:r>
        <w:r>
          <w:rPr>
            <w:noProof/>
            <w:webHidden/>
          </w:rPr>
          <w:tab/>
        </w:r>
        <w:r>
          <w:rPr>
            <w:noProof/>
            <w:webHidden/>
          </w:rPr>
          <w:fldChar w:fldCharType="begin"/>
        </w:r>
        <w:r>
          <w:rPr>
            <w:noProof/>
            <w:webHidden/>
          </w:rPr>
          <w:instrText xml:space="preserve"> PAGEREF _Toc121989329 \h </w:instrText>
        </w:r>
        <w:r>
          <w:rPr>
            <w:noProof/>
            <w:webHidden/>
          </w:rPr>
        </w:r>
        <w:r>
          <w:rPr>
            <w:noProof/>
            <w:webHidden/>
          </w:rPr>
          <w:fldChar w:fldCharType="separate"/>
        </w:r>
        <w:r>
          <w:rPr>
            <w:noProof/>
            <w:webHidden/>
          </w:rPr>
          <w:t>37</w:t>
        </w:r>
        <w:r>
          <w:rPr>
            <w:noProof/>
            <w:webHidden/>
          </w:rPr>
          <w:fldChar w:fldCharType="end"/>
        </w:r>
      </w:hyperlink>
    </w:p>
    <w:p w14:paraId="6248D4E3" w14:textId="4A3CA8F4" w:rsidR="00CD4794" w:rsidRDefault="00CD4794">
      <w:pPr>
        <w:pStyle w:val="Abbildungsverzeichnis"/>
        <w:tabs>
          <w:tab w:val="right" w:leader="dot" w:pos="8777"/>
        </w:tabs>
        <w:rPr>
          <w:rFonts w:eastAsiaTheme="minorEastAsia"/>
          <w:noProof/>
          <w:sz w:val="22"/>
          <w:lang w:eastAsia="de-DE"/>
        </w:rPr>
      </w:pPr>
      <w:hyperlink r:id="rId23" w:anchor="_Toc121989330" w:history="1">
        <w:r w:rsidRPr="00FA1C8F">
          <w:rPr>
            <w:rStyle w:val="Hyperlink"/>
            <w:b/>
            <w:noProof/>
          </w:rPr>
          <w:t>Abbildung 8:</w:t>
        </w:r>
        <w:r w:rsidRPr="00FA1C8F">
          <w:rPr>
            <w:rStyle w:val="Hyperlink"/>
            <w:noProof/>
          </w:rPr>
          <w:t xml:space="preserve"> Overpass-Vorschau für Straßendatendaten im Primärnetz</w:t>
        </w:r>
        <w:r>
          <w:rPr>
            <w:noProof/>
            <w:webHidden/>
          </w:rPr>
          <w:tab/>
        </w:r>
        <w:r>
          <w:rPr>
            <w:noProof/>
            <w:webHidden/>
          </w:rPr>
          <w:fldChar w:fldCharType="begin"/>
        </w:r>
        <w:r>
          <w:rPr>
            <w:noProof/>
            <w:webHidden/>
          </w:rPr>
          <w:instrText xml:space="preserve"> PAGEREF _Toc121989330 \h </w:instrText>
        </w:r>
        <w:r>
          <w:rPr>
            <w:noProof/>
            <w:webHidden/>
          </w:rPr>
        </w:r>
        <w:r>
          <w:rPr>
            <w:noProof/>
            <w:webHidden/>
          </w:rPr>
          <w:fldChar w:fldCharType="separate"/>
        </w:r>
        <w:r>
          <w:rPr>
            <w:noProof/>
            <w:webHidden/>
          </w:rPr>
          <w:t>38</w:t>
        </w:r>
        <w:r>
          <w:rPr>
            <w:noProof/>
            <w:webHidden/>
          </w:rPr>
          <w:fldChar w:fldCharType="end"/>
        </w:r>
      </w:hyperlink>
    </w:p>
    <w:p w14:paraId="1F1BEFB8" w14:textId="293B163D" w:rsidR="00CD4794" w:rsidRDefault="00CD4794">
      <w:pPr>
        <w:pStyle w:val="Abbildungsverzeichnis"/>
        <w:tabs>
          <w:tab w:val="right" w:leader="dot" w:pos="8777"/>
        </w:tabs>
        <w:rPr>
          <w:rFonts w:eastAsiaTheme="minorEastAsia"/>
          <w:noProof/>
          <w:sz w:val="22"/>
          <w:lang w:eastAsia="de-DE"/>
        </w:rPr>
      </w:pPr>
      <w:hyperlink r:id="rId24" w:anchor="_Toc121989331" w:history="1">
        <w:r w:rsidRPr="00FA1C8F">
          <w:rPr>
            <w:rStyle w:val="Hyperlink"/>
            <w:b/>
            <w:noProof/>
          </w:rPr>
          <w:t>Abbildung 9:</w:t>
        </w:r>
        <w:r w:rsidRPr="00FA1C8F">
          <w:rPr>
            <w:rStyle w:val="Hyperlink"/>
            <w:noProof/>
          </w:rPr>
          <w:t xml:space="preserve"> Ableitung eines für Linienbusse geeigneten Netzes aus OSM-Daten</w:t>
        </w:r>
        <w:r>
          <w:rPr>
            <w:noProof/>
            <w:webHidden/>
          </w:rPr>
          <w:tab/>
        </w:r>
        <w:r>
          <w:rPr>
            <w:noProof/>
            <w:webHidden/>
          </w:rPr>
          <w:fldChar w:fldCharType="begin"/>
        </w:r>
        <w:r>
          <w:rPr>
            <w:noProof/>
            <w:webHidden/>
          </w:rPr>
          <w:instrText xml:space="preserve"> PAGEREF _Toc121989331 \h </w:instrText>
        </w:r>
        <w:r>
          <w:rPr>
            <w:noProof/>
            <w:webHidden/>
          </w:rPr>
        </w:r>
        <w:r>
          <w:rPr>
            <w:noProof/>
            <w:webHidden/>
          </w:rPr>
          <w:fldChar w:fldCharType="separate"/>
        </w:r>
        <w:r>
          <w:rPr>
            <w:noProof/>
            <w:webHidden/>
          </w:rPr>
          <w:t>39</w:t>
        </w:r>
        <w:r>
          <w:rPr>
            <w:noProof/>
            <w:webHidden/>
          </w:rPr>
          <w:fldChar w:fldCharType="end"/>
        </w:r>
      </w:hyperlink>
    </w:p>
    <w:p w14:paraId="0DC824DD" w14:textId="2BCC3219" w:rsidR="00CD4794" w:rsidRDefault="00CD4794">
      <w:pPr>
        <w:pStyle w:val="Abbildungsverzeichnis"/>
        <w:tabs>
          <w:tab w:val="right" w:leader="dot" w:pos="8777"/>
        </w:tabs>
        <w:rPr>
          <w:rFonts w:eastAsiaTheme="minorEastAsia"/>
          <w:noProof/>
          <w:sz w:val="22"/>
          <w:lang w:eastAsia="de-DE"/>
        </w:rPr>
      </w:pPr>
      <w:hyperlink r:id="rId25" w:anchor="_Toc121989332" w:history="1">
        <w:r w:rsidRPr="00FA1C8F">
          <w:rPr>
            <w:rStyle w:val="Hyperlink"/>
            <w:b/>
            <w:noProof/>
          </w:rPr>
          <w:t>Abbildung 10:</w:t>
        </w:r>
        <w:r w:rsidRPr="00FA1C8F">
          <w:rPr>
            <w:rStyle w:val="Hyperlink"/>
            <w:noProof/>
          </w:rPr>
          <w:t xml:space="preserve"> Umsetzungsgrad von Smart City Projekten in den 200 größten Städten</w:t>
        </w:r>
        <w:r>
          <w:rPr>
            <w:noProof/>
            <w:webHidden/>
          </w:rPr>
          <w:tab/>
        </w:r>
        <w:r>
          <w:rPr>
            <w:noProof/>
            <w:webHidden/>
          </w:rPr>
          <w:fldChar w:fldCharType="begin"/>
        </w:r>
        <w:r>
          <w:rPr>
            <w:noProof/>
            <w:webHidden/>
          </w:rPr>
          <w:instrText xml:space="preserve"> PAGEREF _Toc121989332 \h </w:instrText>
        </w:r>
        <w:r>
          <w:rPr>
            <w:noProof/>
            <w:webHidden/>
          </w:rPr>
        </w:r>
        <w:r>
          <w:rPr>
            <w:noProof/>
            <w:webHidden/>
          </w:rPr>
          <w:fldChar w:fldCharType="separate"/>
        </w:r>
        <w:r>
          <w:rPr>
            <w:noProof/>
            <w:webHidden/>
          </w:rPr>
          <w:t>41</w:t>
        </w:r>
        <w:r>
          <w:rPr>
            <w:noProof/>
            <w:webHidden/>
          </w:rPr>
          <w:fldChar w:fldCharType="end"/>
        </w:r>
      </w:hyperlink>
    </w:p>
    <w:p w14:paraId="523ADC8B" w14:textId="20FD28B3" w:rsidR="00CD4794" w:rsidRDefault="00CD4794">
      <w:pPr>
        <w:pStyle w:val="Abbildungsverzeichnis"/>
        <w:tabs>
          <w:tab w:val="right" w:leader="dot" w:pos="8777"/>
        </w:tabs>
        <w:rPr>
          <w:rFonts w:eastAsiaTheme="minorEastAsia"/>
          <w:noProof/>
          <w:sz w:val="22"/>
          <w:lang w:eastAsia="de-DE"/>
        </w:rPr>
      </w:pPr>
      <w:hyperlink r:id="rId26" w:anchor="_Toc121989333" w:history="1">
        <w:r w:rsidRPr="00FA1C8F">
          <w:rPr>
            <w:rStyle w:val="Hyperlink"/>
            <w:b/>
            <w:noProof/>
          </w:rPr>
          <w:t>Abbildung 11:</w:t>
        </w:r>
        <w:r w:rsidRPr="00FA1C8F">
          <w:rPr>
            <w:rStyle w:val="Hyperlink"/>
            <w:noProof/>
          </w:rPr>
          <w:t xml:space="preserve"> Vordefinierte Meldungen auf einem Bordrechner in einem Linienbus</w:t>
        </w:r>
        <w:r>
          <w:rPr>
            <w:noProof/>
            <w:webHidden/>
          </w:rPr>
          <w:tab/>
        </w:r>
        <w:r>
          <w:rPr>
            <w:noProof/>
            <w:webHidden/>
          </w:rPr>
          <w:fldChar w:fldCharType="begin"/>
        </w:r>
        <w:r>
          <w:rPr>
            <w:noProof/>
            <w:webHidden/>
          </w:rPr>
          <w:instrText xml:space="preserve"> PAGEREF _Toc121989333 \h </w:instrText>
        </w:r>
        <w:r>
          <w:rPr>
            <w:noProof/>
            <w:webHidden/>
          </w:rPr>
        </w:r>
        <w:r>
          <w:rPr>
            <w:noProof/>
            <w:webHidden/>
          </w:rPr>
          <w:fldChar w:fldCharType="separate"/>
        </w:r>
        <w:r>
          <w:rPr>
            <w:noProof/>
            <w:webHidden/>
          </w:rPr>
          <w:t>42</w:t>
        </w:r>
        <w:r>
          <w:rPr>
            <w:noProof/>
            <w:webHidden/>
          </w:rPr>
          <w:fldChar w:fldCharType="end"/>
        </w:r>
      </w:hyperlink>
    </w:p>
    <w:p w14:paraId="372BAB6B" w14:textId="3AC25F27" w:rsidR="00CD4794" w:rsidRDefault="00CD4794">
      <w:pPr>
        <w:pStyle w:val="Abbildungsverzeichnis"/>
        <w:tabs>
          <w:tab w:val="right" w:leader="dot" w:pos="8777"/>
        </w:tabs>
        <w:rPr>
          <w:rFonts w:eastAsiaTheme="minorEastAsia"/>
          <w:noProof/>
          <w:sz w:val="22"/>
          <w:lang w:eastAsia="de-DE"/>
        </w:rPr>
      </w:pPr>
      <w:hyperlink r:id="rId27" w:anchor="_Toc121989334" w:history="1">
        <w:r w:rsidRPr="00FA1C8F">
          <w:rPr>
            <w:rStyle w:val="Hyperlink"/>
            <w:b/>
            <w:noProof/>
          </w:rPr>
          <w:t>Abbildung 12:</w:t>
        </w:r>
        <w:r w:rsidRPr="00FA1C8F">
          <w:rPr>
            <w:rStyle w:val="Hyperlink"/>
            <w:noProof/>
          </w:rPr>
          <w:t xml:space="preserve"> Validierung einer systemseitigen Meldung als Flussdiagramm</w:t>
        </w:r>
        <w:r>
          <w:rPr>
            <w:noProof/>
            <w:webHidden/>
          </w:rPr>
          <w:tab/>
        </w:r>
        <w:r>
          <w:rPr>
            <w:noProof/>
            <w:webHidden/>
          </w:rPr>
          <w:fldChar w:fldCharType="begin"/>
        </w:r>
        <w:r>
          <w:rPr>
            <w:noProof/>
            <w:webHidden/>
          </w:rPr>
          <w:instrText xml:space="preserve"> PAGEREF _Toc121989334 \h </w:instrText>
        </w:r>
        <w:r>
          <w:rPr>
            <w:noProof/>
            <w:webHidden/>
          </w:rPr>
        </w:r>
        <w:r>
          <w:rPr>
            <w:noProof/>
            <w:webHidden/>
          </w:rPr>
          <w:fldChar w:fldCharType="separate"/>
        </w:r>
        <w:r>
          <w:rPr>
            <w:noProof/>
            <w:webHidden/>
          </w:rPr>
          <w:t>44</w:t>
        </w:r>
        <w:r>
          <w:rPr>
            <w:noProof/>
            <w:webHidden/>
          </w:rPr>
          <w:fldChar w:fldCharType="end"/>
        </w:r>
      </w:hyperlink>
    </w:p>
    <w:p w14:paraId="215C096E" w14:textId="5FA9F528" w:rsidR="00CD4794" w:rsidRDefault="00CD4794">
      <w:pPr>
        <w:pStyle w:val="Abbildungsverzeichnis"/>
        <w:tabs>
          <w:tab w:val="right" w:leader="dot" w:pos="8777"/>
        </w:tabs>
        <w:rPr>
          <w:rFonts w:eastAsiaTheme="minorEastAsia"/>
          <w:noProof/>
          <w:sz w:val="22"/>
          <w:lang w:eastAsia="de-DE"/>
        </w:rPr>
      </w:pPr>
      <w:hyperlink r:id="rId28" w:anchor="_Toc121989335" w:history="1">
        <w:r w:rsidRPr="00FA1C8F">
          <w:rPr>
            <w:rStyle w:val="Hyperlink"/>
            <w:b/>
            <w:noProof/>
          </w:rPr>
          <w:t>Abbildung 13:</w:t>
        </w:r>
        <w:r w:rsidRPr="00FA1C8F">
          <w:rPr>
            <w:rStyle w:val="Hyperlink"/>
            <w:noProof/>
          </w:rPr>
          <w:t xml:space="preserve"> Bekannte RL-Algorithmen</w:t>
        </w:r>
        <w:r>
          <w:rPr>
            <w:noProof/>
            <w:webHidden/>
          </w:rPr>
          <w:tab/>
        </w:r>
        <w:r>
          <w:rPr>
            <w:noProof/>
            <w:webHidden/>
          </w:rPr>
          <w:fldChar w:fldCharType="begin"/>
        </w:r>
        <w:r>
          <w:rPr>
            <w:noProof/>
            <w:webHidden/>
          </w:rPr>
          <w:instrText xml:space="preserve"> PAGEREF _Toc121989335 \h </w:instrText>
        </w:r>
        <w:r>
          <w:rPr>
            <w:noProof/>
            <w:webHidden/>
          </w:rPr>
        </w:r>
        <w:r>
          <w:rPr>
            <w:noProof/>
            <w:webHidden/>
          </w:rPr>
          <w:fldChar w:fldCharType="separate"/>
        </w:r>
        <w:r>
          <w:rPr>
            <w:noProof/>
            <w:webHidden/>
          </w:rPr>
          <w:t>46</w:t>
        </w:r>
        <w:r>
          <w:rPr>
            <w:noProof/>
            <w:webHidden/>
          </w:rPr>
          <w:fldChar w:fldCharType="end"/>
        </w:r>
      </w:hyperlink>
    </w:p>
    <w:p w14:paraId="62E28777" w14:textId="37F7F308" w:rsidR="00CD4794" w:rsidRDefault="00CD4794">
      <w:pPr>
        <w:pStyle w:val="Abbildungsverzeichnis"/>
        <w:tabs>
          <w:tab w:val="right" w:leader="dot" w:pos="8777"/>
        </w:tabs>
        <w:rPr>
          <w:rFonts w:eastAsiaTheme="minorEastAsia"/>
          <w:noProof/>
          <w:sz w:val="22"/>
          <w:lang w:eastAsia="de-DE"/>
        </w:rPr>
      </w:pPr>
      <w:hyperlink r:id="rId29" w:anchor="_Toc121989336" w:history="1">
        <w:r w:rsidRPr="00FA1C8F">
          <w:rPr>
            <w:rStyle w:val="Hyperlink"/>
            <w:b/>
            <w:noProof/>
          </w:rPr>
          <w:t>Abbildung 14:</w:t>
        </w:r>
        <w:r w:rsidRPr="00FA1C8F">
          <w:rPr>
            <w:rStyle w:val="Hyperlink"/>
            <w:noProof/>
          </w:rPr>
          <w:t xml:space="preserve"> Einordnung der vorgestellten RL-Algorithmen</w:t>
        </w:r>
        <w:r>
          <w:rPr>
            <w:noProof/>
            <w:webHidden/>
          </w:rPr>
          <w:tab/>
        </w:r>
        <w:r>
          <w:rPr>
            <w:noProof/>
            <w:webHidden/>
          </w:rPr>
          <w:fldChar w:fldCharType="begin"/>
        </w:r>
        <w:r>
          <w:rPr>
            <w:noProof/>
            <w:webHidden/>
          </w:rPr>
          <w:instrText xml:space="preserve"> PAGEREF _Toc121989336 \h </w:instrText>
        </w:r>
        <w:r>
          <w:rPr>
            <w:noProof/>
            <w:webHidden/>
          </w:rPr>
        </w:r>
        <w:r>
          <w:rPr>
            <w:noProof/>
            <w:webHidden/>
          </w:rPr>
          <w:fldChar w:fldCharType="separate"/>
        </w:r>
        <w:r>
          <w:rPr>
            <w:noProof/>
            <w:webHidden/>
          </w:rPr>
          <w:t>47</w:t>
        </w:r>
        <w:r>
          <w:rPr>
            <w:noProof/>
            <w:webHidden/>
          </w:rPr>
          <w:fldChar w:fldCharType="end"/>
        </w:r>
      </w:hyperlink>
    </w:p>
    <w:p w14:paraId="2773DD83" w14:textId="4E9A5D03" w:rsidR="00CD4794" w:rsidRDefault="00CD4794">
      <w:pPr>
        <w:pStyle w:val="Abbildungsverzeichnis"/>
        <w:tabs>
          <w:tab w:val="right" w:leader="dot" w:pos="8777"/>
        </w:tabs>
        <w:rPr>
          <w:rFonts w:eastAsiaTheme="minorEastAsia"/>
          <w:noProof/>
          <w:sz w:val="22"/>
          <w:lang w:eastAsia="de-DE"/>
        </w:rPr>
      </w:pPr>
      <w:hyperlink r:id="rId30" w:anchor="_Toc121989337" w:history="1">
        <w:r w:rsidRPr="00FA1C8F">
          <w:rPr>
            <w:rStyle w:val="Hyperlink"/>
            <w:b/>
            <w:noProof/>
          </w:rPr>
          <w:t>Abbildung 15:</w:t>
        </w:r>
        <w:r w:rsidRPr="00FA1C8F">
          <w:rPr>
            <w:rStyle w:val="Hyperlink"/>
            <w:noProof/>
          </w:rPr>
          <w:t xml:space="preserve"> Geographische Darstellung von Start- und Terminalzuständen</w:t>
        </w:r>
        <w:r>
          <w:rPr>
            <w:noProof/>
            <w:webHidden/>
          </w:rPr>
          <w:tab/>
        </w:r>
        <w:r>
          <w:rPr>
            <w:noProof/>
            <w:webHidden/>
          </w:rPr>
          <w:fldChar w:fldCharType="begin"/>
        </w:r>
        <w:r>
          <w:rPr>
            <w:noProof/>
            <w:webHidden/>
          </w:rPr>
          <w:instrText xml:space="preserve"> PAGEREF _Toc121989337 \h </w:instrText>
        </w:r>
        <w:r>
          <w:rPr>
            <w:noProof/>
            <w:webHidden/>
          </w:rPr>
        </w:r>
        <w:r>
          <w:rPr>
            <w:noProof/>
            <w:webHidden/>
          </w:rPr>
          <w:fldChar w:fldCharType="separate"/>
        </w:r>
        <w:r>
          <w:rPr>
            <w:noProof/>
            <w:webHidden/>
          </w:rPr>
          <w:t>50</w:t>
        </w:r>
        <w:r>
          <w:rPr>
            <w:noProof/>
            <w:webHidden/>
          </w:rPr>
          <w:fldChar w:fldCharType="end"/>
        </w:r>
      </w:hyperlink>
    </w:p>
    <w:p w14:paraId="0FC855E7" w14:textId="2305B90B"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1998480"/>
      <w:r>
        <w:t>Tabellenverzeichnis</w:t>
      </w:r>
      <w:bookmarkEnd w:id="5"/>
    </w:p>
    <w:p w14:paraId="68F09246" w14:textId="17CE5489" w:rsidR="00CD4794"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1989338" w:history="1">
        <w:r w:rsidR="00CD4794" w:rsidRPr="00186BFF">
          <w:rPr>
            <w:rStyle w:val="Hyperlink"/>
            <w:b/>
            <w:noProof/>
          </w:rPr>
          <w:t>Tabelle 1:</w:t>
        </w:r>
        <w:r w:rsidR="00CD4794" w:rsidRPr="00186BFF">
          <w:rPr>
            <w:rStyle w:val="Hyperlink"/>
            <w:noProof/>
          </w:rPr>
          <w:t xml:space="preserve"> Straßenkategorien und deren Schlüssel in OSM-Daten</w:t>
        </w:r>
        <w:r w:rsidR="00CD4794">
          <w:rPr>
            <w:noProof/>
            <w:webHidden/>
          </w:rPr>
          <w:tab/>
        </w:r>
        <w:r w:rsidR="00CD4794">
          <w:rPr>
            <w:noProof/>
            <w:webHidden/>
          </w:rPr>
          <w:fldChar w:fldCharType="begin"/>
        </w:r>
        <w:r w:rsidR="00CD4794">
          <w:rPr>
            <w:noProof/>
            <w:webHidden/>
          </w:rPr>
          <w:instrText xml:space="preserve"> PAGEREF _Toc121989338 \h </w:instrText>
        </w:r>
        <w:r w:rsidR="00CD4794">
          <w:rPr>
            <w:noProof/>
            <w:webHidden/>
          </w:rPr>
        </w:r>
        <w:r w:rsidR="00CD4794">
          <w:rPr>
            <w:noProof/>
            <w:webHidden/>
          </w:rPr>
          <w:fldChar w:fldCharType="separate"/>
        </w:r>
        <w:r w:rsidR="00CD4794">
          <w:rPr>
            <w:noProof/>
            <w:webHidden/>
          </w:rPr>
          <w:t>37</w:t>
        </w:r>
        <w:r w:rsidR="00CD4794">
          <w:rPr>
            <w:noProof/>
            <w:webHidden/>
          </w:rPr>
          <w:fldChar w:fldCharType="end"/>
        </w:r>
      </w:hyperlink>
    </w:p>
    <w:p w14:paraId="3B64FDCC" w14:textId="702871FA"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CD4794">
          <w:type w:val="continuous"/>
          <w:pgSz w:w="11906" w:h="16838"/>
          <w:pgMar w:top="1418" w:right="1701" w:bottom="1701" w:left="1418" w:header="709" w:footer="544" w:gutter="0"/>
          <w:cols w:space="708"/>
          <w:titlePg/>
          <w:docGrid w:linePitch="360"/>
        </w:sectPr>
      </w:pPr>
    </w:p>
    <w:p w14:paraId="028BEC46" w14:textId="77777777" w:rsidR="00890F7A" w:rsidRDefault="00890F7A" w:rsidP="00890F7A">
      <w:pPr>
        <w:pStyle w:val="berschrift1"/>
        <w:rPr>
          <w:lang w:val="en-US"/>
        </w:rPr>
      </w:pPr>
      <w:bookmarkStart w:id="6" w:name="_Toc478484991"/>
      <w:bookmarkStart w:id="7" w:name="_Toc121998481"/>
      <w:bookmarkEnd w:id="2"/>
      <w:r>
        <w:rPr>
          <w:lang w:val="en-US"/>
        </w:rPr>
        <w:lastRenderedPageBreak/>
        <w:t>Einleitung</w:t>
      </w:r>
      <w:bookmarkEnd w:id="6"/>
      <w:bookmarkEnd w:id="7"/>
    </w:p>
    <w:p w14:paraId="0E1ACFA1" w14:textId="44D14DA1" w:rsidR="00137F55" w:rsidRDefault="00574DF4" w:rsidP="00574DF4">
      <w:r w:rsidRPr="00B36FEE">
        <w:t xml:space="preserve">Häufig gilt der öffentliche Personenverkehr noch immer als unzuverlässig, wenig flexibel und zu kompliziert. </w:t>
      </w:r>
      <w:r w:rsidR="0077581E" w:rsidRPr="0077581E">
        <w:t>U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447634">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1998482"/>
      <w:r w:rsidRPr="00B36FEE">
        <w:lastRenderedPageBreak/>
        <w:t>Motivation</w:t>
      </w:r>
      <w:bookmarkEnd w:id="8"/>
    </w:p>
    <w:p w14:paraId="462E5B34" w14:textId="1FC077BB"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auch implementiert. </w:t>
      </w:r>
    </w:p>
    <w:p w14:paraId="0857636E" w14:textId="73A3D480"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Diese Entscheidungen könnten sowohl im Umfeld der </w:t>
      </w:r>
      <w:r w:rsidR="00BC491F" w:rsidRPr="00B36FEE">
        <w:t>Betriebslenkung</w:t>
      </w:r>
      <w:r w:rsidRPr="00B36FEE">
        <w:t xml:space="preserve"> als auch bei der Fahrgastinformation </w:t>
      </w:r>
      <w:r w:rsidR="0077534B">
        <w:t>eine Basis zur stabilen Aufrechterhaltung des Betriebes sein</w:t>
      </w:r>
      <w:r w:rsidRPr="00B36FEE">
        <w:t xml:space="preserve">.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20B409B1" w:rsidR="00D946F5" w:rsidRPr="00B36FEE" w:rsidRDefault="00D946F5" w:rsidP="00D946F5">
      <w:r w:rsidRPr="00B36FEE">
        <w:lastRenderedPageBreak/>
        <w:t xml:space="preserve">Was ist hier passiert? </w:t>
      </w:r>
      <w:r w:rsidR="00F30607">
        <w:t>Die folgende stichpunktartige Analyse soll eine wahrscheinliche 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BF2BA55"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eigenständige Änderung des Linienweges vermieden wird</w:t>
      </w:r>
      <w:r w:rsidRPr="00B36FEE">
        <w:t>. Zwar erfolgte eine Absprache und der den beiden aktuell diensthabenden Personen, ob dies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7777777"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eder </w:t>
      </w:r>
      <w:r w:rsidR="007A0B02" w:rsidRPr="00B36FEE">
        <w:t>einheitlich</w:t>
      </w:r>
      <w:r w:rsidRPr="00B36FEE">
        <w:t xml:space="preserve"> noch für Fahrgäste kommuniziert wurden. Die Folge davon war, dass die Fahrpersonale jeweils ihre eigenen, nicht einheitlichen Umleitungswege bedienten</w:t>
      </w:r>
      <w:r w:rsidR="00EB6FE0">
        <w:t>, die jedoch nicht aufeinander abgestimmt waren.</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1998483"/>
      <w:r w:rsidRPr="00B36FEE">
        <w:lastRenderedPageBreak/>
        <w:t>Zielsetzung</w:t>
      </w:r>
      <w:bookmarkEnd w:id="9"/>
    </w:p>
    <w:p w14:paraId="0E90394E" w14:textId="2C2900B5"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Im Kern sollen dabei folgende Forschungsfragen 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1998484"/>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2DB17D88" w:rsidR="00734C74" w:rsidRPr="00B36FEE" w:rsidRDefault="00734C74" w:rsidP="00734C74">
      <w:r w:rsidRPr="00B36FEE">
        <w:t xml:space="preserve">Die folgenden </w:t>
      </w:r>
      <w:r w:rsidRPr="004708B7">
        <w:rPr>
          <w:b/>
          <w:bCs/>
        </w:rPr>
        <w:t>Kapitel 3</w:t>
      </w:r>
      <w:r w:rsidRPr="00B36FEE">
        <w:t xml:space="preserve"> und </w:t>
      </w:r>
      <w:r w:rsidRPr="004708B7">
        <w:rPr>
          <w:b/>
          <w:bCs/>
        </w:rPr>
        <w:t>4</w:t>
      </w:r>
      <w:r w:rsidRPr="00B36FEE">
        <w:t xml:space="preserve"> beschäftigen sich jeweils mit der Auswahl zweier zum Vergleich geeigneter </w:t>
      </w:r>
      <w:r w:rsidR="00B35F85">
        <w:t>ML-Algorithmen</w:t>
      </w:r>
      <w:r w:rsidR="00FB5336">
        <w:t xml:space="preserve"> und passenden Anwendungsbeispielen dazu</w:t>
      </w:r>
      <w:r w:rsidRPr="00B36FEE">
        <w:t xml:space="preserve"> und der Implementierung des Funktionsprototypen. </w:t>
      </w:r>
    </w:p>
    <w:p w14:paraId="01603156" w14:textId="57C4AF0D" w:rsidR="00734C74" w:rsidRDefault="00734C74" w:rsidP="00734C74">
      <w:r w:rsidRPr="00B36FEE">
        <w:t xml:space="preserve">Eine Evaluation in </w:t>
      </w:r>
      <w:r w:rsidRPr="004708B7">
        <w:rPr>
          <w:b/>
          <w:bCs/>
        </w:rPr>
        <w:t>Kapitel 5</w:t>
      </w:r>
      <w:r w:rsidR="002C0D58">
        <w:t xml:space="preserve"> basierend auf qualitativen Daten </w:t>
      </w:r>
      <w:r w:rsidR="000A134F">
        <w:t xml:space="preserve">stellt die beid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r w:rsidR="00770D1C">
        <w:t xml:space="preserve">Meinungen von </w:t>
      </w:r>
      <w:r w:rsidR="0057216B">
        <w:t xml:space="preserve">Fachleuten </w:t>
      </w:r>
      <w:r w:rsidR="009640AE">
        <w:t>verschiedener</w:t>
      </w:r>
      <w:r w:rsidR="0057216B">
        <w:t xml:space="preserve"> Verkehrsunternehmen</w:t>
      </w:r>
      <w:r w:rsidR="00C1130C">
        <w:t xml:space="preserve"> fließen darüber hinaus als subjektive Einschätzung </w:t>
      </w:r>
      <w:r w:rsidR="009640AE">
        <w:t>in die Evaluation ein und schärfen gewonnene Erkenntnisse bezogen auf die Praxistauglichkeit.</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1998485"/>
      <w:r w:rsidRPr="003B4687">
        <w:lastRenderedPageBreak/>
        <w:t>Grundlagen</w:t>
      </w:r>
      <w:bookmarkEnd w:id="11"/>
      <w:bookmarkEnd w:id="12"/>
    </w:p>
    <w:p w14:paraId="11F53EA9" w14:textId="6D4D2CE9"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sind zum Verständnis der Arbeit darüber hinaus auch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nötig.</w:t>
      </w:r>
      <w:r w:rsidR="001B5BE4">
        <w:t xml:space="preserve"> Im Zweiten Teil des Kapitels werden bestehende Lösungen bei verschiedenen Verkehrsunternehmen beleuchtet. Der </w:t>
      </w:r>
      <w:r w:rsidR="00C86AB9">
        <w:t>Blick</w:t>
      </w:r>
      <w:r w:rsidR="001B5BE4">
        <w:t xml:space="preserve"> </w:t>
      </w:r>
      <w:r w:rsidR="00C86AB9">
        <w:t>geht hierbei</w:t>
      </w:r>
      <w:r w:rsidR="00E53EEA">
        <w:t xml:space="preserve"> bewusst über d</w:t>
      </w:r>
      <w:r w:rsidR="00C86AB9">
        <w:t xml:space="preserve">en Horizont </w:t>
      </w:r>
      <w:r w:rsidR="00E53EEA">
        <w:t xml:space="preserve">der Linienbusse hinaus, um </w:t>
      </w:r>
      <w:r w:rsidR="00115003">
        <w:t>eventuell</w:t>
      </w:r>
      <w:r w:rsidR="004F3739">
        <w:t xml:space="preserve"> gesammelte Erfahrungen aus verwandten Bereichen </w:t>
      </w:r>
      <w:r w:rsidR="00115003">
        <w:t xml:space="preserve">des Verkehrs und der Logistik </w:t>
      </w:r>
      <w:r w:rsidR="009D6808">
        <w:t>transferieren zu können.</w:t>
      </w:r>
    </w:p>
    <w:p w14:paraId="4ABD5148" w14:textId="01991A53" w:rsidR="001D5A8D" w:rsidRDefault="0075685E" w:rsidP="005B35B0">
      <w:pPr>
        <w:pStyle w:val="berschrift2"/>
      </w:pPr>
      <w:bookmarkStart w:id="13" w:name="_Toc121998486"/>
      <w:r>
        <w:t>Definition</w:t>
      </w:r>
      <w:r w:rsidR="005B35B0">
        <w:t xml:space="preserve"> künstliche</w:t>
      </w:r>
      <w:r>
        <w:t>r</w:t>
      </w:r>
      <w:r w:rsidR="005B35B0">
        <w:t xml:space="preserve"> Intelligenz</w:t>
      </w:r>
      <w:bookmarkEnd w:id="13"/>
    </w:p>
    <w:p w14:paraId="1A721D43" w14:textId="472358F1"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760BB0">
        <w:t xml:space="preserve">definiert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447634">
            <w:t>(vgl. Rimscha 2008, S. 105; Mainzer 2019, S. 2)</w:t>
          </w:r>
          <w:r w:rsidR="00192D87">
            <w:fldChar w:fldCharType="end"/>
          </w:r>
        </w:sdtContent>
      </w:sdt>
      <w:r w:rsidR="007F3307">
        <w:t>.</w:t>
      </w:r>
    </w:p>
    <w:p w14:paraId="738DDECA" w14:textId="3E3A6A92"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447634">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w:t>
      </w:r>
      <w:proofErr w:type="spellStart"/>
      <w:r w:rsidR="00A64FEA">
        <w:t>de</w:t>
      </w:r>
      <w:proofErr w:type="spellEnd"/>
      <w:r w:rsidR="00A64FEA">
        <w:t xml:space="preserve"> Zweck dienen, für den sie letztendlich programmiert wurde </w:t>
      </w:r>
      <w:sdt>
        <w:sdtPr>
          <w:alias w:val="To edit, see citavi.com/edit"/>
          <w:tag w:val="CitaviPlaceholder#f8da4571-dfca-4f89-8aee-8fcbc5351ecc"/>
          <w:id w:val="-2031565135"/>
          <w:placeholder>
            <w:docPart w:val="C9D9B3F695374B7E8C292F0B9FF560FC"/>
          </w:placeholder>
        </w:sdt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447634">
            <w:t>(vgl. Liggieri und Müller 2019, S. 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Content>
          <w:r w:rsidR="0020117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VzZXIiLCJJZCI6IjU2NDk5ODYyLTY1YmUtNDQwZC04OTUzLThiMjUxMTZhYmM0ZSIsIk1vZGlmaWVkT24iOiIyMDIyLTEyLTE0VDA3OjEzOjU4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ODApIn1dfSwiVGFnIjoiQ2l0YXZpUGxhY2Vob2xkZXIjZDBjZjlhODMtY2RkNi00YjEyLTgwZmQtMTMzZTJjYzAxMjhkIiwiVGV4dCI6IigxOTgwKSIsIldBSVZlcnNpb24iOiI2LjEwLjAuMCJ9}</w:instrText>
          </w:r>
          <w:r w:rsidR="00201178">
            <w:fldChar w:fldCharType="separate"/>
          </w:r>
          <w:r w:rsidR="00447634">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w:t>
      </w:r>
      <w:r w:rsidR="00020D97">
        <w:lastRenderedPageBreak/>
        <w:t xml:space="preserve">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447634">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von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33F537E9"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447634">
            <w:t>(2019)</w:t>
          </w:r>
          <w:r w:rsidR="00483D28">
            <w:fldChar w:fldCharType="end"/>
          </w:r>
        </w:sdtContent>
      </w:sdt>
      <w:r w:rsidR="00483D28">
        <w:t xml:space="preserve">. </w:t>
      </w:r>
      <w:r w:rsidR="00B056F4">
        <w:t xml:space="preserve">Er betrachtet Intelligenz nicht als absolute, binäre Eigenschaft, die durch ein Individuum entweder erfüllt oder nicht erfüllt sein kann,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447634">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447634">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5261E7AC"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447634">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447634">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447634">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447634">
            <w:t>(Nahrstedt 2012, S. 246)</w:t>
          </w:r>
          <w:r w:rsidR="004C4873">
            <w:fldChar w:fldCharType="end"/>
          </w:r>
        </w:sdtContent>
      </w:sdt>
      <w:r w:rsidR="00B20FD7">
        <w:t>.</w:t>
      </w:r>
    </w:p>
    <w:p w14:paraId="6EDF355D" w14:textId="7BBCC7E6"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447634">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sich </w:t>
      </w:r>
      <w:r w:rsidR="005D39DB">
        <w:t xml:space="preserve">in den 1970er Jahren der Begriff des Expertensystems etablierte. </w:t>
      </w:r>
      <w:r w:rsidR="009E0D44">
        <w:t xml:space="preserve">Hie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447634">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w:t>
      </w:r>
      <w:r w:rsidR="0071492B">
        <w:lastRenderedPageBreak/>
        <w:t xml:space="preserve">entsprechend </w:t>
      </w:r>
      <w:r w:rsidR="007C53A8">
        <w:t xml:space="preserve">automatisch Schlussfolgerungen ziehen. Erst diese Eingrenzung ermöglicht erste praxistaugliche Anwendungen basierend auf künstlicher Intelligenz </w:t>
      </w:r>
      <w:sdt>
        <w:sdtPr>
          <w:alias w:val="To edit, see citavi.com/edit"/>
          <w:tag w:val="CitaviPlaceholder#fb7c5b20-8352-45ea-bc3b-8cb2e085a2b4"/>
          <w:id w:val="-139738751"/>
          <w:placeholder>
            <w:docPart w:val="92BA52E26BE94E2C945DCD0C32C0EE0B"/>
          </w:placeholder>
        </w:sdt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447634">
            <w:t>(vgl. Mainzer 2019, S. 12)</w:t>
          </w:r>
          <w:r w:rsidR="007C53A8">
            <w:fldChar w:fldCharType="end"/>
          </w:r>
        </w:sdtContent>
      </w:sdt>
      <w:r w:rsidR="00F71F2D">
        <w:t>.</w:t>
      </w:r>
    </w:p>
    <w:p w14:paraId="3B5FEE1D" w14:textId="77777777"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3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RDefault="00E53B38" w:rsidP="00E53B38">
      <w:pPr>
        <w:pStyle w:val="Listenabsatz"/>
      </w:pPr>
    </w:p>
    <w:p w14:paraId="78163565" w14:textId="77777777" w:rsidR="00B138D9" w:rsidRDefault="00B138D9">
      <w:pPr>
        <w:jc w:val="left"/>
      </w:pPr>
      <w:r>
        <w:br w:type="page"/>
      </w:r>
    </w:p>
    <w:p w14:paraId="6907D056" w14:textId="2A9ED5FA" w:rsidR="00B138D9" w:rsidRDefault="00B138D9" w:rsidP="00B138D9">
      <w:pPr>
        <w:pStyle w:val="berschrift2"/>
      </w:pPr>
      <w:bookmarkStart w:id="14" w:name="_Toc121998487"/>
      <w:r>
        <w:lastRenderedPageBreak/>
        <w:t>Überwachtes und unüberwachtes Lernen</w:t>
      </w:r>
      <w:bookmarkEnd w:id="14"/>
    </w:p>
    <w:p w14:paraId="58BB21F2" w14:textId="63EAFA2C" w:rsidR="003A5C2E" w:rsidRDefault="00395AC5" w:rsidP="00D41749">
      <w:r>
        <w:t xml:space="preserve">Insgesamt wird im </w:t>
      </w:r>
      <w:r w:rsidR="0086392E">
        <w:t>Machine Learning (</w:t>
      </w:r>
      <w:r>
        <w:t>ML</w:t>
      </w:r>
      <w:r w:rsidR="00216F97">
        <w:fldChar w:fldCharType="begin"/>
      </w:r>
      <w:r w:rsidR="00216F97">
        <w:instrText xml:space="preserve"> XE "</w:instrText>
      </w:r>
      <w:r w:rsidR="00216F97" w:rsidRPr="00CE0585">
        <w:instrText>ML</w:instrText>
      </w:r>
      <w:r w:rsidR="00216F97">
        <w:instrText>" \t "</w:instrText>
      </w:r>
      <w:r w:rsidR="00216F97" w:rsidRPr="0057534B">
        <w:rPr>
          <w:i/>
        </w:rPr>
        <w:instrText>Machine Learning</w:instrText>
      </w:r>
      <w:r w:rsidR="00216F97">
        <w:instrText xml:space="preserve">" </w:instrText>
      </w:r>
      <w:r w:rsidR="00216F97">
        <w:fldChar w:fldCharType="end"/>
      </w:r>
      <w:r w:rsidR="0086392E">
        <w:t>)</w:t>
      </w:r>
      <w:r>
        <w:t xml:space="preserve"> 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Content>
          <w:r w:rsidR="00D41749">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EyLTE0VDA3OjEzOjU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TmllYmxlciAyMDE4LCBTLiAxMSkifV19LCJUYWciOiJDaXRhdmlQbGFjZWhvbGRlciMwNjFiMzdmZC1iOGMxLTRkMWEtYTBjYi00Y2Y0MjRiYWJkMDIiLCJUZXh0IjoiKHZnbC4gTmllYmxlciAyMDE4LCBTLiAxMSkiLCJXQUlWZXJzaW9uIjoiNi4xMC4wLjAifQ==}</w:instrText>
          </w:r>
          <w:r w:rsidR="00D41749">
            <w:fldChar w:fldCharType="separate"/>
          </w:r>
          <w:r w:rsidR="00447634">
            <w:t>(vgl. Niebler 2018, S. 11)</w:t>
          </w:r>
          <w:r w:rsidR="00D41749">
            <w:fldChar w:fldCharType="end"/>
          </w:r>
        </w:sdtContent>
      </w:sdt>
      <w:r w:rsidR="00D41749">
        <w:t>.</w:t>
      </w:r>
    </w:p>
    <w:p w14:paraId="1BB5F44A" w14:textId="031E361B"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Content>
          <w:r w:rsidR="0057098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EyLTE0VDA3OjEzOjU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TmllYmxlciAyMDE4LCBTLiAxMSkifV19LCJUYWciOiJDaXRhdmlQbGFjZWhvbGRlciM0YWE4NWQ2NC00MGUzLTRjNzktYTVmOC0zOTY2ZTZiZjE0YmUiLCJUZXh0IjoiKHZnbC4gTmllYmxlciAyMDE4LCBTLiAxMSkiLCJXQUlWZXJzaW9uIjoiNi4xMC4wLjAifQ==}</w:instrText>
          </w:r>
          <w:r w:rsidR="00570983">
            <w:fldChar w:fldCharType="separate"/>
          </w:r>
          <w:r w:rsidR="00447634">
            <w:t>(vgl. Niebler 2018, S. 11)</w:t>
          </w:r>
          <w:r w:rsidR="00570983">
            <w:fldChar w:fldCharType="end"/>
          </w:r>
        </w:sdtContent>
      </w:sdt>
      <w:r w:rsidR="00863B57">
        <w:t>.</w:t>
      </w:r>
    </w:p>
    <w:p w14:paraId="211E52F0" w14:textId="7263F46C" w:rsidR="001404C5" w:rsidRDefault="009A70E4" w:rsidP="00D41749">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 xml:space="preserve">dem Beispiel auch der k-Nearest-Neighbours </w:t>
      </w:r>
      <w:r w:rsidR="00385E04">
        <w:t xml:space="preserve">Algorithmus </w:t>
      </w:r>
      <w:r w:rsidR="00031EAD">
        <w:t>(KNN</w:t>
      </w:r>
      <w:r w:rsidR="009C67AB">
        <w:fldChar w:fldCharType="begin"/>
      </w:r>
      <w:r w:rsidR="009C67AB">
        <w:instrText xml:space="preserve"> XE "</w:instrText>
      </w:r>
      <w:r w:rsidR="009C67AB" w:rsidRPr="00771B4C">
        <w:instrText>KNN</w:instrText>
      </w:r>
      <w:r w:rsidR="009C67AB">
        <w:instrText>" \t "</w:instrText>
      </w:r>
      <w:r w:rsidR="009C67AB" w:rsidRPr="00893059">
        <w:rPr>
          <w:i/>
        </w:rPr>
        <w:instrText>k-Nearest-Neighbours Algorithmus</w:instrText>
      </w:r>
      <w:r w:rsidR="009C67AB">
        <w:instrText xml:space="preserve">" </w:instrText>
      </w:r>
      <w:r w:rsidR="009C67AB">
        <w:fldChar w:fldCharType="end"/>
      </w:r>
      <w:r w:rsidR="00031EAD">
        <w:t xml:space="preserve">)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Content>
          <w:r w:rsidR="00DD6452">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EyLTE0VDA3OjEzOjU4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TmllYmxlciAyMDE4LCBTLiAxMSkifV19LCJUYWciOiJDaXRhdmlQbGFjZWhvbGRlciNmMTliYzI2Zi0yODRlLTQyM2EtOTA0Zi0wZjU0ZTk3MDVmOTQiLCJUZXh0IjoiKHZnbC4gTmllYmxlciAyMDE4LCBTLiAxMSkiLCJXQUlWZXJzaW9uIjoiNi4xMC4wLjAifQ==}</w:instrText>
          </w:r>
          <w:r w:rsidR="00DD6452">
            <w:fldChar w:fldCharType="separate"/>
          </w:r>
          <w:r w:rsidR="00447634">
            <w:t>(vgl. Niebler 2018, S. 11)</w:t>
          </w:r>
          <w:r w:rsidR="00DD6452">
            <w:fldChar w:fldCharType="end"/>
          </w:r>
        </w:sdtContent>
      </w:sdt>
      <w:r w:rsidR="00DD6452">
        <w:t>.</w:t>
      </w:r>
      <w:r w:rsidR="009C67AB">
        <w:t xml:space="preserve"> Der KNN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49BB4926" w14:textId="77777777" w:rsidR="001404C5" w:rsidRDefault="001404C5">
      <w:pPr>
        <w:jc w:val="left"/>
      </w:pPr>
      <w:r>
        <w:br w:type="page"/>
      </w:r>
    </w:p>
    <w:p w14:paraId="528F0EF0" w14:textId="6A572E27" w:rsidR="001404C5" w:rsidRDefault="00D127CF" w:rsidP="00D41749">
      <w:r>
        <w:rPr>
          <w:noProof/>
        </w:rPr>
        <w:lastRenderedPageBreak/>
        <mc:AlternateContent>
          <mc:Choice Requires="wps">
            <w:drawing>
              <wp:anchor distT="0" distB="0" distL="114300" distR="114300" simplePos="0" relativeHeight="251655174" behindDoc="0" locked="0" layoutInCell="1" allowOverlap="1" wp14:anchorId="2D927F89" wp14:editId="5A55B139">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21223A17" w:rsidR="00D127CF" w:rsidRPr="00226502" w:rsidRDefault="00D127CF" w:rsidP="00D127CF">
                            <w:pPr>
                              <w:pStyle w:val="Beschriftung"/>
                              <w:jc w:val="center"/>
                              <w:rPr>
                                <w:vanish/>
                                <w:specVanish/>
                              </w:rPr>
                            </w:pPr>
                            <w:bookmarkStart w:id="15" w:name="_Toc121989323"/>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8D6C3D">
                              <w:rPr>
                                <w:b/>
                                <w:bCs w:val="0"/>
                                <w:noProof/>
                              </w:rPr>
                              <w:t>1</w:t>
                            </w:r>
                            <w:r w:rsidRPr="004F4142">
                              <w:rPr>
                                <w:b/>
                                <w:bCs w:val="0"/>
                              </w:rPr>
                              <w:fldChar w:fldCharType="end"/>
                            </w:r>
                            <w:r w:rsidRPr="004F4142">
                              <w:rPr>
                                <w:b/>
                                <w:bCs w:val="0"/>
                              </w:rPr>
                              <w:t>:</w:t>
                            </w:r>
                            <w:r>
                              <w:t xml:space="preserve"> Graphische Darstellung des k-Nearest-Neighbours Algorithmus</w:t>
                            </w:r>
                            <w:bookmarkEnd w:id="15"/>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0" type="#_x0000_t202" style="position:absolute;left:0;text-align:left;margin-left:387.45pt;margin-top:336.95pt;width:438.65pt;height:.05pt;z-index:25165517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" stroked="f">
                <v:textbox style="mso-fit-shape-to-text:t" inset="0,0,0,0">
                  <w:txbxContent>
                    <w:p w14:paraId="05D2607F" w14:textId="21223A17" w:rsidR="00D127CF" w:rsidRPr="00226502" w:rsidRDefault="00D127CF" w:rsidP="00D127CF">
                      <w:pPr>
                        <w:pStyle w:val="Beschriftung"/>
                        <w:jc w:val="center"/>
                        <w:rPr>
                          <w:vanish/>
                          <w:specVanish/>
                        </w:rPr>
                      </w:pPr>
                      <w:bookmarkStart w:id="16" w:name="_Toc121989323"/>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8D6C3D">
                        <w:rPr>
                          <w:b/>
                          <w:bCs w:val="0"/>
                          <w:noProof/>
                        </w:rPr>
                        <w:t>1</w:t>
                      </w:r>
                      <w:r w:rsidRPr="004F4142">
                        <w:rPr>
                          <w:b/>
                          <w:bCs w:val="0"/>
                        </w:rPr>
                        <w:fldChar w:fldCharType="end"/>
                      </w:r>
                      <w:r w:rsidRPr="004F4142">
                        <w:rPr>
                          <w:b/>
                          <w:bCs w:val="0"/>
                        </w:rPr>
                        <w:t>:</w:t>
                      </w:r>
                      <w:r>
                        <w:t xml:space="preserve"> Graphische Darstellung des k-Nearest-Neighbours Algorithmus</w:t>
                      </w:r>
                      <w:bookmarkEnd w:id="16"/>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55173" behindDoc="0" locked="0" layoutInCell="1" allowOverlap="1" wp14:anchorId="219CBD09" wp14:editId="0DE9B872">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KNN anhand einem Datensatz </w:t>
      </w:r>
      <w:r>
        <w:t>über den eine Aussage basierend auf den nächsten k Datensätzen aus zwei verschiedenen Klassen getroffen werden soll</w:t>
      </w:r>
      <w:r w:rsidR="00443083">
        <w:t>:</w:t>
      </w:r>
    </w:p>
    <w:p w14:paraId="7F816319" w14:textId="5D08DB3E" w:rsidR="008E2BF2" w:rsidRDefault="00AD06B6" w:rsidP="000B412B">
      <w:r>
        <w:t xml:space="preserve">In grün dargestellt ist der Datensatz, über den eine Aussage getroffen werden soll. In rot und blau respektive als Dreieck und als Quadrat dargestellt, sind die bereits klassifizierten Datensätze. </w:t>
      </w:r>
      <w:r w:rsidR="0029707C">
        <w:t>Der KNN 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Content>
          <w:r w:rsidR="000613E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VzZXIiLCJJZCI6Ijc1Y2VjYmVjLWU0NzEtNDAyNy1iMzNhLWVhZGEzNmJkOGNiOSIsIk1vZGlmaWVkT24iOiIyMDIyLTEyLTE0VDA3OjEzOjU4IiwiUHJvamVjdCI6eyIkcmVmIjoiOC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BbGFsaXlhdCAyMDIyLCBTLiAzOCkifV19LCJUYWciOiJDaXRhdmlQbGFjZWhvbGRlciM1YzRhMzVkNi03NTRlLTQ3YTgtYjRlYS0wZWZhZWNhMGEzM2QiLCJUZXh0IjoiKHZnbC4gQWxhbGl5YXQgMjAyMiwgUy4gMzgpIiwiV0FJVmVyc2lvbiI6IjYuMTAuMC4wIn0=}</w:instrText>
          </w:r>
          <w:r w:rsidR="000613E8">
            <w:fldChar w:fldCharType="separate"/>
          </w:r>
          <w:r w:rsidR="00447634">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KNN am nächsten.</w:t>
      </w:r>
    </w:p>
    <w:p w14:paraId="17678511" w14:textId="77777777" w:rsidR="008E2BF2" w:rsidRDefault="008E2BF2">
      <w:pPr>
        <w:jc w:val="left"/>
      </w:pPr>
      <w:r>
        <w:br w:type="page"/>
      </w:r>
    </w:p>
    <w:p w14:paraId="7CD7D98B" w14:textId="7F83E6B0" w:rsidR="00946CB4" w:rsidRDefault="003631C7" w:rsidP="00CE5F2F">
      <w:pPr>
        <w:pStyle w:val="berschrift2"/>
      </w:pPr>
      <w:bookmarkStart w:id="17" w:name="_Toc121998488"/>
      <w:r>
        <w:lastRenderedPageBreak/>
        <w:t>Bestärkendes Lernen</w:t>
      </w:r>
      <w:bookmarkEnd w:id="17"/>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68F93ECC"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447634">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447634">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proofErr w:type="gramStart"/>
      <w:r w:rsidR="00735C1C">
        <w:t>bestimmter</w:t>
      </w:r>
      <w:r w:rsidR="00DC783B" w:rsidRPr="009F29A1">
        <w:t xml:space="preserve"> Lebewesens</w:t>
      </w:r>
      <w:proofErr w:type="gramEnd"/>
      <w:r w:rsidR="00DC783B" w:rsidRPr="009F29A1">
        <w:t xml:space="preserve">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447634">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mit einem anderen Fahrzeug,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447634">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proofErr w:type="spellStart"/>
      <w:r w:rsidR="00735C1C" w:rsidRPr="00735C1C">
        <w:rPr>
          <w:i/>
          <w:iCs/>
        </w:rPr>
        <w:t>Value</w:t>
      </w:r>
      <w:r w:rsidR="00D22A40" w:rsidRPr="00735C1C">
        <w:rPr>
          <w:i/>
          <w:iCs/>
        </w:rPr>
        <w:t>funktion</w:t>
      </w:r>
      <w:proofErr w:type="spellEnd"/>
      <w:r w:rsidR="00D22A40">
        <w:t xml:space="preserve"> definiert. Während die </w:t>
      </w:r>
      <w:proofErr w:type="spellStart"/>
      <w:r w:rsidR="00D22A40">
        <w:t>Policy</w:t>
      </w:r>
      <w:r w:rsidR="00735C1C">
        <w:t>f</w:t>
      </w:r>
      <w:r w:rsidR="00D22A40">
        <w:t>unktion</w:t>
      </w:r>
      <w:proofErr w:type="spellEnd"/>
      <w:r w:rsidR="00D22A40">
        <w:t xml:space="preserve"> </w:t>
      </w:r>
      <w:r w:rsidR="0022559F">
        <w:t xml:space="preserve">eine Wahrscheinlichkeit angibt, mit der eine bestimmte Aktion ausgeführt wird, definiert die </w:t>
      </w:r>
      <w:proofErr w:type="spellStart"/>
      <w:r w:rsidR="0022559F">
        <w:t>Value</w:t>
      </w:r>
      <w:r w:rsidR="00FA52EC">
        <w:t>f</w:t>
      </w:r>
      <w:r w:rsidR="0022559F">
        <w:t>unktion</w:t>
      </w:r>
      <w:proofErr w:type="spellEnd"/>
      <w:r w:rsidR="0022559F">
        <w:t xml:space="preserve">,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447634">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55175" behindDoc="0" locked="0" layoutInCell="1" allowOverlap="1" wp14:anchorId="76DBCBBD" wp14:editId="247CC04F">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1" style="position:absolute;left:0;text-align:left;margin-left:388.3pt;margin-top:47.2pt;width:439.5pt;height:131.3pt;z-index:251655175;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2"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">
                  <v:imagedata r:id="rId36" o:title=" Afrika und Europa mit einfarbiger Füllung"/>
                </v:shape>
                <v:shape id="Grafik 10" o:spid="_x0000_s1033"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">
                  <v:imagedata r:id="rId37" o:title="Mann mit einfarbiger Füllung"/>
                </v:shape>
                <v:shapetype id="_x0000_t32" coordsize="21600,21600" o:spt="32" o:oned="t" path="m,l21600,21600e" filled="f">
                  <v:path arrowok="t" fillok="f" o:connecttype="none"/>
                  <o:lock v:ext="edit" shapetype="t"/>
                </v:shapetype>
                <v:shape id="Gerade Verbindung mit Pfeil 11" o:spid="_x0000_s1034"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5"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Textfeld 2" o:spid="_x0000_s1036"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Textfeld 2" o:spid="_x0000_s1037"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Textfeld 2" o:spid="_x0000_s1038"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39"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Textfeld 2" o:spid="_x0000_s1040"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Textfeld 2" o:spid="_x0000_s1041"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55176" behindDoc="0" locked="0" layoutInCell="1" allowOverlap="1" wp14:anchorId="1301E432" wp14:editId="60EA600D">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46F4A34C" w:rsidR="006D517F" w:rsidRPr="006D517F" w:rsidRDefault="006D517F" w:rsidP="006D517F">
                            <w:pPr>
                              <w:pStyle w:val="Beschriftung"/>
                              <w:rPr>
                                <w:vanish/>
                                <w:specVanish/>
                              </w:rPr>
                            </w:pPr>
                            <w:bookmarkStart w:id="18" w:name="_Toc121989324"/>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8D6C3D">
                              <w:rPr>
                                <w:b/>
                                <w:bCs w:val="0"/>
                                <w:noProof/>
                              </w:rPr>
                              <w:t>2</w:t>
                            </w:r>
                            <w:r w:rsidRPr="0082703C">
                              <w:rPr>
                                <w:b/>
                                <w:bCs w:val="0"/>
                              </w:rPr>
                              <w:fldChar w:fldCharType="end"/>
                            </w:r>
                            <w:r>
                              <w:t>: Graphische Darstellung des Reinforcement Learning</w:t>
                            </w:r>
                            <w:bookmarkEnd w:id="18"/>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2" type="#_x0000_t202" style="position:absolute;left:0;text-align:left;margin-left:-.15pt;margin-top:183pt;width:439.5pt;height:.05pt;z-index:251655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" stroked="f">
                <v:textbox style="mso-fit-shape-to-text:t" inset="0,0,0,0">
                  <w:txbxContent>
                    <w:p w14:paraId="7A839B0C" w14:textId="46F4A34C" w:rsidR="006D517F" w:rsidRPr="006D517F" w:rsidRDefault="006D517F" w:rsidP="006D517F">
                      <w:pPr>
                        <w:pStyle w:val="Beschriftung"/>
                        <w:rPr>
                          <w:vanish/>
                          <w:specVanish/>
                        </w:rPr>
                      </w:pPr>
                      <w:bookmarkStart w:id="19" w:name="_Toc121989324"/>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8D6C3D">
                        <w:rPr>
                          <w:b/>
                          <w:bCs w:val="0"/>
                          <w:noProof/>
                        </w:rPr>
                        <w:t>2</w:t>
                      </w:r>
                      <w:r w:rsidRPr="0082703C">
                        <w:rPr>
                          <w:b/>
                          <w:bCs w:val="0"/>
                        </w:rPr>
                        <w:fldChar w:fldCharType="end"/>
                      </w:r>
                      <w:r>
                        <w:t>: Graphische Darstellung des Reinforcement Learning</w:t>
                      </w:r>
                      <w:bookmarkEnd w:id="19"/>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1640EF73" w:rsidR="00465A33" w:rsidRDefault="00C447C4" w:rsidP="00946CB4">
      <w:r>
        <w:t xml:space="preserve">Ausgehend von einem bestimmten Zustand der Umgebung </w:t>
      </w:r>
      <w:r w:rsidR="00592F15">
        <w:t xml:space="preserve">entscheidet sich der Agent für eine verfügbare Aktion. In Abhängigkeit der </w:t>
      </w:r>
      <w:proofErr w:type="spellStart"/>
      <w:r w:rsidR="00592F15">
        <w:t>Valuefunktion</w:t>
      </w:r>
      <w:proofErr w:type="spellEnd"/>
      <w:r w:rsidR="00592F15">
        <w:t xml:space="preserve">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Detaillierungsgrad es Trainings handelt es sich also um eine Kombination aus „Trial and 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447634">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52F240AC"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447634">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w:t>
      </w:r>
      <w:proofErr w:type="gramStart"/>
      <w:r w:rsidR="00CE3224">
        <w:t>vom einem gewissen Zustand</w:t>
      </w:r>
      <w:proofErr w:type="gramEnd"/>
      <w:r w:rsidR="00CE3224">
        <w:t xml:space="preserve">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Content>
          <w:r w:rsidR="00AB075B">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447634">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447634">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447634">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9258830" w14:textId="77777777" w:rsidR="00DD7AC9" w:rsidRDefault="00DD7AC9" w:rsidP="00DD7AC9">
      <w:pPr>
        <w:pStyle w:val="berschrift2"/>
      </w:pPr>
      <w:bookmarkStart w:id="20" w:name="_Toc121998489"/>
      <w:r w:rsidRPr="00DC6DE4">
        <w:t>Künstliche Intelligenz und maschinelles Lernen</w:t>
      </w:r>
      <w:bookmarkEnd w:id="20"/>
    </w:p>
    <w:p w14:paraId="2FE680FD" w14:textId="5BBFA366" w:rsidR="00DD7AC9" w:rsidRDefault="00DD7AC9" w:rsidP="00DD7AC9">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4E34EC5A" w14:textId="77777777" w:rsidR="00DD7AC9" w:rsidRDefault="00DD7AC9" w:rsidP="00DD7AC9">
      <w:r>
        <w:t>Zur Verdeutlichung der Abgrenzung zwischen KI und ML sei das folgende Beispiel konstruiert:</w:t>
      </w:r>
    </w:p>
    <w:p w14:paraId="5F5C1CDF" w14:textId="77777777" w:rsidR="00DD7AC9" w:rsidRPr="00815E85" w:rsidRDefault="00DD7AC9" w:rsidP="00DD7AC9">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6BCC9198" w14:textId="77777777" w:rsidR="00DD7AC9" w:rsidRDefault="00DD7AC9" w:rsidP="00DD7AC9">
      <w:r>
        <w:t>Die nachfolgend ausgeführten Leitfragen lauten nun:</w:t>
      </w:r>
    </w:p>
    <w:p w14:paraId="21FA545B" w14:textId="77777777" w:rsidR="00DD7AC9" w:rsidRDefault="00DD7AC9" w:rsidP="00DD7AC9">
      <w:pPr>
        <w:pStyle w:val="Listenabsatz"/>
        <w:numPr>
          <w:ilvl w:val="0"/>
          <w:numId w:val="31"/>
        </w:numPr>
      </w:pPr>
      <w:r>
        <w:t>Handelt es sich bereits um eine Form der KI?</w:t>
      </w:r>
    </w:p>
    <w:p w14:paraId="1B82DC56" w14:textId="77777777" w:rsidR="00DD7AC9" w:rsidRDefault="00DD7AC9" w:rsidP="00DD7AC9">
      <w:pPr>
        <w:pStyle w:val="Listenabsatz"/>
      </w:pPr>
    </w:p>
    <w:p w14:paraId="064B8857" w14:textId="77777777" w:rsidR="00DD7AC9" w:rsidRDefault="00DD7AC9" w:rsidP="00DD7AC9">
      <w:pPr>
        <w:pStyle w:val="Listenabsatz"/>
        <w:numPr>
          <w:ilvl w:val="0"/>
          <w:numId w:val="31"/>
        </w:numPr>
      </w:pPr>
      <w:r>
        <w:t>Kommen hierbei Ansätze aus dem ML zum Einsatz?</w:t>
      </w:r>
    </w:p>
    <w:p w14:paraId="1ABA34D2" w14:textId="77777777" w:rsidR="00DD7AC9" w:rsidRDefault="00DD7AC9" w:rsidP="00DD7AC9">
      <w:pPr>
        <w:pStyle w:val="Listenabsatz"/>
      </w:pPr>
    </w:p>
    <w:p w14:paraId="74890D24" w14:textId="77777777" w:rsidR="00DD7AC9" w:rsidRPr="00816629" w:rsidRDefault="00DD7AC9" w:rsidP="00DD7AC9">
      <w:pPr>
        <w:rPr>
          <w:b/>
          <w:bCs/>
        </w:rPr>
      </w:pPr>
      <w:r w:rsidRPr="00816629">
        <w:rPr>
          <w:b/>
          <w:bCs/>
        </w:rPr>
        <w:t xml:space="preserve">Handelt es sich </w:t>
      </w:r>
      <w:r>
        <w:rPr>
          <w:b/>
          <w:bCs/>
        </w:rPr>
        <w:t xml:space="preserve">bereits </w:t>
      </w:r>
      <w:r w:rsidRPr="00816629">
        <w:rPr>
          <w:b/>
          <w:bCs/>
        </w:rPr>
        <w:t>um eine Form der KI?</w:t>
      </w:r>
    </w:p>
    <w:p w14:paraId="48CA0867" w14:textId="77777777" w:rsidR="00DD7AC9" w:rsidRDefault="00DD7AC9" w:rsidP="00DD7AC9">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09B127AB" w14:textId="77777777" w:rsidR="00DD7AC9" w:rsidRDefault="00DD7AC9" w:rsidP="00DD7AC9">
      <w:r>
        <w:lastRenderedPageBreak/>
        <w:t xml:space="preserve">Eine Möglichkeit, um solche Ergebnisse zu erhalten, ist die Verwendung sogenannter </w:t>
      </w:r>
      <w:r w:rsidRPr="00AE28ED">
        <w:rPr>
          <w:i/>
          <w:iCs/>
        </w:rPr>
        <w:t>unscharfer Mengen</w:t>
      </w:r>
      <w:r>
        <w:t xml:space="preserve">. Im Gegensatz zu einer klassischen Menge, welche bezogen auf das obige Beispiel eine einfache Liste aller verfügbaren Haltestellennamen im Klartext wäre, würde eine unscharfe Menge die Haltestellennamen unterteilt in Buchstabenblöcken zu jeweils drei Buchstaben enthalten. Diese Buchstabenblöcke werden auch als </w:t>
      </w:r>
      <w:r w:rsidRPr="00CD39D4">
        <w:rPr>
          <w:i/>
          <w:iCs/>
        </w:rPr>
        <w:t>Trigramme</w:t>
      </w:r>
      <w:r>
        <w:t xml:space="preserve"> bezeichnet. Aus dem Wort „Karlsruhe Hbf“ würden sich demnach die Trigramme</w:t>
      </w:r>
    </w:p>
    <w:p w14:paraId="6C4B9333" w14:textId="77777777" w:rsidR="00DD7AC9" w:rsidRDefault="00DD7AC9" w:rsidP="00DD7AC9">
      <w:r>
        <w:t>KAR ARL RLS LSR SRU RUH UHE HBF</w:t>
      </w:r>
    </w:p>
    <w:p w14:paraId="2A5B01B1" w14:textId="77777777" w:rsidR="00DD7AC9" w:rsidRDefault="00DD7AC9" w:rsidP="00DD7AC9">
      <w:r>
        <w:t xml:space="preserve">ergeben. </w:t>
      </w:r>
    </w:p>
    <w:p w14:paraId="005CA804" w14:textId="77777777" w:rsidR="00DD7AC9" w:rsidRDefault="00DD7AC9" w:rsidP="00DD7AC9">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6E93FCF9" w14:textId="77777777" w:rsidR="00DD7AC9" w:rsidRDefault="00DD7AC9" w:rsidP="00DD7AC9">
      <w:r>
        <w:t>Am Beispiel der Eingabezeichenfolge „Kallsruh Hbf“ ergäben sich die Trigramme</w:t>
      </w:r>
    </w:p>
    <w:p w14:paraId="3E5CC296" w14:textId="77777777" w:rsidR="00DD7AC9" w:rsidRDefault="00DD7AC9" w:rsidP="00DD7AC9">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07A1BE27" w14:textId="77777777" w:rsidR="00DD7AC9" w:rsidRDefault="00DD7AC9" w:rsidP="00DD7AC9">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6308807C" w14:textId="77777777" w:rsidR="00DD7AC9" w:rsidRDefault="00DD7AC9" w:rsidP="00DD7AC9">
      <w:r>
        <w:rPr>
          <w:noProof/>
        </w:rPr>
        <mc:AlternateContent>
          <mc:Choice Requires="wps">
            <w:drawing>
              <wp:anchor distT="0" distB="0" distL="114300" distR="114300" simplePos="0" relativeHeight="251655178" behindDoc="0" locked="0" layoutInCell="1" allowOverlap="1" wp14:anchorId="035D2FAF" wp14:editId="676FCB47">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14F36C62" w14:textId="714F38B9" w:rsidR="00DD7AC9" w:rsidRPr="00226502" w:rsidRDefault="00DD7AC9" w:rsidP="00DD7AC9">
                            <w:pPr>
                              <w:pStyle w:val="Beschriftung"/>
                              <w:jc w:val="center"/>
                              <w:rPr>
                                <w:vanish/>
                                <w:specVanish/>
                              </w:rPr>
                            </w:pPr>
                            <w:bookmarkStart w:id="21" w:name="_Toc121989325"/>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8D6C3D">
                              <w:rPr>
                                <w:b/>
                                <w:bCs w:val="0"/>
                                <w:noProof/>
                              </w:rPr>
                              <w:t>3</w:t>
                            </w:r>
                            <w:r w:rsidRPr="00226502">
                              <w:rPr>
                                <w:b/>
                                <w:bCs w:val="0"/>
                              </w:rPr>
                              <w:fldChar w:fldCharType="end"/>
                            </w:r>
                            <w:r w:rsidRPr="00226502">
                              <w:rPr>
                                <w:b/>
                                <w:bCs w:val="0"/>
                              </w:rPr>
                              <w:t>:</w:t>
                            </w:r>
                            <w:r>
                              <w:t xml:space="preserve"> Darstellung einer klassischen und einer unscharfen Menge</w:t>
                            </w:r>
                            <w:bookmarkEnd w:id="21"/>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D2FAF" id="Textfeld 4" o:spid="_x0000_s1043" type="#_x0000_t202" style="position:absolute;left:0;text-align:left;margin-left:389.2pt;margin-top:220.5pt;width:440.4pt;height:28.05pt;z-index:25165517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" stroked="f">
                <v:textbox inset="0,0,0,0">
                  <w:txbxContent>
                    <w:p w14:paraId="14F36C62" w14:textId="714F38B9" w:rsidR="00DD7AC9" w:rsidRPr="00226502" w:rsidRDefault="00DD7AC9" w:rsidP="00DD7AC9">
                      <w:pPr>
                        <w:pStyle w:val="Beschriftung"/>
                        <w:jc w:val="center"/>
                        <w:rPr>
                          <w:vanish/>
                          <w:specVanish/>
                        </w:rPr>
                      </w:pPr>
                      <w:bookmarkStart w:id="22" w:name="_Toc121989325"/>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8D6C3D">
                        <w:rPr>
                          <w:b/>
                          <w:bCs w:val="0"/>
                          <w:noProof/>
                        </w:rPr>
                        <w:t>3</w:t>
                      </w:r>
                      <w:r w:rsidRPr="00226502">
                        <w:rPr>
                          <w:b/>
                          <w:bCs w:val="0"/>
                        </w:rPr>
                        <w:fldChar w:fldCharType="end"/>
                      </w:r>
                      <w:r w:rsidRPr="00226502">
                        <w:rPr>
                          <w:b/>
                          <w:bCs w:val="0"/>
                        </w:rPr>
                        <w:t>:</w:t>
                      </w:r>
                      <w:r>
                        <w:t xml:space="preserve"> Darstellung einer klassischen und einer unscharfen Menge</w:t>
                      </w:r>
                      <w:bookmarkEnd w:id="22"/>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655177" behindDoc="0" locked="0" layoutInCell="1" allowOverlap="1" wp14:anchorId="3D35A750" wp14:editId="1A73CC42">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5835F63A" w14:textId="77777777" w:rsidR="00DD7AC9" w:rsidRDefault="00DD7AC9" w:rsidP="00DD7AC9">
      <w:r>
        <w:lastRenderedPageBreak/>
        <w:t>Die Temperaturen werden in der Klassifikation „tief“, „normal“ und „hoch“ durch Verwendung der unscharfen Mengen nicht exakt abgegrenzt, sondern bilden das tatsächliche 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p>
    <w:p w14:paraId="4ADC3D64" w14:textId="77777777" w:rsidR="00DD7AC9" w:rsidRDefault="00DD7AC9" w:rsidP="00DD7AC9">
      <w:r>
        <w:rPr>
          <w:noProof/>
        </w:rPr>
        <mc:AlternateContent>
          <mc:Choice Requires="wps">
            <w:drawing>
              <wp:anchor distT="0" distB="0" distL="114300" distR="114300" simplePos="0" relativeHeight="251655180" behindDoc="0" locked="0" layoutInCell="1" allowOverlap="1" wp14:anchorId="6758CD1B" wp14:editId="2708A02F">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316D0D" w14:textId="10B3960C" w:rsidR="00DD7AC9" w:rsidRPr="00226502" w:rsidRDefault="00DD7AC9" w:rsidP="00DD7AC9">
                            <w:pPr>
                              <w:pStyle w:val="Beschriftung"/>
                              <w:jc w:val="center"/>
                              <w:rPr>
                                <w:vanish/>
                                <w:specVanish/>
                              </w:rPr>
                            </w:pPr>
                            <w:bookmarkStart w:id="23" w:name="_Toc121989326"/>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8D6C3D">
                              <w:rPr>
                                <w:b/>
                                <w:bCs w:val="0"/>
                                <w:noProof/>
                              </w:rPr>
                              <w:t>4</w:t>
                            </w:r>
                            <w:r w:rsidRPr="00EB2868">
                              <w:rPr>
                                <w:b/>
                                <w:bCs w:val="0"/>
                              </w:rPr>
                              <w:fldChar w:fldCharType="end"/>
                            </w:r>
                            <w:r w:rsidRPr="00EB2868">
                              <w:rPr>
                                <w:b/>
                                <w:bCs w:val="0"/>
                              </w:rPr>
                              <w:t>:</w:t>
                            </w:r>
                            <w:r>
                              <w:t xml:space="preserve"> Graphische Darstellung der Überdeckung unscharfer Mengen</w:t>
                            </w:r>
                            <w:bookmarkEnd w:id="23"/>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8CD1B" id="Textfeld 6" o:spid="_x0000_s1044" type="#_x0000_t202" style="position:absolute;left:0;text-align:left;margin-left:-.15pt;margin-top:301.95pt;width:439.35pt;height:.05pt;z-index:2516551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wOuRoxsCAABABAAADgAAAAAAAAAAAAAAAAAuAgAAZHJzL2Uyb0RvYy54bWxQSwEC&#10;LQAUAAYACAAAACEAPXSVBOAAAAAJAQAADwAAAAAAAAAAAAAAAAB1BAAAZHJzL2Rvd25yZXYueG1s&#10;UEsFBgAAAAAEAAQA8wAAAIIFAAAAAA==&#10;" stroked="f">
                <v:textbox style="mso-fit-shape-to-text:t" inset="0,0,0,0">
                  <w:txbxContent>
                    <w:p w14:paraId="7C316D0D" w14:textId="10B3960C" w:rsidR="00DD7AC9" w:rsidRPr="00226502" w:rsidRDefault="00DD7AC9" w:rsidP="00DD7AC9">
                      <w:pPr>
                        <w:pStyle w:val="Beschriftung"/>
                        <w:jc w:val="center"/>
                        <w:rPr>
                          <w:vanish/>
                          <w:specVanish/>
                        </w:rPr>
                      </w:pPr>
                      <w:bookmarkStart w:id="24" w:name="_Toc121989326"/>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8D6C3D">
                        <w:rPr>
                          <w:b/>
                          <w:bCs w:val="0"/>
                          <w:noProof/>
                        </w:rPr>
                        <w:t>4</w:t>
                      </w:r>
                      <w:r w:rsidRPr="00EB2868">
                        <w:rPr>
                          <w:b/>
                          <w:bCs w:val="0"/>
                        </w:rPr>
                        <w:fldChar w:fldCharType="end"/>
                      </w:r>
                      <w:r w:rsidRPr="00EB2868">
                        <w:rPr>
                          <w:b/>
                          <w:bCs w:val="0"/>
                        </w:rPr>
                        <w:t>:</w:t>
                      </w:r>
                      <w:r>
                        <w:t xml:space="preserve"> Graphische Darstellung der Überdeckung unscharfer Mengen</w:t>
                      </w:r>
                      <w:bookmarkEnd w:id="24"/>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655179" behindDoc="0" locked="0" layoutInCell="1" allowOverlap="1" wp14:anchorId="1BBFFC4E" wp14:editId="46D651B0">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7E2BF1E7" w14:textId="52305DE8" w:rsidR="00DD7AC9" w:rsidRDefault="00DD7AC9" w:rsidP="00DD7AC9">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510569897"/>
          <w:placeholder>
            <w:docPart w:val="51DA11ADDEF74859B967EA6D3B60FEE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rsidR="00447634">
            <w:t>(vgl. Engfer 2002, S. 3)</w:t>
          </w:r>
          <w:r>
            <w:fldChar w:fldCharType="end"/>
          </w:r>
        </w:sdtContent>
      </w:sdt>
      <w:r>
        <w:t>.</w:t>
      </w:r>
    </w:p>
    <w:p w14:paraId="76EC1D2E" w14:textId="77777777" w:rsidR="00DD7AC9" w:rsidRPr="00DC6DE4" w:rsidRDefault="00DD7AC9" w:rsidP="00DD7AC9">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5B286E10" w14:textId="77777777" w:rsidR="00DD7AC9" w:rsidRDefault="00DD7AC9" w:rsidP="00DD7AC9">
      <w:pPr>
        <w:rPr>
          <w:b/>
          <w:bCs/>
        </w:rPr>
      </w:pPr>
      <w:r w:rsidRPr="00E85B0D">
        <w:rPr>
          <w:b/>
          <w:bCs/>
        </w:rPr>
        <w:lastRenderedPageBreak/>
        <w:t>Kommen hierbei Ansätze aus dem ML zum Einsatz?</w:t>
      </w:r>
    </w:p>
    <w:p w14:paraId="39133B7F" w14:textId="0A523D7A" w:rsidR="00DD7AC9" w:rsidRDefault="00DD7AC9" w:rsidP="00DD7AC9">
      <w:r>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1173303589"/>
          <w:placeholder>
            <w:docPart w:val="4058F9BAB94B4A02B92CBD0937497B55"/>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}</w:instrText>
          </w:r>
          <w:r>
            <w:fldChar w:fldCharType="separate"/>
          </w:r>
          <w:r w:rsidR="00447634">
            <w:t>(Niebler 2018, S. 10)</w:t>
          </w:r>
          <w:r>
            <w:fldChar w:fldCharType="end"/>
          </w:r>
        </w:sdtContent>
      </w:sdt>
      <w:r>
        <w:t xml:space="preserve">. </w:t>
      </w:r>
      <w:r w:rsidR="00CE0A14">
        <w:t xml:space="preserve">Diese Bedingung ist im Beispiel der Haltestellensuche durch die Zuordnung von </w:t>
      </w:r>
      <w:r w:rsidR="00B715FF">
        <w:t xml:space="preserve">möglichen Eingaben zu tatsächlich existenten Haltestellen gegeben. </w:t>
      </w:r>
    </w:p>
    <w:p w14:paraId="38933B78" w14:textId="257F6FCA" w:rsidR="00DD7AC9" w:rsidRDefault="00B715FF" w:rsidP="00DD7AC9">
      <w:r>
        <w:t>Die</w:t>
      </w:r>
      <w:r w:rsidR="00DD7AC9">
        <w:t xml:space="preserve"> Haltestellensuche lässt sich mit diesen Erkenntnissen </w:t>
      </w:r>
      <w:r>
        <w:t xml:space="preserve">jedoch </w:t>
      </w:r>
      <w:r w:rsidR="00DD7AC9">
        <w:t xml:space="preserve">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049650155"/>
          <w:placeholder>
            <w:docPart w:val="5A057B6A41B9475C8A6C75B7BC6359E0"/>
          </w:placeholder>
        </w:sdtPr>
        <w:sdtContent>
          <w:r w:rsidR="00DD7AC9">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VXNlciIsIklkIjoiOGM4YTVlMjEtY2E1Ni00ZjRhLThiMzAtNGQ4MTY3ZjU5MDg3IiwiTW9kaWZpZWRPbiI6IjIwMjItMTItMTRUMDc6MTM6NT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OCkifV19LCJUYWciOiJDaXRhdmlQbGFjZWhvbGRlciMyMzM4NjE1Yi1iZjk2LTRkNWMtOGIzMi1iMjI1ZDdmNjJiNjYiLCJUZXh0IjoiKDIwMTgpIiwiV0FJVmVyc2lvbiI6IjYuMTAuMC4wIn0=}</w:instrText>
          </w:r>
          <w:r w:rsidR="00DD7AC9">
            <w:fldChar w:fldCharType="separate"/>
          </w:r>
          <w:r w:rsidR="00447634">
            <w:t>(2018)</w:t>
          </w:r>
          <w:r w:rsidR="00DD7AC9">
            <w:fldChar w:fldCharType="end"/>
          </w:r>
        </w:sdtContent>
      </w:sdt>
      <w:r w:rsidR="00DD7AC9">
        <w:t xml:space="preserve"> kann die Haltestellensuche zumindest klar dem Machine Learning zugeordnet werden.</w:t>
      </w:r>
    </w:p>
    <w:p w14:paraId="763230B5" w14:textId="3C128BE1" w:rsidR="00C029E7" w:rsidRDefault="00FC690A" w:rsidP="00CE5F2F">
      <w:pPr>
        <w:pStyle w:val="berschrift2"/>
      </w:pPr>
      <w:bookmarkStart w:id="25" w:name="_Toc121998490"/>
      <w:r>
        <w:t>Zusammenfassender Vergleich</w:t>
      </w:r>
      <w:r w:rsidR="00CE5F2F">
        <w:t xml:space="preserve"> </w:t>
      </w:r>
      <w:r>
        <w:t>von</w:t>
      </w:r>
      <w:r w:rsidR="00CE5F2F">
        <w:t xml:space="preserve"> ML-Verfahren</w:t>
      </w:r>
      <w:bookmarkEnd w:id="25"/>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2F2E1D5C" w14:textId="71C1F045" w:rsidR="00E25440" w:rsidRDefault="00184635" w:rsidP="00CE5F2F">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schaffen</w:t>
      </w:r>
      <w:r w:rsidR="0029285A">
        <w:t xml:space="preserve"> </w:t>
      </w:r>
    </w:p>
    <w:p w14:paraId="382B8E76" w14:textId="77777777" w:rsidR="00E25440" w:rsidRDefault="00E25440">
      <w:pPr>
        <w:jc w:val="left"/>
      </w:pPr>
      <w:r>
        <w:br w:type="page"/>
      </w:r>
    </w:p>
    <w:p w14:paraId="2CD13A9A" w14:textId="4A9A131A" w:rsidR="00537E8B" w:rsidRPr="00E25440" w:rsidRDefault="00E25440" w:rsidP="00CE5F2F">
      <w:pPr>
        <w:rPr>
          <w:b/>
          <w:bCs/>
        </w:rPr>
      </w:pPr>
      <w:r w:rsidRPr="00E25440">
        <w:rPr>
          <w:b/>
          <w:bCs/>
        </w:rPr>
        <w:lastRenderedPageBreak/>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26" w:name="_Ref121917115"/>
      <w:bookmarkStart w:id="27" w:name="_Toc121998491"/>
      <w:r>
        <w:t>Algorithmen</w:t>
      </w:r>
      <w:r w:rsidR="00503D6E">
        <w:t xml:space="preserve"> aus dem Reinforcement Learning</w:t>
      </w:r>
      <w:bookmarkEnd w:id="26"/>
      <w:bookmarkEnd w:id="27"/>
    </w:p>
    <w:p w14:paraId="4BB36723" w14:textId="77777777" w:rsidR="00DC1428" w:rsidRDefault="00DC1428" w:rsidP="00DC1428">
      <w:r w:rsidRPr="00E13DC9">
        <w:t xml:space="preserve">In Kapitel </w:t>
      </w:r>
      <w:r>
        <w:fldChar w:fldCharType="begin"/>
      </w:r>
      <w:r>
        <w:instrText xml:space="preserve"> REF _Ref119658271 \r \h </w:instrText>
      </w:r>
      <w:r>
        <w:fldChar w:fldCharType="separate"/>
      </w:r>
      <w:r>
        <w:t>2</w:t>
      </w:r>
      <w:r>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Daher wird das Reinforcement Learning und die dem RL ungeordneten Algorithmen in diesem Kapitel einer tiefergreifenden Betrachtung unterzogen. Ziel ist es, zwei zur Implementierung im Prototyp und anschließendem Vergleich geeignete Algorithmen zu identifizieren.</w:t>
      </w:r>
    </w:p>
    <w:p w14:paraId="3C888654" w14:textId="56A2BCBF"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447634">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77777777" w:rsidR="00DC1428" w:rsidRDefault="00DC1428" w:rsidP="00DC1428">
      <w:r w:rsidRPr="008F3ABD">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w:t>
      </w:r>
      <w:r w:rsidRPr="008F3ABD">
        <w:lastRenderedPageBreak/>
        <w:t xml:space="preserve">insgesamt </w:t>
      </w:r>
      <w:r>
        <w:t>1245</w:t>
      </w:r>
      <w:r w:rsidRPr="008F3ABD">
        <w:t xml:space="preserve"> Wege </w:t>
      </w:r>
      <w:r>
        <w:t>vorhanden</w:t>
      </w:r>
      <w:r w:rsidRPr="008F3ABD">
        <w:t xml:space="preserve">, auf denen mögliche Routen berechnet werden können. Die Anzahl der Wege sei fortan als </w:t>
      </w:r>
      <m:oMath>
        <m:d>
          <m:dPr>
            <m:begChr m:val="|"/>
            <m:endChr m:val="|"/>
            <m:ctrlPr>
              <w:rPr>
                <w:rFonts w:ascii="Cambria Math" w:hAnsi="Cambria Math"/>
                <w:i/>
              </w:rPr>
            </m:ctrlPr>
          </m:dPr>
          <m:e>
            <m:r>
              <w:rPr>
                <w:rFonts w:ascii="Cambria Math" w:hAnsi="Cambria Math"/>
              </w:rPr>
              <m:t>w</m:t>
            </m:r>
          </m:e>
        </m:d>
      </m:oMath>
      <w:r w:rsidRPr="008F3ABD">
        <w:t xml:space="preserve"> bezeichnet. Ein Systemzustand wird einerseits durch die die Position eines Fahrzeuges auf einem der Wege und andererseits durch die Befahrbarkeit aller </w:t>
      </w:r>
      <w:r>
        <w:t xml:space="preserve">vorhandenen </w:t>
      </w:r>
      <w:r w:rsidRPr="008F3ABD">
        <w:t>Wege ausgedrückt. Ein Fahrzeug kann sich</w:t>
      </w:r>
      <w:r>
        <w:t xml:space="preserve"> je Zustand</w:t>
      </w:r>
      <w:r w:rsidRPr="008F3ABD">
        <w:t xml:space="preserve"> nur auf einem Weg befinden, es können jedoch mehrere Wege</w:t>
      </w:r>
      <w:r>
        <w:t xml:space="preserve"> je Zustand</w:t>
      </w:r>
      <w:r w:rsidRPr="008F3ABD">
        <w:t xml:space="preserve"> in ihrer Befahrbarkeit eingeschränkt sein. </w:t>
      </w:r>
      <w:r>
        <w:t xml:space="preserve">Die Befahrbarkeit entspricht dabei einem binären Wert, der angibt, ob ein Weg befahrbar ist, oder nicht. </w:t>
      </w:r>
      <w:r w:rsidRPr="008F3ABD">
        <w:t xml:space="preserve">Die Anzahl möglicher Zustände ergibt sich demnach </w:t>
      </w:r>
      <w:r>
        <w:t xml:space="preserve">angenähert </w:t>
      </w:r>
      <w:r w:rsidRPr="008F3ABD">
        <w:t>aus:</w:t>
      </w:r>
    </w:p>
    <w:p w14:paraId="0342FB53" w14:textId="56820FC3" w:rsidR="00DC1428" w:rsidRPr="00593A6F" w:rsidRDefault="00000000" w:rsidP="00DC1428">
      <w:pPr>
        <w:rPr>
          <w:rFonts w:eastAsiaTheme="minorEastAsia"/>
        </w:rPr>
      </w:pPr>
      <m:oMathPara>
        <m:oMath>
          <m:d>
            <m:dPr>
              <m:begChr m:val="|"/>
              <m:endChr m:val="|"/>
              <m:ctrlPr>
                <w:rPr>
                  <w:rFonts w:ascii="Cambria Math" w:hAnsi="Cambria Math"/>
                  <w:i/>
                </w:rPr>
              </m:ctrlPr>
            </m:dPr>
            <m:e>
              <m: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2</m:t>
              </m:r>
            </m:e>
            <m:sup>
              <m:d>
                <m:dPr>
                  <m:begChr m:val="|"/>
                  <m:endChr m:val="|"/>
                  <m:ctrlPr>
                    <w:rPr>
                      <w:rFonts w:ascii="Cambria Math" w:hAnsi="Cambria Math"/>
                      <w:i/>
                    </w:rPr>
                  </m:ctrlPr>
                </m:dPr>
                <m:e>
                  <m:r>
                    <w:rPr>
                      <w:rFonts w:ascii="Cambria Math" w:hAnsi="Cambria Math"/>
                    </w:rPr>
                    <m:t>W</m:t>
                  </m:r>
                </m:e>
              </m:d>
            </m:sup>
          </m:sSup>
          <m:r>
            <w:rPr>
              <w:rFonts w:ascii="Cambria Math" w:eastAsiaTheme="minorEastAsia" w:hAnsi="Cambria Math"/>
            </w:rPr>
            <m:t xml:space="preserve">=1245+ </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245</m:t>
              </m:r>
            </m:sup>
          </m:sSup>
          <m:r>
            <w:rPr>
              <w:rFonts w:ascii="Cambria Math" w:eastAsiaTheme="minorEastAsia" w:hAnsi="Cambria Math"/>
            </w:rPr>
            <m:t>=1245+1,07150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01</m:t>
              </m:r>
            </m:sup>
          </m:sSup>
          <m:r>
            <w:rPr>
              <w:rFonts w:ascii="Cambria Math" w:eastAsiaTheme="minorEastAsia" w:hAnsi="Cambria Math"/>
            </w:rPr>
            <m:t xml:space="preserve"> </m:t>
          </m:r>
        </m:oMath>
      </m:oMathPara>
    </w:p>
    <w:p w14:paraId="3BB054E0" w14:textId="3B6F9A17" w:rsidR="00DC1428" w:rsidRDefault="00DC1428" w:rsidP="00DC1428">
      <w:pPr>
        <w:rPr>
          <w:rFonts w:eastAsiaTheme="minorEastAsia"/>
        </w:rPr>
      </w:pPr>
      <w:r>
        <w:rPr>
          <w:rFonts w:eastAsiaTheme="minorEastAsia"/>
        </w:rPr>
        <w:t xml:space="preserve">Obwohl es sich um einen kleinen Datensatz handelt, sind das immerhin dreimal so viele theoretisch mögliche Zustände wie es Atome im gesamten Universum gibt! </w:t>
      </w:r>
      <w:r w:rsidRPr="005143DB">
        <w:rPr>
          <w:rFonts w:eastAsiaTheme="minorEastAsia"/>
        </w:rPr>
        <w:t>Eine Speicherung und zeitnahe Abfrage dieser Menge an Zuständen innerhalb einer Lookup-Table wäre zu ineffizient. Aus diesem Grund werden anstelle der Werte selbst die Parameter des gewählten RL-Algorithmus gespeichert und während dem Training angepasst, sodass nach dem Training eine mögliche Entscheidungsfindung in einer reellen Umgebung möglichst gut approximiert wird</w:t>
      </w:r>
      <w:r>
        <w:rPr>
          <w:rFonts w:eastAsiaTheme="minorEastAsia"/>
        </w:rPr>
        <w:t xml:space="preserve"> </w:t>
      </w:r>
      <w:sdt>
        <w:sdtPr>
          <w:rPr>
            <w:rFonts w:eastAsiaTheme="minorEastAsia"/>
          </w:rPr>
          <w:alias w:val="To edit, see citavi.com/edit"/>
          <w:tag w:val="CitaviPlaceholder#5365240c-b06e-43c0-a485-b38935962bbe"/>
          <w:id w:val="1706983398"/>
          <w:placeholder>
            <w:docPart w:val="A972E5E3A4EE44E79C14A90F1C14D18D"/>
          </w:placeholder>
        </w:sdtPr>
        <w:sdtContent>
          <w:r>
            <w:rPr>
              <w:rFonts w:eastAsiaTheme="minorEastAsia"/>
            </w:rPr>
            <w:fldChar w:fldCharType="begin"/>
          </w:r>
          <w:r w:rsidR="00447634">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jA1MWMxLTk3NGUtNDZlNC04ZWRhLWNkMjM4NjcyZjMzZC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SkifV19LCJUYWciOiJDaXRhdmlQbGFjZWhvbGRlciM1MzY1MjQwYy1iMDZlLTQzYzAtYTQ4NS1iMzg5MzU5NjJiYmUiLCJUZXh0IjoiKHZnbC4gRGFtbWFubiBvLkQuLCBTLiA5KSIsIldBSVZlcnNpb24iOiI2LjEwLjAuMCJ9}</w:instrText>
          </w:r>
          <w:r>
            <w:rPr>
              <w:rFonts w:eastAsiaTheme="minorEastAsia"/>
            </w:rPr>
            <w:fldChar w:fldCharType="separate"/>
          </w:r>
          <w:r w:rsidR="00447634">
            <w:rPr>
              <w:rFonts w:eastAsiaTheme="minorEastAsia"/>
            </w:rPr>
            <w:t>(vgl. Dammann o.D., S. 9)</w:t>
          </w:r>
          <w:r>
            <w:rPr>
              <w:rFonts w:eastAsiaTheme="minorEastAsia"/>
            </w:rPr>
            <w:fldChar w:fldCharType="end"/>
          </w:r>
        </w:sdtContent>
      </w:sdt>
      <w:r w:rsidRPr="005143DB">
        <w:rPr>
          <w:rFonts w:eastAsiaTheme="minorEastAsia"/>
        </w:rPr>
        <w:t>.</w:t>
      </w:r>
      <w:r>
        <w:rPr>
          <w:rFonts w:eastAsiaTheme="minorEastAsia"/>
        </w:rPr>
        <w:t xml:space="preserve"> Die Approximation hat außerdem den positiven Nebeneffekt, dass das Ergebnis des Trainings allgemeingültig definiert bleibt und nicht nur fix auf bereits trainierte Zustände angewandt werden kann </w:t>
      </w:r>
      <w:sdt>
        <w:sdtPr>
          <w:rPr>
            <w:rFonts w:eastAsiaTheme="minorEastAsia"/>
          </w:rPr>
          <w:alias w:val="To edit, see citavi.com/edit"/>
          <w:tag w:val="CitaviPlaceholder#3072b39a-b15a-479d-886e-135d4131480c"/>
          <w:id w:val="-1592161188"/>
          <w:placeholder>
            <w:docPart w:val="A972E5E3A4EE44E79C14A90F1C14D18D"/>
          </w:placeholder>
        </w:sdtPr>
        <w:sdtContent>
          <w:r>
            <w:rPr>
              <w:rFonts w:eastAsiaTheme="minorEastAsia"/>
            </w:rPr>
            <w:fldChar w:fldCharType="begin"/>
          </w:r>
          <w:r>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DUzOTIwLTM5ZDQtNDc5Ni04ZmU5LWZlYTY5NDNiNTU3M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MwNzJiMzlhLWIxNWEtNDc5ZC04ODZlLTEzNWQ0MTMxNDgwYyIsIlRleHQiOiIodmdsLiBTY2htaXR6IDIwMTcsIFMuIDE4KSIsIldBSVZlcnNpb24iOiI2LjEwLjAuMCJ9}</w:instrText>
          </w:r>
          <w:r>
            <w:rPr>
              <w:rFonts w:eastAsiaTheme="minorEastAsia"/>
            </w:rPr>
            <w:fldChar w:fldCharType="separate"/>
          </w:r>
          <w:r w:rsidR="00447634">
            <w:rPr>
              <w:rFonts w:eastAsiaTheme="minorEastAsia"/>
            </w:rPr>
            <w:t>(vgl. Schmitz 2017, S. 18)</w:t>
          </w:r>
          <w:r>
            <w:rPr>
              <w:rFonts w:eastAsiaTheme="minorEastAsia"/>
            </w:rPr>
            <w:fldChar w:fldCharType="end"/>
          </w:r>
        </w:sdtContent>
      </w:sdt>
      <w:r>
        <w:rPr>
          <w:rFonts w:eastAsiaTheme="minorEastAsia"/>
        </w:rPr>
        <w:t>.</w:t>
      </w:r>
    </w:p>
    <w:p w14:paraId="76B4F848" w14:textId="77777777" w:rsidR="00DC1428" w:rsidRDefault="00DC1428" w:rsidP="00DC1428">
      <w:pPr>
        <w:pStyle w:val="berschrift3"/>
      </w:pPr>
      <w:bookmarkStart w:id="28" w:name="_Toc121998492"/>
      <w:r>
        <w:t>Wert- und Strategieapproximation</w:t>
      </w:r>
      <w:bookmarkEnd w:id="28"/>
    </w:p>
    <w:p w14:paraId="17A5CA02" w14:textId="7FA602F2" w:rsidR="00DC1428" w:rsidRDefault="00DC1428" w:rsidP="00DC1428">
      <w:r>
        <w:t xml:space="preserve">Weiter gilt es zu unterscheiden zwischen Wert- und Strategie-Approximationsalgorithmen. Diese werden respektive auch als Off-Policy- und On-Policy-Algorithmen bezeichnet. Während 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447634">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447634">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447634">
            <w:t>(vgl. Schmitz 2017, S. 16)</w:t>
          </w:r>
          <w:r>
            <w:fldChar w:fldCharType="end"/>
          </w:r>
        </w:sdtContent>
      </w:sdt>
      <w:r>
        <w:t>. In diesem Unterkapitel werden die wesentlichen Unterschiede beider Approximationsarten erläutert.</w:t>
      </w:r>
    </w:p>
    <w:p w14:paraId="4E437F46" w14:textId="5CE4A1DA"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447634">
            <w:t xml:space="preserve">(vgl. Dammann o.D., </w:t>
          </w:r>
          <w:r w:rsidR="00447634">
            <w:lastRenderedPageBreak/>
            <w:t>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447634">
            <w:t>(vgl. Lorenz 2020, S. 23)</w:t>
          </w:r>
          <w:r>
            <w:fldChar w:fldCharType="end"/>
          </w:r>
        </w:sdtContent>
      </w:sdt>
      <w:r>
        <w:t>.</w:t>
      </w:r>
    </w:p>
    <w:p w14:paraId="0E768463" w14:textId="3E294082" w:rsidR="00DC1428" w:rsidRDefault="00DC1428" w:rsidP="00DC1428">
      <w:r>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447634">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447634">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Vc2VyIiwiSWQiOiIwNTI0ZjZkMi03NzZmLTQ4OWQtYWFjZC04ZmJjYTYxNDY4MWQiLCJNb2RpZmllZE9uIjoiMjAyMi0xMi0xNFQwNzoxMzo1O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dpbGxpYW1zIDE5OTIsIFMuIDI4OCkifV19LCJUYWciOiJDaXRhdmlQbGFjZWhvbGRlciMyMzVkZmJkOS1hNDc2LTQ2NTgtYjFiYS1kYWZlMTQ2OGNkNGIiLCJUZXh0IjoiKHZnbC4gV2lsbGlhbXMgMTk5MiwgUy4gMjg4KSIsIldBSVZlcnNpb24iOiI2LjEwLjAuMCJ9}</w:instrText>
          </w:r>
          <w:r>
            <w:fldChar w:fldCharType="separate"/>
          </w:r>
          <w:r w:rsidR="00447634">
            <w:t>(vgl. Williams 1992, S. 288)</w:t>
          </w:r>
          <w:r>
            <w:fldChar w:fldCharType="end"/>
          </w:r>
        </w:sdtContent>
      </w:sdt>
      <w:r>
        <w:t xml:space="preserve">. </w:t>
      </w:r>
    </w:p>
    <w:p w14:paraId="73C18947" w14:textId="456CD650"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447634">
            <w:t>(vgl. Schmitz 2017, S. 18)</w:t>
          </w:r>
          <w:r>
            <w:fldChar w:fldCharType="end"/>
          </w:r>
        </w:sdtContent>
      </w:sdt>
      <w:r>
        <w:t>. Einer der Hauptunterschiede beider Strategien ist, dass Off-Policy-Algorithmen zunächst den erwarteten Gewinn des Agenten schätzen, jedoch erst nach dem tatsächlichen Ausführen einer Aktion Kenntnis über den tatsächlichen Gewinn erlangen. On-Policy-Algorithmen arbeiten hingegen ausschließlich auch den Erfahrungswerten tatsächlich ausgeführter Episoden.</w:t>
      </w:r>
    </w:p>
    <w:p w14:paraId="62BC554A" w14:textId="77777777" w:rsidR="00DC1428" w:rsidRDefault="00DC1428" w:rsidP="00DC1428">
      <w:pPr>
        <w:pStyle w:val="berschrift3"/>
      </w:pPr>
      <w:bookmarkStart w:id="29" w:name="_Toc121998493"/>
      <w:r>
        <w:t>Monte-Carlo- und Temporal-Difference-Methoden</w:t>
      </w:r>
      <w:bookmarkEnd w:id="29"/>
    </w:p>
    <w:p w14:paraId="6E20D252" w14:textId="77777777" w:rsidR="00DC1428" w:rsidRDefault="00DC1428" w:rsidP="00DC1428">
      <w:r>
        <w:t>Außerdem können RL-Algorithmen in 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5C313D36"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447634">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447634">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447634">
            <w:t>(vgl. Wagner 2018, S. 31)</w:t>
          </w:r>
          <w:r>
            <w:fldChar w:fldCharType="end"/>
          </w:r>
        </w:sdtContent>
      </w:sdt>
      <w:r>
        <w:t xml:space="preserve">. Da MC-Algorithmen ausschließlich auf der Erhebung und Auswertung von </w:t>
      </w:r>
      <w:r>
        <w:lastRenderedPageBreak/>
        <w:t xml:space="preserve">Zufallsexperimenten basieren, kommen sie gänzlich ohne ein mathematisches Modell aus. Man spricht daher auch von </w:t>
      </w:r>
      <w:r w:rsidRPr="00CB35F8">
        <w:rPr>
          <w:i/>
          <w:iCs/>
        </w:rPr>
        <w:t>modellfreien Algorithmen</w:t>
      </w:r>
      <w:r>
        <w:t>.</w:t>
      </w:r>
    </w:p>
    <w:p w14:paraId="10A91B68" w14:textId="402D8F3A" w:rsidR="00DC1428" w:rsidRDefault="00DC1428" w:rsidP="00DC1428">
      <w:r>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447634">
            <w:t>(vgl. Lorenz 2020, S. 59)</w:t>
          </w:r>
          <w:r>
            <w:fldChar w:fldCharType="end"/>
          </w:r>
        </w:sdtContent>
      </w:sdt>
      <w:r>
        <w:t xml:space="preserve">. Die Bezeichnung rührt aus der Annahme, dass die Einzelschritte zeitlich betrachtet nacheinander ausgeführt und bewertet werden. TD-Algorithmen nutzen die Eigenschaft der Bellmanngleichung aus,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447634">
            <w:t>(Wagner 2018)</w:t>
          </w:r>
          <w:r>
            <w:fldChar w:fldCharType="end"/>
          </w:r>
        </w:sdtContent>
      </w:sdt>
      <w:r>
        <w:t xml:space="preserve">. Folglich ist ausgehend von einem 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447634">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447634">
            <w:t>(vgl. Lorenz 2020, S. 60)</w:t>
          </w:r>
          <w:r>
            <w:fldChar w:fldCharType="end"/>
          </w:r>
        </w:sdtContent>
      </w:sdt>
      <w:r>
        <w:t>. Die Berücksichtigung von Wahrscheinlichkeiten aus einem Markov-Modell setzt allerdings voraus, dass die Umgebung zumindest mit ihren relevantesten Eigenschaften als solches definiert ist.</w:t>
      </w:r>
    </w:p>
    <w:p w14:paraId="428D1DA7" w14:textId="77777777" w:rsidR="00DC1428" w:rsidRDefault="00DC1428" w:rsidP="00DC1428">
      <w:pPr>
        <w:pStyle w:val="berschrift3"/>
      </w:pPr>
      <w:bookmarkStart w:id="30" w:name="_Ref121895695"/>
      <w:bookmarkStart w:id="31" w:name="_Ref121895704"/>
      <w:bookmarkStart w:id="32" w:name="_Ref121895780"/>
      <w:bookmarkStart w:id="33" w:name="_Toc121998494"/>
      <w:r>
        <w:t>Einordnung bekannter RL-Algorithmen</w:t>
      </w:r>
      <w:bookmarkEnd w:id="30"/>
      <w:bookmarkEnd w:id="31"/>
      <w:bookmarkEnd w:id="32"/>
      <w:bookmarkEnd w:id="33"/>
    </w:p>
    <w:p w14:paraId="3AB76456" w14:textId="77777777" w:rsidR="00DC1428" w:rsidRDefault="00DC1428" w:rsidP="00DC1428">
      <w:r>
        <w:t>In den vorhergehenden Unterkapiteln wurden zwei Klassifizierungsarten für RL-Algorithmen eingeführt. In diesem Unterkapitel werden ausgewählte RL-Algorithmen vorgestellt und in ihre 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280314C8" w:rsidR="00DC1428" w:rsidRDefault="00DC1428" w:rsidP="00DC1428">
      <w:r>
        <w:t xml:space="preserve">Der Q-Learning-Algorithmus, nachfolgend abgekürzt als Q-Learning bezeichnet ist der älteste RL-Algorithmus aus dem Jahr 1989 und kommt ohne Modell einer Umgebung aus </w:t>
      </w:r>
      <w:sdt>
        <w:sdtPr>
          <w:alias w:val="To edit, see citavi.com/edit"/>
          <w:tag w:val="CitaviPlaceholder#5699081b-fe82-4123-a90d-e80c198f6cda"/>
          <w:id w:val="317769295"/>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447634">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447634">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447634">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R2FzcyB1bmQgRnUgMjAxMywgUy4gNjY2KSJ9XX0sIlRhZyI6IkNpdGF2aVBsYWNlaG9sZGVyI2MzM2JlZjI4LThmZGYtNGUzNy04Y2E0LTFmODAzYzU2YTQ3NSIsIlRleHQiOiIodmdsLiBHYXNzIHVuZCBGdSAyMDEzLCBTLiA2NjYpIiwiV0FJVmVyc2lvbiI6IjYuMTAuMC4wIn0=}</w:instrText>
          </w:r>
          <w:r>
            <w:fldChar w:fldCharType="separate"/>
          </w:r>
          <w:r w:rsidR="00447634">
            <w:t>(vgl. Gass und Fu 2013, S. 666)</w:t>
          </w:r>
          <w:r>
            <w:fldChar w:fldCharType="end"/>
          </w:r>
        </w:sdtContent>
      </w:sdt>
      <w:r>
        <w:t>.</w:t>
      </w:r>
    </w:p>
    <w:p w14:paraId="70C43D25" w14:textId="567EA625" w:rsidR="00DC1428" w:rsidRDefault="00DC1428" w:rsidP="00DC1428">
      <w:r>
        <w:lastRenderedPageBreak/>
        <w:t xml:space="preserve">Das Training in Q-Learning kann beispielsweise 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trainiert wird </w:t>
      </w:r>
      <w:sdt>
        <w:sdtPr>
          <w:alias w:val="To edit, see citavi.com/edit"/>
          <w:tag w:val="CitaviPlaceholder#afe912db-7494-4125-a52b-3157f3b45bb2"/>
          <w:id w:val="-1961956514"/>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447634">
            <w:t>(vgl. Dammann o.D., S. 8)</w:t>
          </w:r>
          <w:r>
            <w:fldChar w:fldCharType="end"/>
          </w:r>
        </w:sdtContent>
      </w:sdt>
      <w:r>
        <w:t xml:space="preserve">. Der Zufallsparameter kann zu Beginn des Trainings sehr groß gewählt werden, um die Exploration zu fördern und mit fortschreitendem Training schrittweise verkleinert werden. Bedingt durch den Zufallsparameter ist es dadurch auch möglich, dass die tatsächlich gewählte Aktion nicht jene mit dem höchsten erwarteten Gewinn ist. Die Episode mehrerer Aktionen spielt für die im Q-Learning erarbeitete Strategie daher keine Rolle </w:t>
      </w:r>
      <w:sdt>
        <w:sdtPr>
          <w:alias w:val="To edit, see citavi.com/edit"/>
          <w:tag w:val="CitaviPlaceholder#9dba2f81-067f-4a2a-b905-a30146ad6b2d"/>
          <w:id w:val="-1131167228"/>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TdhZDgxLTUyYWEtNGYwMy1hYjkxLWYxNTY0MzdkOWM4N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zlkYmEyZjgxLTA2N2YtNGEyYS1iOTA1LWEzMDE0NmFkNmIyZCIsIlRleHQiOiIodmdsLiBTY2htaXR6IDIwMTcsIFMuIDE0KSIsIldBSVZlcnNpb24iOiI2LjEwLjAuMCJ9}</w:instrText>
          </w:r>
          <w:r>
            <w:fldChar w:fldCharType="separate"/>
          </w:r>
          <w:r w:rsidR="00447634">
            <w:t>(vgl. Schmitz 2017, S. 14)</w:t>
          </w:r>
          <w:r>
            <w:fldChar w:fldCharType="end"/>
          </w:r>
        </w:sdtContent>
      </w:sdt>
      <w:r>
        <w:t>.</w:t>
      </w:r>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r>
        <w:t>Deep Q-Learning</w:t>
      </w:r>
    </w:p>
    <w:p w14:paraId="296DEB07" w14:textId="0A23301E"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bezeichnet. Hierbei werden klassisches Q-Learning und Deep Learning kombiniert. Ein neuronales Netz (NN</w:t>
      </w:r>
      <w:r>
        <w:fldChar w:fldCharType="begin"/>
      </w:r>
      <w:r>
        <w:instrText xml:space="preserve"> XE "</w:instrText>
      </w:r>
      <w:r w:rsidRPr="0021112B">
        <w:instrText>NN</w:instrText>
      </w:r>
      <w:r>
        <w:instrText>" \t "</w:instrText>
      </w:r>
      <w:r w:rsidRPr="00641A61">
        <w:rPr>
          <w:i/>
        </w:rPr>
        <w:instrText>Neuronales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447634">
            <w:t>(vgl. Larsson 2018, S. 19)</w:t>
          </w:r>
          <w:r>
            <w:fldChar w:fldCharType="end"/>
          </w:r>
        </w:sdtContent>
      </w:sdt>
      <w:r>
        <w:t xml:space="preserve">. Als Eingangsdaten erhält das NN 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447634">
            <w:t>(vgl. Dammann o.D., S. 11; Lüth 2019, S. 8)</w:t>
          </w:r>
          <w:r>
            <w:fldChar w:fldCharType="end"/>
          </w:r>
        </w:sdtContent>
      </w:sdt>
      <w:r>
        <w:t xml:space="preserve">. Anstelle einer initial definierten Wert-Funktion wird lediglich eine Belohnungs-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447634">
            <w:t>(Huber 2018, S. 23)</w:t>
          </w:r>
          <w:r>
            <w:fldChar w:fldCharType="end"/>
          </w:r>
        </w:sdtContent>
      </w:sdt>
      <w:r>
        <w:t xml:space="preserve">. Eine Anpassung der gesonderten Strategie-Funktion durch das Training erfolgt nicht, weshalb auch das Q-Learning den Off-Policy-Verfahren zugeordnet werden kann </w:t>
      </w:r>
      <w:sdt>
        <w:sdtPr>
          <w:alias w:val="To edit, see citavi.com/edit"/>
          <w:tag w:val="CitaviPlaceholder#39a594be-3d58-4a0c-8495-05b24704f5c5"/>
          <w:id w:val="-109745182"/>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447634">
            <w:t>(vgl. Huber 2018, S. 27)</w:t>
          </w:r>
          <w:r>
            <w:fldChar w:fldCharType="end"/>
          </w:r>
        </w:sdtContent>
      </w:sdt>
      <w:r>
        <w:t>. Die Updates erfolgen jeweils nach jedem Einzelschritt, weshalb eine Zuordnung zu den TD-Algorithmen nahe liegt.</w:t>
      </w:r>
    </w:p>
    <w:p w14:paraId="78DE2B27" w14:textId="4CF9DCD5" w:rsidR="00DC1428" w:rsidRPr="0022075D" w:rsidRDefault="00DC1428" w:rsidP="00DC1428">
      <w:r>
        <w:t xml:space="preserve">Das Training von NN mit sequenziellen Updates, wie es beim RL der Fall ist, kann bedingt durch unerwünschte Korrelationen zwischen den Daten zu einer Verfälschung durch Fehlanpassung des NN führen </w:t>
      </w:r>
      <w:sdt>
        <w:sdtPr>
          <w:alias w:val="To edit, see citavi.com/edit"/>
          <w:tag w:val="CitaviPlaceholder#79ab6a88-9d53-4743-b994-6be7ffac608a"/>
          <w:id w:val="-2126376723"/>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447634">
            <w:t>(vgl. Larsson 2018, S. 19)</w:t>
          </w:r>
          <w:r>
            <w:fldChar w:fldCharType="end"/>
          </w:r>
        </w:sdtContent>
      </w:sdt>
      <w:r>
        <w:t xml:space="preserve">. Der DQN-Algorithmus kompensiert dieses Verhalten zum einen durch die Verwendung zweier NN mit unterschiedlichen Parametern und zum anderen durch die regelmäßige Einbindung von Erfahrungswerten während des Trainings. Die beiden NN 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w:t>
      </w:r>
      <w:r>
        <w:lastRenderedPageBreak/>
        <w:t xml:space="preserve">Training des NN und folglich zu einer exakteren Approximation der Wert-Funktion </w:t>
      </w:r>
      <w:sdt>
        <w:sdtPr>
          <w:alias w:val="To edit, see citavi.com/edit"/>
          <w:tag w:val="CitaviPlaceholder#dd0204e8-a3d1-47e6-b3f7-6393edf5a820"/>
          <w:id w:val="1849207130"/>
          <w:placeholder>
            <w:docPart w:val="B1DA918E4565461C8DF30F7A1FF9863E"/>
          </w:placeholder>
        </w:sdt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447634">
            <w:t>(vgl. Larsson 2018, 19 f.)</w:t>
          </w:r>
          <w:r>
            <w:fldChar w:fldCharType="end"/>
          </w:r>
        </w:sdtContent>
      </w:sdt>
      <w:r>
        <w:t>.</w:t>
      </w:r>
    </w:p>
    <w:p w14:paraId="7E2A7F89" w14:textId="77777777" w:rsidR="00DC1428" w:rsidRDefault="00DC1428" w:rsidP="00DC1428">
      <w:pPr>
        <w:pStyle w:val="berschrift4"/>
      </w:pPr>
      <w:bookmarkStart w:id="34" w:name="_Ref121896136"/>
      <w:r>
        <w:t>SARSA</w:t>
      </w:r>
      <w:bookmarkEnd w:id="34"/>
    </w:p>
    <w:p w14:paraId="3F6B9B16" w14:textId="70280E5B"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447634">
            <w:t>(vgl. Lorenz 2020, S. 62)</w:t>
          </w:r>
          <w:r>
            <w:fldChar w:fldCharType="end"/>
          </w:r>
        </w:sdtContent>
      </w:sdt>
      <w:r>
        <w:t xml:space="preserve">. Der wesentliche 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447634">
            <w:t>(vgl. Lorenz 2020, S. 62)</w:t>
          </w:r>
          <w:r>
            <w:fldChar w:fldCharType="end"/>
          </w:r>
        </w:sdtContent>
      </w:sdt>
      <w:r>
        <w:t>. Eine gesonderte Wert-Funktion existiert daher nicht. SARSA ist folglich den On-Policy-Algorithmen zuzuordnen.</w:t>
      </w:r>
    </w:p>
    <w:p w14:paraId="238B7C14" w14:textId="03B8DEAD" w:rsidR="00163926" w:rsidRDefault="006607C4" w:rsidP="00DC1428">
      <w:r>
        <w:t>SARSA ist 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Content>
          <w:r w:rsidR="0030409D">
            <w:fldChar w:fldCharType="begin"/>
          </w:r>
          <w:r w:rsidR="00DD64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U2ViYXN0aWFuIEtub3BmIiwiSWQiOiJkMWJmODc0My1iNDc3LTRiY2EtOTMwNi0xODJiODMwMGYzYjMiLCJNb2RpZmllZE9uIjoiMjAyMi0xMi0xMlQxMzowMTo1OS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FycnVkYSBldCBhbC4gMjAyMCwgUy4gNCkifV19LCJUYWciOiJDaXRhdmlQbGFjZWhvbGRlciM2YzA1Zjc1Zi0xMTNiLTQ0YTYtYTU1My02MjAwNzI5YTE0OGYiLCJUZXh0IjoiKHZnbC4gQXJydWRhIGV0IGFsLiAyMDIwLCBTLiA0KSIsIldBSVZlcnNpb24iOiI2LjEwLjAuMCJ9}</w:instrText>
          </w:r>
          <w:r w:rsidR="0030409D">
            <w:fldChar w:fldCharType="separate"/>
          </w:r>
          <w:r w:rsidR="00447634">
            <w:t>(vgl. Arruda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FA0373" w:rsidRPr="00FA0373">
        <w:rPr>
          <w:i/>
          <w:iCs/>
        </w:rPr>
        <w:t>Eignungshistorie</w:t>
      </w:r>
      <w:r w:rsidR="00FA0373">
        <w:t xml:space="preserve"> zu führen. </w:t>
      </w:r>
      <w:r w:rsidR="00CA513D">
        <w:t xml:space="preserve">In dieser Eignungshistori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447634">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nur schwer wieder verlassen werden </w:t>
      </w:r>
      <w:sdt>
        <w:sdtPr>
          <w:alias w:val="To edit, see citavi.com/edit"/>
          <w:tag w:val="CitaviPlaceholder#fc8e4431-6990-4edf-bd02-e39321046956"/>
          <w:id w:val="1660891709"/>
          <w:placeholder>
            <w:docPart w:val="DefaultPlaceholder_-1854013440"/>
          </w:placeholder>
        </w:sdt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447634">
            <w:t>(vgl. Lorenz 2020, S. 71)</w:t>
          </w:r>
          <w:r w:rsidR="00F271D8">
            <w:fldChar w:fldCharType="end"/>
          </w:r>
        </w:sdtContent>
      </w:sdt>
      <w:r w:rsidR="00EA3121">
        <w:t>.</w:t>
      </w:r>
      <w:r w:rsidR="00AD633A">
        <w:t xml:space="preserve"> </w:t>
      </w:r>
      <w:r w:rsidR="00C96A8E">
        <w:t>Letztendlich kommt es also auf die genaue 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6BB0D2F2" w:rsidR="00995695" w:rsidRPr="00F3718F" w:rsidRDefault="00995695" w:rsidP="00DC1428">
      <w:r>
        <w:t xml:space="preserve">Wie auch Q-Learning kann SARSA </w:t>
      </w:r>
      <w:r w:rsidR="004A4E16">
        <w:t>durch Nutzung eines NN umgesetzt werden. In diesem Fall spricht man von Deep SARSA, bei dem dann die Strategie-Funktion durch ein NN approximiert wird. Die Funktionsweise ist dabei gleich, wie auch beim Q-Learning.</w:t>
      </w:r>
    </w:p>
    <w:p w14:paraId="3911CE6E" w14:textId="77777777" w:rsidR="00DC1428" w:rsidRDefault="00DC1428" w:rsidP="00DC1428">
      <w:pPr>
        <w:pStyle w:val="berschrift4"/>
      </w:pPr>
      <w:r>
        <w:lastRenderedPageBreak/>
        <w:t xml:space="preserve">REINFORCE </w:t>
      </w:r>
    </w:p>
    <w:p w14:paraId="0E41AA5F" w14:textId="2759B071"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447634">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447634">
            <w:t>(vgl. Schmitz 2017, 17 f.)</w:t>
          </w:r>
          <w:r>
            <w:fldChar w:fldCharType="end"/>
          </w:r>
        </w:sdtContent>
      </w:sdt>
      <w:r>
        <w:t>.</w:t>
      </w:r>
      <w:r w:rsidR="00075655">
        <w:t xml:space="preserve"> </w:t>
      </w:r>
    </w:p>
    <w:p w14:paraId="35D2DB96" w14:textId="288B4A81"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447634">
            <w:t>(vgl. Schmitz 2017, S. 16)</w:t>
          </w:r>
          <w:r w:rsidR="00D215E5">
            <w:fldChar w:fldCharType="end"/>
          </w:r>
        </w:sdtContent>
      </w:sdt>
      <w:r w:rsidR="002E55D8">
        <w:t>. Entsprechend handelt es sich nicht um eine deterministische, sondern um eine stochastische Strategie-Funktion.</w:t>
      </w:r>
      <w:r w:rsidR="00392DAF">
        <w:t xml:space="preserve"> Eine 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447634">
            <w:t>(vgl. Schmitz 2017, S. 17)</w:t>
          </w:r>
          <w:r w:rsidR="003D4CFC">
            <w:fldChar w:fldCharType="end"/>
          </w:r>
        </w:sdtContent>
      </w:sdt>
      <w:r w:rsidR="00322501">
        <w:t>.</w:t>
      </w:r>
      <w:r w:rsidR="009A6680">
        <w:t xml:space="preserve"> </w:t>
      </w:r>
      <w:r w:rsidR="001678DB">
        <w:t>Wie auch bei SARSA kann bei REINFORCE ein</w:t>
      </w:r>
      <w:r w:rsidR="00DB3450">
        <w:t>e Eignungshistori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447634">
            <w:t>(vgl. Schmitz 2017, S. 17)</w:t>
          </w:r>
          <w:r w:rsidR="00C704F3">
            <w:fldChar w:fldCharType="end"/>
          </w:r>
        </w:sdtContent>
      </w:sdt>
      <w:r w:rsidR="00DB3450">
        <w:t>.</w:t>
      </w:r>
    </w:p>
    <w:p w14:paraId="33FB51DC" w14:textId="7F3D82F3" w:rsidR="00EC2303" w:rsidRDefault="00CD3286" w:rsidP="005517AB">
      <w:pPr>
        <w:pStyle w:val="berschrift2"/>
      </w:pPr>
      <w:bookmarkStart w:id="35" w:name="_Toc121998495"/>
      <w:r>
        <w:t>Grundbegriffe aus dem ÖPNV-Betrieb</w:t>
      </w:r>
      <w:bookmarkEnd w:id="35"/>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572311A5" w:rsidR="0096636C" w:rsidRDefault="0096636C" w:rsidP="0096636C">
      <w:pPr>
        <w:pStyle w:val="berschrift3"/>
      </w:pPr>
      <w:bookmarkStart w:id="36" w:name="_Toc121998496"/>
      <w:r>
        <w:t>Betriebstag</w:t>
      </w:r>
      <w:bookmarkEnd w:id="36"/>
    </w:p>
    <w:p w14:paraId="0B986939" w14:textId="0DA0114A"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lastRenderedPageBreak/>
        <w:t>weitestgehend einheitlich auf 03:00 Uhr festgelegt. Ein Betriebstag hat demzufolge 26 Stunden und 59 Minuten.</w:t>
      </w:r>
    </w:p>
    <w:p w14:paraId="6912B469" w14:textId="6CEA00E3" w:rsidR="0096636C" w:rsidRDefault="00337E7D" w:rsidP="00337E7D">
      <w:pPr>
        <w:pStyle w:val="berschrift3"/>
      </w:pPr>
      <w:bookmarkStart w:id="37" w:name="_Toc121998497"/>
      <w:r>
        <w:t>Linie und Linienvariante</w:t>
      </w:r>
      <w:bookmarkEnd w:id="37"/>
    </w:p>
    <w:p w14:paraId="0181F419" w14:textId="73672701"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Content>
          <w:r w:rsidR="003C2B41">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VzZXIiLCJJZCI6ImRlYWUzMTMxLTQ3YzQtNDA4Yy1iZGRlLTY4MGM4M2JmZWYxYSIsIk1vZGlmaWVkT24iOiIyMDIyLTEyLTE0VDA3OjEzOjU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HZnbC4gUmVpbmhhcmR0IDIwMTgsIFMuIDQ1NikifV19LCJUYWciOiJDaXRhdmlQbGFjZWhvbGRlciNlZWY2N2QyYi02ZjI0LTQ4MjAtYWRhZC0yN2M1MDlkYjJhNzYiLCJUZXh0IjoiKHZnbC4gUmVpbmhhcmR0IDIwMTgsIFMuIDQ1NikiLCJXQUlWZXJzaW9uIjoiNi4xMC4wLjAifQ==}</w:instrText>
          </w:r>
          <w:r w:rsidR="003C2B41">
            <w:fldChar w:fldCharType="separate"/>
          </w:r>
          <w:r w:rsidR="00447634">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38" w:name="_Toc121998498"/>
      <w:r>
        <w:t>Umlauf- und Dienstplan</w:t>
      </w:r>
      <w:bookmarkEnd w:id="38"/>
    </w:p>
    <w:p w14:paraId="0FB566F0" w14:textId="4E083A98"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Content>
          <w:r w:rsidR="00CB28E4">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VzZXIiLCJJZCI6ImRlYWUzMTMxLTQ3YzQtNDA4Yy1iZGRlLTY4MGM4M2JmZWYxYSIsIk1vZGlmaWVkT24iOiIyMDIyLTEyLTE0VDA3OjEzOjU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HZnbC4gUmVpbmhhcmR0IDIwMTgsIDQ5NiBmLikifV19LCJUYWciOiJDaXRhdmlQbGFjZWhvbGRlciMzODE0NmMwZC1lNzA3LTQ2YzctYWMwMS1kMDIwODRhNGExMmUiLCJUZXh0IjoiKHZnbC4gUmVpbmhhcmR0IDIwMTgsIDQ5NiBmLikiLCJXQUlWZXJzaW9uIjoiNi4xMC4wLjAifQ==}</w:instrText>
          </w:r>
          <w:r w:rsidR="00CB28E4">
            <w:fldChar w:fldCharType="separate"/>
          </w:r>
          <w:r w:rsidR="00447634">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39" w:name="_Toc121998499"/>
      <w:r>
        <w:lastRenderedPageBreak/>
        <w:t>Betriebsstabilität</w:t>
      </w:r>
      <w:r w:rsidR="00A33513">
        <w:t xml:space="preserve"> und dispositive Maßnahme</w:t>
      </w:r>
      <w:bookmarkEnd w:id="39"/>
    </w:p>
    <w:p w14:paraId="4710E94D" w14:textId="49CC9D4E"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Content>
          <w:r w:rsidR="004452EC">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447634">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es von einer Vielzahl von 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40" w:name="_Toc121998500"/>
      <w:r>
        <w:t>Betriebsstörung</w:t>
      </w:r>
      <w:bookmarkEnd w:id="40"/>
    </w:p>
    <w:p w14:paraId="1E6427D5" w14:textId="525F3CFD"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Content>
          <w:r w:rsidR="00171C33">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447634">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w:t>
      </w:r>
      <w:r w:rsidR="00983F44">
        <w:lastRenderedPageBreak/>
        <w:t xml:space="preserve">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41" w:name="_Toc121998501"/>
      <w:r>
        <w:t>Innerbetriebliche und öffentliche Information</w:t>
      </w:r>
      <w:bookmarkEnd w:id="41"/>
    </w:p>
    <w:p w14:paraId="571D452D" w14:textId="29CA130B"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447634">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Content>
          <w:r w:rsidR="004F07F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447634">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447634">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42" w:name="_Toc121998502"/>
      <w:r>
        <w:t>Rechnergestütztes Betriebsleitsystem</w:t>
      </w:r>
      <w:bookmarkEnd w:id="42"/>
    </w:p>
    <w:p w14:paraId="39BBDDFD" w14:textId="4299EE06"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Content>
          <w:r w:rsidR="0026228B">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Vc2VyIiwiSWQiOiJkZWFlMzEzMS00N2M0LTQwOGMtYmRkZS02ODBjODNiZmVmMWEiLCJNb2RpZmllZE9uIjoiMjAyMi0xMi0xNFQwNzoxMzo1OC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ihSZWluaGFyZHQgMjAxOCwgNTIwIGYuKSJ9XX0sIlRhZyI6IkNpdGF2aVBsYWNlaG9sZGVyI2Y2ZWMwMjkyLWY2MzMtNGU0Zi1iY2IzLTQ4MjVhYjA2OWQ5YSIsIlRleHQiOiIoUmVpbmhhcmR0IDIwMTgsIDUyMCBmLikiLCJXQUlWZXJzaW9uIjoiNi4xMC4wLjAifQ==}</w:instrText>
          </w:r>
          <w:r w:rsidR="0026228B">
            <w:fldChar w:fldCharType="separate"/>
          </w:r>
          <w:r w:rsidR="00447634">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Content>
          <w:r w:rsidR="0038155A">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VzZXIiLCJJZCI6ImRlYWUzMTMxLTQ3YzQtNDA4Yy1iZGRlLTY4MGM4M2JmZWYxYSIsIk1vZGlmaWVkT24iOiIyMDIyLTEyLTE0VDA3OjEzOjU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HZnbC4gUmVpbmhhcmR0IDIwMTgsIDUyMCBmLikifV19LCJUYWciOiJDaXRhdmlQbGFjZWhvbGRlciM1YmJlNmY4NC1mZWM0LTRlYmItOTczMS1lOTFkZGZlYWFjNDIiLCJUZXh0IjoiKHZnbC4gUmVpbmhhcmR0IDIwMTgsIDUyMCBmLikiLCJXQUlWZXJzaW9uIjoiNi4xMC4wLjAifQ==}</w:instrText>
          </w:r>
          <w:r w:rsidR="0038155A">
            <w:fldChar w:fldCharType="separate"/>
          </w:r>
          <w:r w:rsidR="00447634">
            <w:t>(vgl. Reinhardt 2018, 520 f.)</w:t>
          </w:r>
          <w:r w:rsidR="0038155A">
            <w:fldChar w:fldCharType="end"/>
          </w:r>
        </w:sdtContent>
      </w:sdt>
      <w:r w:rsidR="0038155A">
        <w:t>.</w:t>
      </w:r>
    </w:p>
    <w:p w14:paraId="61E28CE8" w14:textId="1FC6F9C7" w:rsidR="00C3565F" w:rsidRDefault="00C3565F" w:rsidP="00C3565F">
      <w:pPr>
        <w:pStyle w:val="berschrift3"/>
      </w:pPr>
      <w:bookmarkStart w:id="43" w:name="_Toc121998503"/>
      <w:r>
        <w:lastRenderedPageBreak/>
        <w:t>Bordrechner</w:t>
      </w:r>
      <w:bookmarkEnd w:id="43"/>
    </w:p>
    <w:p w14:paraId="61B73014" w14:textId="6BC06DE9"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Content>
          <w:r w:rsidR="00732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VzZXIiLCJJZCI6ImRlYWUzMTMxLTQ3YzQtNDA4Yy1iZGRlLTY4MGM4M2JmZWYxYSIsIk1vZGlmaWVkT24iOiIyMDIyLTEyLTE0VDA3OjEzOjU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HZnbC4gUmVpbmhhcmR0IDIwMTgsIFMuIDUyMSkifV19LCJUYWciOiJDaXRhdmlQbGFjZWhvbGRlciNmZWRjYmQ3Zi01YjRhLTQwMWMtYWMxOC1jOTVmMjZmNGRjNWIiLCJUZXh0IjoiKHZnbC4gUmVpbmhhcmR0IDIwMTgsIFMuIDUyMSkiLCJXQUlWZXJzaW9uIjoiNi4xMC4wLjAifQ==}</w:instrText>
          </w:r>
          <w:r w:rsidR="00732638">
            <w:fldChar w:fldCharType="separate"/>
          </w:r>
          <w:r w:rsidR="00447634">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44" w:name="_Toc121998504"/>
      <w:r>
        <w:lastRenderedPageBreak/>
        <w:t xml:space="preserve">Theoretische </w:t>
      </w:r>
      <w:r w:rsidR="0092314B">
        <w:t>Modellierung und Konzeption</w:t>
      </w:r>
      <w:bookmarkEnd w:id="44"/>
    </w:p>
    <w:p w14:paraId="2348A35C" w14:textId="3AC88B4B" w:rsidR="008C693A" w:rsidRPr="00C232AA" w:rsidRDefault="008C693A" w:rsidP="008C693A">
      <w:r>
        <w:t>In diesem Kapite</w:t>
      </w:r>
      <w:r w:rsidR="00473C85">
        <w:t xml:space="preserve">l werden zunächst die theoretischen Grundlagen zur Modellierung </w:t>
      </w:r>
      <w:r w:rsidR="008541B4">
        <w:t>de</w:t>
      </w:r>
      <w:r w:rsidR="00B863AC">
        <w:t>s</w:t>
      </w:r>
      <w:r w:rsidR="008541B4">
        <w:t xml:space="preserve"> Problems erörtert. Hierzu werden zunächst</w:t>
      </w:r>
      <w:r w:rsidR="00B863AC">
        <w:t xml:space="preserve"> praxisnahe Beispielszenarien </w:t>
      </w:r>
      <w:r w:rsidR="00DC0E16">
        <w:t xml:space="preserve">konstruiert, welche im Nachgang als Grundlage zur Evaluation dienen sollen. </w:t>
      </w:r>
      <w:r w:rsidR="00D2025A">
        <w:t>Im folgenden Unterkapitel wird ermittelt, welche</w:t>
      </w:r>
      <w:r w:rsidR="00CD07FC">
        <w:t>r Umfang an Daten zumindest 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1B7460" w:rsidRPr="001B7460">
        <w:rPr>
          <w:b/>
          <w:bCs/>
        </w:rPr>
        <w:t>2</w:t>
      </w:r>
      <w:r w:rsidR="001B7460" w:rsidRPr="001B7460">
        <w:rPr>
          <w:b/>
          <w:bCs/>
        </w:rPr>
        <w:fldChar w:fldCharType="end"/>
      </w:r>
      <w:r w:rsidR="00C232AA">
        <w:rPr>
          <w:b/>
          <w:bCs/>
        </w:rPr>
        <w:t xml:space="preserve"> </w:t>
      </w:r>
      <w:r w:rsidR="00C232AA" w:rsidRPr="00C232AA">
        <w:t>zwei geeignet erscheinende Algorithmen aus dem Bereich des Reinforcement Learning ausgewählt.</w:t>
      </w:r>
      <w:r w:rsidR="007F67B2">
        <w:t xml:space="preserve"> Das Kapitel schließt mit der Aufstellung eines theoretischen Modells, welches im folgenden Kapitel prototypisch für Versuchszwecke umgesetzt wird.</w:t>
      </w:r>
    </w:p>
    <w:p w14:paraId="1AF39798" w14:textId="5055F29E" w:rsidR="008C693A" w:rsidRDefault="003641DC" w:rsidP="008C693A">
      <w:pPr>
        <w:pStyle w:val="berschrift2"/>
      </w:pPr>
      <w:bookmarkStart w:id="45" w:name="_Ref120178867"/>
      <w:bookmarkStart w:id="46" w:name="_Toc121998505"/>
      <w:r>
        <w:t>Aufstellung</w:t>
      </w:r>
      <w:r w:rsidR="00852006">
        <w:t xml:space="preserve"> geeigneter Beispielszenarien</w:t>
      </w:r>
      <w:bookmarkEnd w:id="45"/>
      <w:bookmarkEnd w:id="46"/>
    </w:p>
    <w:p w14:paraId="0FAFE24B" w14:textId="77777777" w:rsidR="00DD342A" w:rsidRDefault="00DD342A" w:rsidP="00DD342A">
      <w:r>
        <w:t>Im Rahmen der Arbeit sollen die Ergebnisse zweier ML-Algorithmen 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1A9F865E" w14:textId="77777777" w:rsidR="001A5F54" w:rsidRDefault="001A5F54" w:rsidP="001A5F54">
      <w:pPr>
        <w:pStyle w:val="Listenabsatz"/>
        <w:numPr>
          <w:ilvl w:val="0"/>
          <w:numId w:val="32"/>
        </w:numPr>
      </w:pPr>
      <w:r>
        <w:t>Betrachtete Buslinien sollen möglichst unterschiedliche Regelfahrwege oder Haltestellenfolgen aufweisen</w:t>
      </w:r>
    </w:p>
    <w:p w14:paraId="619861B3" w14:textId="77777777" w:rsidR="001A5F54" w:rsidRDefault="001A5F54" w:rsidP="001A5F54">
      <w:pPr>
        <w:pStyle w:val="Listenabsatz"/>
        <w:numPr>
          <w:ilvl w:val="0"/>
          <w:numId w:val="32"/>
        </w:numPr>
      </w:pPr>
      <w:r>
        <w:t>Je Szenario soll ein Störfall trainiert werden</w:t>
      </w:r>
    </w:p>
    <w:p w14:paraId="3E1C010B" w14:textId="77777777" w:rsidR="00DD342A" w:rsidRDefault="00DD342A" w:rsidP="00DD342A">
      <w:r>
        <w:t xml:space="preserve">Basierend auf diesen Maßregeln werden zwei Szenarien aus dem Raum Pforzheim und Umland ausgewählt. Betroffen sind jeweils zwei Regionalbuslinien, eine davon als Schnellbuslinie und eine Stadtbuslinie. Bedingt durch die unterschiedliche Haltepolitik der Linien ergibt sich je nach geographischem Betrachtungsraum ein unterschiedlicher Fahrweg mit entsprechend voneinander abweichenden Haltestellenfolgen. </w:t>
      </w:r>
    </w:p>
    <w:p w14:paraId="4316912B" w14:textId="77777777" w:rsidR="00DD342A" w:rsidRPr="00DD342A" w:rsidRDefault="00DD342A" w:rsidP="00DD342A">
      <w:pPr>
        <w:rPr>
          <w:b/>
          <w:bCs/>
        </w:rPr>
      </w:pPr>
      <w:r w:rsidRPr="00DD342A">
        <w:rPr>
          <w:b/>
          <w:bCs/>
        </w:rPr>
        <w:t>Stadt-Szenario</w:t>
      </w:r>
    </w:p>
    <w:p w14:paraId="53CBF96F" w14:textId="2C356487"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en die Regionalbuslinien 743 und 744, sowie die Stadtbuslinie 2 jeweils in beide Fahrtrichtungen. Alle Linien haben auf diesem Abschnitt denselben Regelfahrweg, die Regionalbuslinien bedienen im Gegensatz zur Stadtbuslinie jedoch zwei </w:t>
      </w:r>
      <w:r>
        <w:lastRenderedPageBreak/>
        <w:t xml:space="preserve">Haltestellen nur zum Ausstieg. Die Regionalbuslinien verkehren in einem 15/30min-Takt, die Stadtbuslinie verkehrt im 15min-Takt. Aufgrund eines schweren Verkehrsunfalls ist die </w:t>
      </w:r>
      <w:r w:rsidR="0081725B">
        <w:t xml:space="preserve">Kaiser-Friedrich-Straße im östlichen Teil </w:t>
      </w:r>
      <w:r>
        <w:t xml:space="preserve">für mindestens zwei Stunden voll gesperrt, sodass die Buslinien weiträumig umgeleitet werden müssen. Die folgende Abbildung zeigt den </w:t>
      </w:r>
      <w:r w:rsidR="00FF2DE6">
        <w:rPr>
          <w:noProof/>
        </w:rPr>
        <mc:AlternateContent>
          <mc:Choice Requires="wps">
            <w:drawing>
              <wp:anchor distT="0" distB="0" distL="114300" distR="114300" simplePos="0" relativeHeight="251655185" behindDoc="0" locked="0" layoutInCell="1" allowOverlap="1" wp14:anchorId="0917D3BB" wp14:editId="59F37F78">
                <wp:simplePos x="0" y="0"/>
                <wp:positionH relativeFrom="column">
                  <wp:posOffset>-1905</wp:posOffset>
                </wp:positionH>
                <wp:positionV relativeFrom="paragraph">
                  <wp:posOffset>3845560</wp:posOffset>
                </wp:positionV>
                <wp:extent cx="5579745" cy="635"/>
                <wp:effectExtent l="0" t="0" r="0"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065E5CC9" w:rsidR="00FF2DE6" w:rsidRPr="00020D65" w:rsidRDefault="00FF2DE6" w:rsidP="00FF2DE6">
                            <w:pPr>
                              <w:pStyle w:val="Beschriftung"/>
                              <w:rPr>
                                <w:sz w:val="21"/>
                              </w:rPr>
                            </w:pPr>
                            <w:bookmarkStart w:id="47" w:name="_Toc121989327"/>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8D6C3D">
                              <w:rPr>
                                <w:b/>
                                <w:bCs w:val="0"/>
                                <w:noProof/>
                              </w:rPr>
                              <w:t>5</w:t>
                            </w:r>
                            <w:r w:rsidRPr="00FF2DE6">
                              <w:rPr>
                                <w:b/>
                                <w:bCs w:val="0"/>
                              </w:rPr>
                              <w:fldChar w:fldCharType="end"/>
                            </w:r>
                            <w:r>
                              <w:t>: Beispielszenario für Linienbusse im Stadtverkehr</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15pt;margin-top:302.8pt;width:439.35pt;height:.05pt;z-index:2516551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" stroked="f">
                <v:textbox style="mso-fit-shape-to-text:t" inset="0,0,0,0">
                  <w:txbxContent>
                    <w:p w14:paraId="5A24A6EC" w14:textId="065E5CC9" w:rsidR="00FF2DE6" w:rsidRPr="00020D65" w:rsidRDefault="00FF2DE6" w:rsidP="00FF2DE6">
                      <w:pPr>
                        <w:pStyle w:val="Beschriftung"/>
                        <w:rPr>
                          <w:sz w:val="21"/>
                        </w:rPr>
                      </w:pPr>
                      <w:bookmarkStart w:id="48" w:name="_Toc121989327"/>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8D6C3D">
                        <w:rPr>
                          <w:b/>
                          <w:bCs w:val="0"/>
                          <w:noProof/>
                        </w:rPr>
                        <w:t>5</w:t>
                      </w:r>
                      <w:r w:rsidRPr="00FF2DE6">
                        <w:rPr>
                          <w:b/>
                          <w:bCs w:val="0"/>
                        </w:rPr>
                        <w:fldChar w:fldCharType="end"/>
                      </w:r>
                      <w:r>
                        <w:t>: Beispielszenario für Linienbusse im Stadtverkehr</w:t>
                      </w:r>
                      <w:bookmarkEnd w:id="48"/>
                    </w:p>
                  </w:txbxContent>
                </v:textbox>
                <w10:wrap type="topAndBottom"/>
              </v:shape>
            </w:pict>
          </mc:Fallback>
        </mc:AlternateContent>
      </w:r>
      <w:r w:rsidR="00401552">
        <w:rPr>
          <w:noProof/>
        </w:rPr>
        <w:drawing>
          <wp:anchor distT="0" distB="0" distL="114300" distR="114300" simplePos="0" relativeHeight="251655183" behindDoc="0" locked="0" layoutInCell="1" allowOverlap="1" wp14:anchorId="483859CC" wp14:editId="036D63A6">
            <wp:simplePos x="0" y="0"/>
            <wp:positionH relativeFrom="margin">
              <wp:align>right</wp:align>
            </wp:positionH>
            <wp:positionV relativeFrom="paragraph">
              <wp:posOffset>1141730</wp:posOffset>
            </wp:positionV>
            <wp:extent cx="5579745" cy="2646680"/>
            <wp:effectExtent l="0" t="0" r="1905" b="1270"/>
            <wp:wrapTopAndBottom/>
            <wp:docPr id="27" name="Grafik 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enthält.&#10;&#10;Automatisch generierte Beschreibung"/>
                    <pic:cNvPicPr/>
                  </pic:nvPicPr>
                  <pic:blipFill>
                    <a:blip r:embed="rId40"/>
                    <a:stretch>
                      <a:fillRect/>
                    </a:stretch>
                  </pic:blipFill>
                  <pic:spPr>
                    <a:xfrm>
                      <a:off x="0" y="0"/>
                      <a:ext cx="5579745" cy="2646680"/>
                    </a:xfrm>
                    <a:prstGeom prst="rect">
                      <a:avLst/>
                    </a:prstGeom>
                  </pic:spPr>
                </pic:pic>
              </a:graphicData>
            </a:graphic>
          </wp:anchor>
        </w:drawing>
      </w:r>
      <w:r>
        <w:t>betrachteten Raum als Kartenansicht:</w:t>
      </w:r>
    </w:p>
    <w:p w14:paraId="7F072019" w14:textId="6D4796C0" w:rsidR="00DD342A" w:rsidRDefault="00DD342A" w:rsidP="00DD342A">
      <w:r>
        <w:t xml:space="preserve">In blau markiert sind der Fahrweg der Stadtbuslinie und deren zum Einstieg bediente Haltestellen, in orange markiert entsprechend die der Regionalbuslinien. </w:t>
      </w:r>
      <w:r w:rsidR="00FC0A8D">
        <w:t xml:space="preserve">Darüber hinaus sind weitere Haltestellen </w:t>
      </w:r>
      <w:r w:rsidR="007652AB">
        <w:t xml:space="preserve">im Stadtgebiet mit entsprechenden Symbolen dargestellt. </w:t>
      </w:r>
      <w:r>
        <w:t xml:space="preserve">Der rote </w:t>
      </w:r>
      <w:r w:rsidR="00500722">
        <w:t>Blitz</w:t>
      </w:r>
      <w:r>
        <w:t xml:space="preserve"> markiert die Unfallstelle.</w:t>
      </w:r>
      <w:r w:rsidR="00D672EF">
        <w:t xml:space="preserve"> Die Karte ist in vergrößerter Ansicht im Anhang zu finden.</w:t>
      </w:r>
    </w:p>
    <w:p w14:paraId="4ABC90E8" w14:textId="77777777" w:rsidR="00DD342A" w:rsidRPr="00231D5E" w:rsidRDefault="00DD342A" w:rsidP="00DD342A">
      <w:pPr>
        <w:rPr>
          <w:b/>
          <w:bCs/>
        </w:rPr>
      </w:pPr>
      <w:r w:rsidRPr="00231D5E">
        <w:rPr>
          <w:b/>
          <w:bCs/>
        </w:rPr>
        <w:t>Land-Szenario</w:t>
      </w:r>
    </w:p>
    <w:p w14:paraId="3F0FE7E7" w14:textId="4B8ABDD9" w:rsidR="00DD342A" w:rsidRDefault="00DD342A" w:rsidP="00DD342A">
      <w:r>
        <w:t xml:space="preserve">Betrachtet werden soll der Abschnitt zwischen den Gemeinden </w:t>
      </w:r>
      <w:r w:rsidR="00FE12C6">
        <w:t>Langenbrand mit Ortsteil Brückenäcker im Südwesten</w:t>
      </w:r>
      <w:r>
        <w:t xml:space="preserve"> und Engelsbrand</w:t>
      </w:r>
      <w:r w:rsidR="00FE12C6">
        <w:t xml:space="preserve"> mit den Ortsteilen Salmbach und Grunbach im Norden</w:t>
      </w:r>
      <w:r>
        <w:t xml:space="preserve">. Auf diesem Abschnitt verkehren die Regionalbuslinien 743 und 744. Die Linie 743 ist eine Schnellbuslinie und bedient in der Gemeinde Engelsbrand nur den Ortsteil Salmbach und fährt dann direkt weiter in Richtung Pforzheim. Die Linie 744 beginnt im Ortsteil Salmbach, bedient dann die Ortsteile Engelsbrand und Grundbach und fährt dann in Richtung Pforzheim. Einige Fahrten der Linie 744 beginnen bereits in Kapfenhardt und verkehren ab Salmbach dann über den regulären Fahrweg der Linie 744 in Richtung Pforzheim. Die Linie 743 verkehrt im 60min-Takt, die Linie 744 im 30min-Takt jeweils in beide Fahrtrichtungen. Aufgrund eines umgestürzten Baumes ist die Landstraße zwischen den Orten Langenbrand und Salmbach in Richtung Salmbach einseitig gesperrt, sodass die Busse </w:t>
      </w:r>
      <w:r w:rsidR="003641DC">
        <w:t>aus Richtung</w:t>
      </w:r>
      <w:r>
        <w:t xml:space="preserve"> Schömberg und </w:t>
      </w:r>
      <w:r>
        <w:lastRenderedPageBreak/>
        <w:t xml:space="preserve">Kapfenhardt kommend umgeleitet werden müssen. Die Gegenrichtung ist mit vorsichtiger </w:t>
      </w:r>
      <w:r w:rsidR="00FF2DE6">
        <w:rPr>
          <w:noProof/>
        </w:rPr>
        <mc:AlternateContent>
          <mc:Choice Requires="wps">
            <w:drawing>
              <wp:anchor distT="0" distB="0" distL="114300" distR="114300" simplePos="0" relativeHeight="251655186" behindDoc="0" locked="0" layoutInCell="1" allowOverlap="1" wp14:anchorId="24A1FADC" wp14:editId="6D6DF416">
                <wp:simplePos x="0" y="0"/>
                <wp:positionH relativeFrom="column">
                  <wp:posOffset>0</wp:posOffset>
                </wp:positionH>
                <wp:positionV relativeFrom="paragraph">
                  <wp:posOffset>4349750</wp:posOffset>
                </wp:positionV>
                <wp:extent cx="557974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0A617E26" w:rsidR="00FF2DE6" w:rsidRPr="00066495" w:rsidRDefault="00FF2DE6" w:rsidP="00FF2DE6">
                            <w:pPr>
                              <w:pStyle w:val="Beschriftung"/>
                              <w:rPr>
                                <w:sz w:val="21"/>
                              </w:rPr>
                            </w:pPr>
                            <w:bookmarkStart w:id="49" w:name="_Toc12198932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8D6C3D">
                              <w:rPr>
                                <w:b/>
                                <w:bCs w:val="0"/>
                                <w:noProof/>
                              </w:rPr>
                              <w:t>6</w:t>
                            </w:r>
                            <w:r w:rsidRPr="00FF2DE6">
                              <w:rPr>
                                <w:b/>
                                <w:bCs w:val="0"/>
                              </w:rPr>
                              <w:fldChar w:fldCharType="end"/>
                            </w:r>
                            <w:r w:rsidRPr="00FF2DE6">
                              <w:rPr>
                                <w:b/>
                                <w:bCs w:val="0"/>
                              </w:rPr>
                              <w:t>:</w:t>
                            </w:r>
                            <w:r>
                              <w:t xml:space="preserve"> Beispielszenario für Linienbusse im Regionalverkehr</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0;margin-top:342.5pt;width:439.35pt;height:.05pt;z-index:25165518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" stroked="f">
                <v:textbox style="mso-fit-shape-to-text:t" inset="0,0,0,0">
                  <w:txbxContent>
                    <w:p w14:paraId="1A53DA4E" w14:textId="0A617E26" w:rsidR="00FF2DE6" w:rsidRPr="00066495" w:rsidRDefault="00FF2DE6" w:rsidP="00FF2DE6">
                      <w:pPr>
                        <w:pStyle w:val="Beschriftung"/>
                        <w:rPr>
                          <w:sz w:val="21"/>
                        </w:rPr>
                      </w:pPr>
                      <w:bookmarkStart w:id="50" w:name="_Toc12198932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8D6C3D">
                        <w:rPr>
                          <w:b/>
                          <w:bCs w:val="0"/>
                          <w:noProof/>
                        </w:rPr>
                        <w:t>6</w:t>
                      </w:r>
                      <w:r w:rsidRPr="00FF2DE6">
                        <w:rPr>
                          <w:b/>
                          <w:bCs w:val="0"/>
                        </w:rPr>
                        <w:fldChar w:fldCharType="end"/>
                      </w:r>
                      <w:r w:rsidRPr="00FF2DE6">
                        <w:rPr>
                          <w:b/>
                          <w:bCs w:val="0"/>
                        </w:rPr>
                        <w:t>:</w:t>
                      </w:r>
                      <w:r>
                        <w:t xml:space="preserve"> Beispielszenario für Linienbusse im Regionalverkehr</w:t>
                      </w:r>
                      <w:bookmarkEnd w:id="50"/>
                    </w:p>
                  </w:txbxContent>
                </v:textbox>
                <w10:wrap type="topAndBottom"/>
              </v:shape>
            </w:pict>
          </mc:Fallback>
        </mc:AlternateContent>
      </w:r>
      <w:r w:rsidR="00FF2DE6">
        <w:rPr>
          <w:noProof/>
        </w:rPr>
        <w:drawing>
          <wp:anchor distT="0" distB="0" distL="114300" distR="114300" simplePos="0" relativeHeight="251655184" behindDoc="0" locked="0" layoutInCell="1" allowOverlap="1" wp14:anchorId="7BE46CE6" wp14:editId="16947FB2">
            <wp:simplePos x="0" y="0"/>
            <wp:positionH relativeFrom="margin">
              <wp:align>left</wp:align>
            </wp:positionH>
            <wp:positionV relativeFrom="paragraph">
              <wp:posOffset>514350</wp:posOffset>
            </wp:positionV>
            <wp:extent cx="5579745" cy="3778250"/>
            <wp:effectExtent l="0" t="0" r="1905" b="0"/>
            <wp:wrapTopAndBottom/>
            <wp:docPr id="28" name="Grafik 2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Karte enthält.&#10;&#10;Automatisch generierte Beschreibung"/>
                    <pic:cNvPicPr/>
                  </pic:nvPicPr>
                  <pic:blipFill>
                    <a:blip r:embed="rId41"/>
                    <a:stretch>
                      <a:fillRect/>
                    </a:stretch>
                  </pic:blipFill>
                  <pic:spPr>
                    <a:xfrm>
                      <a:off x="0" y="0"/>
                      <a:ext cx="5579745" cy="3778250"/>
                    </a:xfrm>
                    <a:prstGeom prst="rect">
                      <a:avLst/>
                    </a:prstGeom>
                  </pic:spPr>
                </pic:pic>
              </a:graphicData>
            </a:graphic>
          </wp:anchor>
        </w:drawing>
      </w:r>
      <w:r>
        <w:t>Fahrweise befahrbar. Die folgende Abbildung zeigt den betrachteten Raum als Kartenansicht:</w:t>
      </w:r>
    </w:p>
    <w:p w14:paraId="17BB1FEB" w14:textId="66DE0709" w:rsidR="00852006" w:rsidRDefault="00DD342A" w:rsidP="00DD342A">
      <w:r>
        <w:t>Zu sehen sind die Regionalbuslinien 743 in orange, die Linie 744 in grau</w:t>
      </w:r>
      <w:r w:rsidR="001E66A4">
        <w:t xml:space="preserve"> mit den entsprechend planmäßig bedienten Haltestellen</w:t>
      </w:r>
      <w:r>
        <w:t xml:space="preserve">. </w:t>
      </w:r>
      <w:r w:rsidR="001E66A4">
        <w:t>Weitere</w:t>
      </w:r>
      <w:r>
        <w:t xml:space="preserve"> </w:t>
      </w:r>
      <w:r w:rsidR="00E016D3">
        <w:t xml:space="preserve">Haltestellen sind in dieser Ansicht nicht gesondert </w:t>
      </w:r>
      <w:r w:rsidR="001E66A4">
        <w:t>dargestellt</w:t>
      </w:r>
      <w:r w:rsidR="00E016D3">
        <w:t xml:space="preserve">, da diese bedingt durch die Zoomstufe der Karte </w:t>
      </w:r>
      <w:r w:rsidR="00950708">
        <w:t xml:space="preserve">eher zu ein Überfrachtung führen würden, als zweckdienlich zu sein. </w:t>
      </w:r>
      <w:r w:rsidR="00A525BF">
        <w:t xml:space="preserve">Zur Orientierung sind außerdem die Fahrtrichtungen </w:t>
      </w:r>
      <w:r w:rsidR="00C9083F">
        <w:t>gekennzeichnet</w:t>
      </w:r>
      <w:r w:rsidR="00A525BF">
        <w:t xml:space="preserve">. </w:t>
      </w:r>
      <w:r>
        <w:t xml:space="preserve">Der rote </w:t>
      </w:r>
      <w:r w:rsidR="001E66A4">
        <w:t>Blitz</w:t>
      </w:r>
      <w:r>
        <w:t xml:space="preserve"> markiert die Stelle, an der die Straße einseitig unterbrochen ist.</w:t>
      </w:r>
      <w:r w:rsidR="00D672EF">
        <w:t xml:space="preserve"> Die Karte ist in vergrößerter Ansicht im Anhang zu finden.</w:t>
      </w:r>
    </w:p>
    <w:p w14:paraId="77E62A33" w14:textId="7678F361" w:rsidR="003641DC" w:rsidRDefault="003334BB" w:rsidP="003641DC">
      <w:pPr>
        <w:pStyle w:val="berschrift2"/>
      </w:pPr>
      <w:bookmarkStart w:id="51" w:name="_Toc121998506"/>
      <w:r>
        <w:t>Auswahl verfügbarer Eingangsdaten</w:t>
      </w:r>
      <w:bookmarkEnd w:id="51"/>
    </w:p>
    <w:p w14:paraId="191DB9AA" w14:textId="17EC3513"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w:t>
      </w:r>
      <w:r w:rsidR="002374C7">
        <w:lastRenderedPageBreak/>
        <w:t xml:space="preserve">zunächst die Zwecke aufgelistet und passend dazu jeweils verfügbare Datenquellen </w:t>
      </w:r>
      <w:r w:rsidR="00E7746B">
        <w:t>erläutert. Zudem werden notwendige Transformationen und Anpassungen an den Daten beschrieben.</w:t>
      </w:r>
    </w:p>
    <w:p w14:paraId="5BBCEA13" w14:textId="6F48FE78" w:rsidR="00E7746B" w:rsidRDefault="00AC0341" w:rsidP="00AC0341">
      <w:pPr>
        <w:pStyle w:val="berschrift3"/>
      </w:pPr>
      <w:bookmarkStart w:id="52" w:name="_Toc121998507"/>
      <w:r>
        <w:t xml:space="preserve">Betriebliche Daten </w:t>
      </w:r>
      <w:r w:rsidR="00C5510B">
        <w:t>für Fahrplan und Liniennetz</w:t>
      </w:r>
      <w:bookmarkEnd w:id="52"/>
    </w:p>
    <w:p w14:paraId="429F7A72" w14:textId="4D179F5D"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Content>
          <w:r w:rsidR="001146A1">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VzZXIiLCJJZCI6ImRlYWUzMTMxLTQ3YzQtNDA4Yy1iZGRlLTY4MGM4M2JmZWYxYSIsIk1vZGlmaWVkT24iOiIyMDIyLTEyLTE0VDA3OjEzOjU4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HZnbC4gUmVpbmhhcmR0IDIwMTgsIFMuIDQ1NikifV19LCJUYWciOiJDaXRhdmlQbGFjZWhvbGRlciM0NWYwYzNmYy04ZDFkLTRjNGMtYWY3ZC03N2MzM2NiYzQzODAiLCJUZXh0IjoiKHZnbC4gUmVpbmhhcmR0IDIwMTgsIFMuIDQ1NikiLCJXQUlWZXJzaW9uIjoiNi4xMC4wLjAifQ==}</w:instrText>
          </w:r>
          <w:r w:rsidR="001146A1">
            <w:fldChar w:fldCharType="separate"/>
          </w:r>
          <w:r w:rsidR="00447634">
            <w:t>(vgl. Reinhardt 2018, S. 456)</w:t>
          </w:r>
          <w:r w:rsidR="001146A1">
            <w:fldChar w:fldCharType="end"/>
          </w:r>
        </w:sdtContent>
      </w:sdt>
      <w:r w:rsidR="001146A1">
        <w:t>.</w:t>
      </w:r>
      <w:r w:rsidR="00C81757">
        <w:t xml:space="preserve"> Dieser bildet darüber hinaus auch den Maßstab für die Arbeit des Leitstellenpersonals.</w:t>
      </w:r>
    </w:p>
    <w:p w14:paraId="5E52BE17" w14:textId="34980956"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p>
    <w:p w14:paraId="0531202D" w14:textId="544460D3" w:rsidR="00B11B4D" w:rsidRDefault="00B11B4D" w:rsidP="00C5510B">
      <w:r>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5C6BAA31" w:rsidR="009E74A9" w:rsidRDefault="001146A1" w:rsidP="00C5510B">
      <w:r>
        <w:t>Sei</w:t>
      </w:r>
      <w:r w:rsidR="007436BC">
        <w:t xml:space="preserve">t der Änderung des Personenbeförderungsgesetz sind unter </w:t>
      </w:r>
      <w:proofErr w:type="spellStart"/>
      <w:r w:rsidR="007436BC">
        <w:t>Anderem</w:t>
      </w:r>
      <w:proofErr w:type="spellEnd"/>
      <w:r w:rsidR="007436BC">
        <w:t xml:space="preserve"> auch Verkehrsunternehmen 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447634">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proofErr w:type="spellStart"/>
      <w:r w:rsidR="00815075" w:rsidRPr="0053143C">
        <w:rPr>
          <w:i/>
        </w:rPr>
        <w:instrText>Comma</w:instrText>
      </w:r>
      <w:proofErr w:type="spellEnd"/>
      <w:r w:rsidR="00815075" w:rsidRPr="0053143C">
        <w:rPr>
          <w:i/>
        </w:rPr>
        <w:instrText xml:space="preserve"> </w:instrText>
      </w:r>
      <w:proofErr w:type="spellStart"/>
      <w:r w:rsidR="00815075" w:rsidRPr="0053143C">
        <w:rPr>
          <w:i/>
        </w:rPr>
        <w:instrText>Separated</w:instrText>
      </w:r>
      <w:proofErr w:type="spellEnd"/>
      <w:r w:rsidR="00815075" w:rsidRPr="0053143C">
        <w:rPr>
          <w:i/>
        </w:rPr>
        <w:instrText xml:space="preserve">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447634">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1DFE079B"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allemal zu gebrauchen. </w:t>
      </w:r>
      <w:r w:rsidR="00190416">
        <w:t>Aufgrund der einfachen Zugänglichkeit und des gut verarbeitbaren Datenformates werden GTFS-Daten als Grundlage für den Prototyp und dessen Evaluation genutzt.</w:t>
      </w:r>
    </w:p>
    <w:p w14:paraId="5FDE000A" w14:textId="3E18D66D" w:rsidR="00716B1A" w:rsidRDefault="00FA46A0" w:rsidP="00716B1A">
      <w:pPr>
        <w:pStyle w:val="berschrift3"/>
      </w:pPr>
      <w:bookmarkStart w:id="53" w:name="_Toc121998508"/>
      <w:r>
        <w:lastRenderedPageBreak/>
        <w:t>Kartendaten und Routing</w:t>
      </w:r>
      <w:bookmarkEnd w:id="53"/>
    </w:p>
    <w:p w14:paraId="219B64AA" w14:textId="02CC3620" w:rsidR="003A3BDF" w:rsidRDefault="003A3BDF" w:rsidP="003A3BDF">
      <w:r>
        <w:t xml:space="preserve">An dieser Stelle muss zunächst </w:t>
      </w:r>
      <w:r w:rsidR="00436FBD">
        <w:t xml:space="preserve">der spätere Einsatzzweck differenziert werden. Der Fokus liegt </w:t>
      </w:r>
      <w:r w:rsidR="00BE5F43">
        <w:t xml:space="preserve">auf der Umleitungssuche für Linienbusse im Störungsfall. </w:t>
      </w:r>
      <w:r w:rsidR="00BE5F43" w:rsidRPr="008B07BF">
        <w:rPr>
          <w:color w:val="FF0000"/>
        </w:rPr>
        <w:t xml:space="preserve">Das Routing auf dem verfügbaren Straßennetz </w:t>
      </w:r>
      <w:r w:rsidR="005B207B" w:rsidRPr="008B07BF">
        <w:rPr>
          <w:color w:val="FF0000"/>
        </w:rPr>
        <w:t xml:space="preserve">selbst ist jedoch explizit nicht Teil der Untersuchung. </w:t>
      </w:r>
      <w:r w:rsidR="00894DF5" w:rsidRPr="008B07BF">
        <w:rPr>
          <w:color w:val="FF0000"/>
        </w:rPr>
        <w:t>Aus diesem Grund können bestehende Routing</w:t>
      </w:r>
      <w:r w:rsidR="00954BFA" w:rsidRPr="008B07BF">
        <w:rPr>
          <w:color w:val="FF0000"/>
        </w:rPr>
        <w:t xml:space="preserve">frameworks für offene Daten oder alternativ kommerzielle Anbieter für Routingdienste </w:t>
      </w:r>
      <w:r w:rsidR="00BC6742" w:rsidRPr="008B07BF">
        <w:rPr>
          <w:color w:val="FF0000"/>
        </w:rPr>
        <w:t xml:space="preserve">eingebunden werden. Um mehr Kontrolle über das Routing selbst zu erlangen, bietet sich jedoch zumindest die Einbindung </w:t>
      </w:r>
      <w:r w:rsidR="00FA46A0" w:rsidRPr="008B07BF">
        <w:rPr>
          <w:color w:val="FF0000"/>
        </w:rPr>
        <w:t xml:space="preserve">eines Frameworks für öffentlich verfügbare Geodaten an. </w:t>
      </w:r>
    </w:p>
    <w:p w14:paraId="4343EEF5" w14:textId="77777777" w:rsidR="000C036A" w:rsidRDefault="00E75366" w:rsidP="003A3BDF">
      <w:r>
        <w:t xml:space="preserve">Der wohl bekannteste Anbieter für offene Geodaten im deutschsprachigen Raum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fast alle Verwendungsarten, darunter auch kommerzielle, zu. Einzige Voraussetzung ist, dass die OSM-Mitwirkenden als Quelle genannt werden.</w:t>
      </w:r>
      <w:r w:rsidR="00711BE4">
        <w:t xml:space="preserve"> Der Anbieter Geofabrik bietet darüber hinaus </w:t>
      </w:r>
      <w:r w:rsidR="00655677">
        <w:t xml:space="preserve">täglich aktualisierte, 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F15BBA">
        <w:t xml:space="preserve">Mengen an Daten enthalten, die dann weiterverarbeitet werden müssten.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17E1A5CA" w14:textId="431FF2A4" w:rsidR="009D2B25" w:rsidRDefault="000C036A" w:rsidP="003A3BDF">
      <w:r>
        <w:t>Für das Routing werden</w:t>
      </w:r>
      <w:r w:rsidR="005E67FE">
        <w:t xml:space="preserve"> nur Straßendaten benötigt, Daten über Häuser und POIs sind nicht notwendig. Eine nennenswerte Alternative zu den </w:t>
      </w:r>
      <w:r w:rsidR="00EB14EA">
        <w:t>fertig verfügbaren Datensätzen der Geofabrik bietet die sogenannte Overpass-API</w:t>
      </w:r>
      <w:r w:rsidR="009A3410">
        <w:t xml:space="preserve"> mit dem </w:t>
      </w:r>
      <w:r w:rsidR="00F85B43">
        <w:t>Webinterface</w:t>
      </w:r>
      <w:r w:rsidR="009A3410">
        <w:t xml:space="preserve"> 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proofErr w:type="spellStart"/>
      <w:r w:rsidR="006162FD" w:rsidRPr="00C56C80">
        <w:rPr>
          <w:i/>
          <w:iCs/>
        </w:rPr>
        <w:t>highway</w:t>
      </w:r>
      <w:proofErr w:type="spellEnd"/>
      <w:r w:rsidR="0021551F">
        <w:t xml:space="preserve"> eingrenzen</w:t>
      </w:r>
      <w:r w:rsidR="00CC1BE2">
        <w:t xml:space="preserve">, in dem die jeweilige </w:t>
      </w:r>
      <w:r w:rsidR="00E473C2">
        <w:t xml:space="preserve">Straßenkategorie abgelegt ist. </w:t>
      </w:r>
    </w:p>
    <w:p w14:paraId="4E5B9A29" w14:textId="77777777" w:rsidR="009D2B25" w:rsidRDefault="009D2B25">
      <w:pPr>
        <w:jc w:val="left"/>
      </w:pPr>
      <w:r>
        <w:br w:type="page"/>
      </w:r>
    </w:p>
    <w:p w14:paraId="709966E2" w14:textId="46A1F5B2" w:rsidR="006162FD" w:rsidRDefault="00D71CF3" w:rsidP="003A3BDF">
      <w:r>
        <w:lastRenderedPageBreak/>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w:t>
            </w:r>
            <w:proofErr w:type="spellStart"/>
            <w:r w:rsidRPr="002E1BC0">
              <w:t>highway</w:t>
            </w:r>
            <w:proofErr w:type="spellEnd"/>
            <w:r w:rsidRPr="002E1BC0">
              <w:t>=)</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proofErr w:type="spellStart"/>
            <w:r w:rsidRPr="002E1BC0">
              <w:rPr>
                <w:b w:val="0"/>
                <w:bCs w:val="0"/>
              </w:rPr>
              <w:t>m</w:t>
            </w:r>
            <w:r w:rsidR="005139F4" w:rsidRPr="002E1BC0">
              <w:rPr>
                <w:b w:val="0"/>
                <w:bCs w:val="0"/>
              </w:rPr>
              <w:t>otorway</w:t>
            </w:r>
            <w:proofErr w:type="spellEnd"/>
            <w:r w:rsidR="005139F4" w:rsidRPr="002E1BC0">
              <w:rPr>
                <w:b w:val="0"/>
                <w:bCs w:val="0"/>
              </w:rPr>
              <w:t xml:space="preserve"> / </w:t>
            </w:r>
            <w:proofErr w:type="spellStart"/>
            <w:r w:rsidR="005139F4" w:rsidRPr="002E1BC0">
              <w:rPr>
                <w:b w:val="0"/>
                <w:bCs w:val="0"/>
              </w:rPr>
              <w:t>motorway_link</w:t>
            </w:r>
            <w:proofErr w:type="spellEnd"/>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proofErr w:type="spellStart"/>
            <w:r w:rsidRPr="002E1BC0">
              <w:rPr>
                <w:b w:val="0"/>
                <w:bCs w:val="0"/>
              </w:rPr>
              <w:t>trunk</w:t>
            </w:r>
            <w:proofErr w:type="spellEnd"/>
            <w:r w:rsidRPr="002E1BC0">
              <w:rPr>
                <w:b w:val="0"/>
                <w:bCs w:val="0"/>
              </w:rPr>
              <w:t xml:space="preserve"> / </w:t>
            </w:r>
            <w:proofErr w:type="spellStart"/>
            <w:r w:rsidRPr="002E1BC0">
              <w:rPr>
                <w:b w:val="0"/>
                <w:bCs w:val="0"/>
              </w:rPr>
              <w:t>trunk_link</w:t>
            </w:r>
            <w:proofErr w:type="spellEnd"/>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proofErr w:type="spellStart"/>
            <w:r w:rsidRPr="002E1BC0">
              <w:rPr>
                <w:b w:val="0"/>
                <w:bCs w:val="0"/>
              </w:rPr>
              <w:t>primary</w:t>
            </w:r>
            <w:proofErr w:type="spellEnd"/>
            <w:r w:rsidR="00782617" w:rsidRPr="002E1BC0">
              <w:rPr>
                <w:b w:val="0"/>
                <w:bCs w:val="0"/>
              </w:rPr>
              <w:t xml:space="preserve"> / </w:t>
            </w:r>
            <w:proofErr w:type="spellStart"/>
            <w:r w:rsidR="00782617" w:rsidRPr="002E1BC0">
              <w:rPr>
                <w:b w:val="0"/>
                <w:bCs w:val="0"/>
              </w:rPr>
              <w:t>primary_link</w:t>
            </w:r>
            <w:proofErr w:type="spellEnd"/>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proofErr w:type="spellStart"/>
            <w:r w:rsidRPr="002E1BC0">
              <w:rPr>
                <w:b w:val="0"/>
                <w:bCs w:val="0"/>
              </w:rPr>
              <w:t>secondary</w:t>
            </w:r>
            <w:proofErr w:type="spellEnd"/>
            <w:r w:rsidRPr="002E1BC0">
              <w:rPr>
                <w:b w:val="0"/>
                <w:bCs w:val="0"/>
              </w:rPr>
              <w:t xml:space="preserve"> / </w:t>
            </w:r>
            <w:proofErr w:type="spellStart"/>
            <w:r w:rsidRPr="002E1BC0">
              <w:rPr>
                <w:b w:val="0"/>
                <w:bCs w:val="0"/>
              </w:rPr>
              <w:t>secondary_link</w:t>
            </w:r>
            <w:proofErr w:type="spellEnd"/>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proofErr w:type="spellStart"/>
            <w:r w:rsidRPr="002E1BC0">
              <w:rPr>
                <w:b w:val="0"/>
                <w:bCs w:val="0"/>
              </w:rPr>
              <w:t>tertiary</w:t>
            </w:r>
            <w:proofErr w:type="spellEnd"/>
            <w:r w:rsidRPr="002E1BC0">
              <w:rPr>
                <w:b w:val="0"/>
                <w:bCs w:val="0"/>
              </w:rPr>
              <w:t xml:space="preserve"> / </w:t>
            </w:r>
            <w:proofErr w:type="spellStart"/>
            <w:r w:rsidRPr="002E1BC0">
              <w:rPr>
                <w:b w:val="0"/>
                <w:bCs w:val="0"/>
              </w:rPr>
              <w:t>tertiary_link</w:t>
            </w:r>
            <w:proofErr w:type="spellEnd"/>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proofErr w:type="spellStart"/>
            <w:r w:rsidRPr="002E1BC0">
              <w:rPr>
                <w:b w:val="0"/>
                <w:bCs w:val="0"/>
              </w:rPr>
              <w:t>residential</w:t>
            </w:r>
            <w:proofErr w:type="spellEnd"/>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proofErr w:type="spellStart"/>
            <w:r w:rsidRPr="002E1BC0">
              <w:rPr>
                <w:b w:val="0"/>
                <w:bCs w:val="0"/>
              </w:rPr>
              <w:t>living_street</w:t>
            </w:r>
            <w:proofErr w:type="spellEnd"/>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proofErr w:type="spellStart"/>
            <w:r w:rsidRPr="002E1BC0">
              <w:rPr>
                <w:b w:val="0"/>
                <w:bCs w:val="0"/>
              </w:rPr>
              <w:t>p</w:t>
            </w:r>
            <w:r w:rsidR="006A581C" w:rsidRPr="002E1BC0">
              <w:rPr>
                <w:b w:val="0"/>
                <w:bCs w:val="0"/>
              </w:rPr>
              <w:t>edestrian</w:t>
            </w:r>
            <w:proofErr w:type="spellEnd"/>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77777777" w:rsidR="0019739D" w:rsidRPr="006E295F" w:rsidRDefault="0019739D" w:rsidP="0019739D">
      <w:pPr>
        <w:pStyle w:val="BeschriftungOhneEintrag"/>
        <w:rPr>
          <w:vanish/>
          <w:specVanish/>
        </w:rPr>
      </w:pPr>
      <w:bookmarkStart w:id="54" w:name="_Toc121989338"/>
      <w:r w:rsidRPr="0019739D">
        <w:rPr>
          <w:b/>
          <w:bCs w:val="0"/>
        </w:rPr>
        <w:t xml:space="preserve">Tabelle </w:t>
      </w:r>
      <w:r w:rsidRPr="0019739D">
        <w:rPr>
          <w:b/>
          <w:bCs w:val="0"/>
        </w:rPr>
        <w:fldChar w:fldCharType="begin"/>
      </w:r>
      <w:r w:rsidRPr="0019739D">
        <w:rPr>
          <w:b/>
          <w:bCs w:val="0"/>
        </w:rPr>
        <w:instrText xml:space="preserve"> SEQ Tabelle \* ARABIC </w:instrText>
      </w:r>
      <w:r w:rsidRPr="0019739D">
        <w:rPr>
          <w:b/>
          <w:bCs w:val="0"/>
        </w:rPr>
        <w:fldChar w:fldCharType="separate"/>
      </w:r>
      <w:r w:rsidRPr="0019739D">
        <w:rPr>
          <w:b/>
          <w:bCs w:val="0"/>
          <w:noProof/>
        </w:rPr>
        <w:t>1</w:t>
      </w:r>
      <w:r w:rsidRPr="0019739D">
        <w:rPr>
          <w:b/>
          <w:bCs w:val="0"/>
        </w:rPr>
        <w:fldChar w:fldCharType="end"/>
      </w:r>
      <w:r w:rsidRPr="0019739D">
        <w:rPr>
          <w:b/>
          <w:bCs w:val="0"/>
        </w:rPr>
        <w:t>:</w:t>
      </w:r>
      <w:r>
        <w:t xml:space="preserve"> Straßenkategorien und deren Schlüssel in OSM-Daten</w:t>
      </w:r>
      <w:bookmarkEnd w:id="54"/>
    </w:p>
    <w:p w14:paraId="4F782CEF" w14:textId="3469C3F1"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447634">
            <w:t>OSM-Highway 2022</w:t>
          </w:r>
          <w:r>
            <w:fldChar w:fldCharType="end"/>
          </w:r>
        </w:sdtContent>
      </w:sdt>
      <w:r>
        <w:t>)</w:t>
      </w:r>
    </w:p>
    <w:p w14:paraId="31D269AB" w14:textId="3E692054" w:rsidR="006162FD" w:rsidRDefault="00E12741" w:rsidP="003A3BDF">
      <w:r>
        <w:t xml:space="preserve">Bei dieser Tabelle handelt sich nicht um eine vollständige Auflistung aller verfügbaren Werte für </w:t>
      </w:r>
      <w:r w:rsidR="0065536D">
        <w:t xml:space="preserve">das Attribut </w:t>
      </w:r>
      <w:proofErr w:type="spellStart"/>
      <w:r>
        <w:t>highway</w:t>
      </w:r>
      <w:proofErr w:type="spellEnd"/>
      <w:r w:rsidR="008819B8">
        <w:t xml:space="preserve">, sondern ausschließlich um </w:t>
      </w:r>
      <w:r w:rsidR="005E4BDF">
        <w:t xml:space="preserve">jene Straßenkategorien, die </w:t>
      </w:r>
      <w:r w:rsidR="00A91F57">
        <w:t>mit Linienbussen befahren werden könn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447634">
            <w:t>(vgl. OSM-PSV 2022)</w:t>
          </w:r>
          <w:r w:rsidR="00DE2F81">
            <w:fldChar w:fldCharType="end"/>
          </w:r>
        </w:sdtContent>
      </w:sdt>
      <w:r w:rsidR="00DE2F81">
        <w:t>.</w:t>
      </w:r>
    </w:p>
    <w:p w14:paraId="77E5886F" w14:textId="4804DC3B" w:rsidR="006B6848" w:rsidRDefault="00A802E1" w:rsidP="003A3BDF">
      <w:r>
        <w:rPr>
          <w:noProof/>
        </w:rPr>
        <w:drawing>
          <wp:anchor distT="0" distB="0" distL="114300" distR="114300" simplePos="0" relativeHeight="251655182" behindDoc="1" locked="0" layoutInCell="1" allowOverlap="1" wp14:anchorId="0920D301" wp14:editId="480503BE">
            <wp:simplePos x="0" y="0"/>
            <wp:positionH relativeFrom="page">
              <wp:posOffset>2276475</wp:posOffset>
            </wp:positionH>
            <wp:positionV relativeFrom="paragraph">
              <wp:posOffset>520700</wp:posOffset>
            </wp:positionV>
            <wp:extent cx="2941320" cy="262890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42">
                      <a:extLst>
                        <a:ext uri="{28A0092B-C50C-407E-A947-70E740481C1C}">
                          <a14:useLocalDpi xmlns:a14="http://schemas.microsoft.com/office/drawing/2010/main" val="0"/>
                        </a:ext>
                      </a:extLst>
                    </a:blip>
                    <a:stretch>
                      <a:fillRect/>
                    </a:stretch>
                  </pic:blipFill>
                  <pic:spPr>
                    <a:xfrm>
                      <a:off x="0" y="0"/>
                      <a:ext cx="2941320" cy="2628900"/>
                    </a:xfrm>
                    <a:prstGeom prst="rect">
                      <a:avLst/>
                    </a:prstGeom>
                  </pic:spPr>
                </pic:pic>
              </a:graphicData>
            </a:graphic>
            <wp14:sizeRelH relativeFrom="page">
              <wp14:pctWidth>0</wp14:pctWidth>
            </wp14:sizeRelH>
            <wp14:sizeRelV relativeFrom="page">
              <wp14:pctHeight>0</wp14:pctHeight>
            </wp14:sizeRelV>
          </wp:anchor>
        </w:drawing>
      </w:r>
      <w:r w:rsidR="00FF2DE6">
        <w:rPr>
          <w:noProof/>
        </w:rPr>
        <mc:AlternateContent>
          <mc:Choice Requires="wps">
            <w:drawing>
              <wp:anchor distT="0" distB="0" distL="114300" distR="114300" simplePos="0" relativeHeight="251655187" behindDoc="0" locked="0" layoutInCell="1" allowOverlap="1" wp14:anchorId="56832AB3" wp14:editId="2E39D380">
                <wp:simplePos x="0" y="0"/>
                <wp:positionH relativeFrom="page">
                  <wp:align>center</wp:align>
                </wp:positionH>
                <wp:positionV relativeFrom="paragraph">
                  <wp:posOffset>3197225</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2B467609" w:rsidR="00FF2DE6" w:rsidRPr="00656EB7" w:rsidRDefault="00FF2DE6" w:rsidP="00FF2DE6">
                            <w:pPr>
                              <w:pStyle w:val="Beschriftung"/>
                              <w:rPr>
                                <w:noProof/>
                                <w:sz w:val="21"/>
                              </w:rPr>
                            </w:pPr>
                            <w:bookmarkStart w:id="55" w:name="_Toc121989329"/>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8D6C3D">
                              <w:rPr>
                                <w:b/>
                                <w:bCs w:val="0"/>
                                <w:noProof/>
                              </w:rPr>
                              <w:t>7</w:t>
                            </w:r>
                            <w:r w:rsidRPr="00FF2DE6">
                              <w:rPr>
                                <w:b/>
                                <w:bCs w:val="0"/>
                              </w:rPr>
                              <w:fldChar w:fldCharType="end"/>
                            </w:r>
                            <w:r w:rsidRPr="00FF2DE6">
                              <w:rPr>
                                <w:b/>
                                <w:bCs w:val="0"/>
                              </w:rPr>
                              <w:t>:</w:t>
                            </w:r>
                            <w:r>
                              <w:t xml:space="preserve"> Overpass-Abfrage für Straßendaten im Primärnetz</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7" type="#_x0000_t202" style="position:absolute;left:0;text-align:left;margin-left:0;margin-top:251.75pt;width:270pt;height:.05pt;z-index:251655187;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" stroked="f">
                <v:textbox style="mso-fit-shape-to-text:t" inset="0,0,0,0">
                  <w:txbxContent>
                    <w:p w14:paraId="67EDFBE9" w14:textId="2B467609" w:rsidR="00FF2DE6" w:rsidRPr="00656EB7" w:rsidRDefault="00FF2DE6" w:rsidP="00FF2DE6">
                      <w:pPr>
                        <w:pStyle w:val="Beschriftung"/>
                        <w:rPr>
                          <w:noProof/>
                          <w:sz w:val="21"/>
                        </w:rPr>
                      </w:pPr>
                      <w:bookmarkStart w:id="56" w:name="_Toc121989329"/>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8D6C3D">
                        <w:rPr>
                          <w:b/>
                          <w:bCs w:val="0"/>
                          <w:noProof/>
                        </w:rPr>
                        <w:t>7</w:t>
                      </w:r>
                      <w:r w:rsidRPr="00FF2DE6">
                        <w:rPr>
                          <w:b/>
                          <w:bCs w:val="0"/>
                        </w:rPr>
                        <w:fldChar w:fldCharType="end"/>
                      </w:r>
                      <w:r w:rsidRPr="00FF2DE6">
                        <w:rPr>
                          <w:b/>
                          <w:bCs w:val="0"/>
                        </w:rPr>
                        <w:t>:</w:t>
                      </w:r>
                      <w:r>
                        <w:t xml:space="preserve"> Overpass-Abfrage für Straßendaten im Primärnetz</w:t>
                      </w:r>
                      <w:bookmarkEnd w:id="56"/>
                    </w:p>
                  </w:txbxContent>
                </v:textbox>
                <w10:wrap type="topAndBottom" anchorx="page"/>
              </v:shape>
            </w:pict>
          </mc:Fallback>
        </mc:AlternateContent>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515D4441" w:rsidR="00F11B2D" w:rsidRDefault="002B4860" w:rsidP="003A3BDF">
      <w:r>
        <w:rPr>
          <w:noProof/>
        </w:rPr>
        <w:lastRenderedPageBreak/>
        <mc:AlternateContent>
          <mc:Choice Requires="wps">
            <w:drawing>
              <wp:anchor distT="0" distB="0" distL="114300" distR="114300" simplePos="0" relativeHeight="251655188" behindDoc="0" locked="0" layoutInCell="1" allowOverlap="1" wp14:anchorId="021046E3" wp14:editId="7B73915D">
                <wp:simplePos x="0" y="0"/>
                <wp:positionH relativeFrom="column">
                  <wp:posOffset>0</wp:posOffset>
                </wp:positionH>
                <wp:positionV relativeFrom="paragraph">
                  <wp:posOffset>4361815</wp:posOffset>
                </wp:positionV>
                <wp:extent cx="5579745"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8140A42" w14:textId="71F0B38A" w:rsidR="002B4860" w:rsidRPr="00DD50DB" w:rsidRDefault="002B4860" w:rsidP="002B4860">
                            <w:pPr>
                              <w:pStyle w:val="Beschriftung"/>
                              <w:rPr>
                                <w:noProof/>
                                <w:sz w:val="21"/>
                              </w:rPr>
                            </w:pPr>
                            <w:bookmarkStart w:id="57" w:name="_Toc121989330"/>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8D6C3D">
                              <w:rPr>
                                <w:b/>
                                <w:bCs w:val="0"/>
                                <w:noProof/>
                              </w:rPr>
                              <w:t>8</w:t>
                            </w:r>
                            <w:r w:rsidRPr="002B4860">
                              <w:rPr>
                                <w:b/>
                                <w:bCs w:val="0"/>
                              </w:rPr>
                              <w:fldChar w:fldCharType="end"/>
                            </w:r>
                            <w:r w:rsidRPr="002B4860">
                              <w:rPr>
                                <w:b/>
                                <w:bCs w:val="0"/>
                              </w:rPr>
                              <w:t>:</w:t>
                            </w:r>
                            <w:r>
                              <w:t xml:space="preserve"> Overpass-Vorschau für Straßendatendaten im Primärnetz</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1046E3" id="Textfeld 193" o:spid="_x0000_s1048" type="#_x0000_t202" style="position:absolute;left:0;text-align:left;margin-left:0;margin-top:343.45pt;width:439.35pt;height:.05pt;z-index:2516551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" stroked="f">
                <v:textbox style="mso-fit-shape-to-text:t" inset="0,0,0,0">
                  <w:txbxContent>
                    <w:p w14:paraId="68140A42" w14:textId="71F0B38A" w:rsidR="002B4860" w:rsidRPr="00DD50DB" w:rsidRDefault="002B4860" w:rsidP="002B4860">
                      <w:pPr>
                        <w:pStyle w:val="Beschriftung"/>
                        <w:rPr>
                          <w:noProof/>
                          <w:sz w:val="21"/>
                        </w:rPr>
                      </w:pPr>
                      <w:bookmarkStart w:id="58" w:name="_Toc121989330"/>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8D6C3D">
                        <w:rPr>
                          <w:b/>
                          <w:bCs w:val="0"/>
                          <w:noProof/>
                        </w:rPr>
                        <w:t>8</w:t>
                      </w:r>
                      <w:r w:rsidRPr="002B4860">
                        <w:rPr>
                          <w:b/>
                          <w:bCs w:val="0"/>
                        </w:rPr>
                        <w:fldChar w:fldCharType="end"/>
                      </w:r>
                      <w:r w:rsidRPr="002B4860">
                        <w:rPr>
                          <w:b/>
                          <w:bCs w:val="0"/>
                        </w:rPr>
                        <w:t>:</w:t>
                      </w:r>
                      <w:r>
                        <w:t xml:space="preserve"> Overpass-Vorschau für Straßendatendaten im Primärnetz</w:t>
                      </w:r>
                      <w:bookmarkEnd w:id="58"/>
                    </w:p>
                  </w:txbxContent>
                </v:textbox>
                <w10:wrap type="topAndBottom"/>
              </v:shape>
            </w:pict>
          </mc:Fallback>
        </mc:AlternateContent>
      </w:r>
      <w:r w:rsidR="00B13946">
        <w:rPr>
          <w:noProof/>
        </w:rPr>
        <w:drawing>
          <wp:anchor distT="0" distB="0" distL="114300" distR="114300" simplePos="0" relativeHeight="251655181" behindDoc="0" locked="0" layoutInCell="1" allowOverlap="1" wp14:anchorId="6B8F788C" wp14:editId="10F5FD59">
            <wp:simplePos x="0" y="0"/>
            <wp:positionH relativeFrom="margin">
              <wp:align>left</wp:align>
            </wp:positionH>
            <wp:positionV relativeFrom="paragraph">
              <wp:posOffset>897668</wp:posOffset>
            </wp:positionV>
            <wp:extent cx="5579745" cy="3407410"/>
            <wp:effectExtent l="0" t="0" r="190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43">
                      <a:extLst>
                        <a:ext uri="{28A0092B-C50C-407E-A947-70E740481C1C}">
                          <a14:useLocalDpi xmlns:a14="http://schemas.microsoft.com/office/drawing/2010/main" val="0"/>
                        </a:ext>
                      </a:extLst>
                    </a:blip>
                    <a:stretch>
                      <a:fillRect/>
                    </a:stretch>
                  </pic:blipFill>
                  <pic:spPr>
                    <a:xfrm>
                      <a:off x="0" y="0"/>
                      <a:ext cx="5579745" cy="34074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alle Straßen </w:t>
      </w:r>
      <w:r w:rsidR="00B13946">
        <w:t xml:space="preserve">mit einer Kategori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p>
    <w:p w14:paraId="527F622D" w14:textId="5E3385C3"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Attributes </w:t>
      </w:r>
      <w:r w:rsidR="00B124FF">
        <w:t xml:space="preserve">PSV mit selektiert werden könnte, wird diese Eingrenzung für Innerortsstraßen schwieriger, da diese nicht weiter kategorisiert oder attribuiert sind. Werden also Innerortsstraßen mit in die Abfrage einbezogen, </w:t>
      </w:r>
      <w:r w:rsidR="00654823">
        <w:t xml:space="preserve">sind automatisch alle Innerortsstraßen enthalten, selbst wenn diese mit einem Linienbus gar nicht befahren werden 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447634">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0CD626AA"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r w:rsidR="00F32994">
        <w:br w:type="page"/>
      </w:r>
    </w:p>
    <w:p w14:paraId="5F1F4AF4" w14:textId="256DC44B" w:rsidR="00F32994" w:rsidRDefault="00D46924" w:rsidP="003A3BDF">
      <w:r>
        <w:lastRenderedPageBreak/>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5CAE38A1" w14:textId="4AC8A659" w:rsidR="004608E5" w:rsidRDefault="001E65D4" w:rsidP="003A3BDF">
      <w:r>
        <w:rPr>
          <w:noProof/>
        </w:rPr>
        <w:drawing>
          <wp:anchor distT="0" distB="0" distL="114300" distR="114300" simplePos="0" relativeHeight="251655189" behindDoc="0" locked="0" layoutInCell="1" allowOverlap="1" wp14:anchorId="5C9733E3" wp14:editId="1B9CA203">
            <wp:simplePos x="0" y="0"/>
            <wp:positionH relativeFrom="margin">
              <wp:posOffset>-3810</wp:posOffset>
            </wp:positionH>
            <wp:positionV relativeFrom="paragraph">
              <wp:posOffset>2976880</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79745" cy="2312670"/>
                    </a:xfrm>
                    <a:prstGeom prst="rect">
                      <a:avLst/>
                    </a:prstGeom>
                  </pic:spPr>
                </pic:pic>
              </a:graphicData>
            </a:graphic>
          </wp:anchor>
        </w:drawing>
      </w:r>
      <w:r>
        <w:rPr>
          <w:noProof/>
        </w:rPr>
        <mc:AlternateContent>
          <mc:Choice Requires="wps">
            <w:drawing>
              <wp:anchor distT="0" distB="0" distL="114300" distR="114300" simplePos="0" relativeHeight="251655190" behindDoc="0" locked="0" layoutInCell="1" allowOverlap="1" wp14:anchorId="5FD6CDE8" wp14:editId="62FFFF11">
                <wp:simplePos x="0" y="0"/>
                <wp:positionH relativeFrom="column">
                  <wp:posOffset>-1905</wp:posOffset>
                </wp:positionH>
                <wp:positionV relativeFrom="paragraph">
                  <wp:posOffset>5349240</wp:posOffset>
                </wp:positionV>
                <wp:extent cx="5579745" cy="635"/>
                <wp:effectExtent l="0" t="0" r="0"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357548D" w14:textId="10B21FB5" w:rsidR="00CE44FE" w:rsidRPr="004C1844" w:rsidRDefault="00CE44FE" w:rsidP="00CE44FE">
                            <w:pPr>
                              <w:pStyle w:val="Beschriftung"/>
                              <w:rPr>
                                <w:sz w:val="21"/>
                              </w:rPr>
                            </w:pPr>
                            <w:bookmarkStart w:id="59" w:name="_Toc121989331"/>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8D6C3D">
                              <w:rPr>
                                <w:b/>
                                <w:bCs w:val="0"/>
                                <w:noProof/>
                              </w:rPr>
                              <w:t>9</w:t>
                            </w:r>
                            <w:r w:rsidRPr="00CE44FE">
                              <w:rPr>
                                <w:b/>
                                <w:bCs w:val="0"/>
                              </w:rPr>
                              <w:fldChar w:fldCharType="end"/>
                            </w:r>
                            <w:r w:rsidRPr="00CE44FE">
                              <w:rPr>
                                <w:b/>
                                <w:bCs w:val="0"/>
                              </w:rPr>
                              <w:t>:</w:t>
                            </w:r>
                            <w:r>
                              <w:t xml:space="preserve"> Ableitung eines für Linienbusse geeigneten </w:t>
                            </w:r>
                            <w:r w:rsidR="006F5931">
                              <w:t>Netzes</w:t>
                            </w:r>
                            <w:r>
                              <w:t xml:space="preserve"> aus OSM-Date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6CDE8" id="Textfeld 195" o:spid="_x0000_s1049" type="#_x0000_t202" style="position:absolute;left:0;text-align:left;margin-left:-.15pt;margin-top:421.2pt;width:439.35pt;height:.05pt;z-index:2516551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" stroked="f">
                <v:textbox style="mso-fit-shape-to-text:t" inset="0,0,0,0">
                  <w:txbxContent>
                    <w:p w14:paraId="0357548D" w14:textId="10B21FB5" w:rsidR="00CE44FE" w:rsidRPr="004C1844" w:rsidRDefault="00CE44FE" w:rsidP="00CE44FE">
                      <w:pPr>
                        <w:pStyle w:val="Beschriftung"/>
                        <w:rPr>
                          <w:sz w:val="21"/>
                        </w:rPr>
                      </w:pPr>
                      <w:bookmarkStart w:id="60" w:name="_Toc121989331"/>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8D6C3D">
                        <w:rPr>
                          <w:b/>
                          <w:bCs w:val="0"/>
                          <w:noProof/>
                        </w:rPr>
                        <w:t>9</w:t>
                      </w:r>
                      <w:r w:rsidRPr="00CE44FE">
                        <w:rPr>
                          <w:b/>
                          <w:bCs w:val="0"/>
                        </w:rPr>
                        <w:fldChar w:fldCharType="end"/>
                      </w:r>
                      <w:r w:rsidRPr="00CE44FE">
                        <w:rPr>
                          <w:b/>
                          <w:bCs w:val="0"/>
                        </w:rPr>
                        <w:t>:</w:t>
                      </w:r>
                      <w:r>
                        <w:t xml:space="preserve"> Ableitung eines für Linienbusse geeigneten </w:t>
                      </w:r>
                      <w:r w:rsidR="006F5931">
                        <w:t>Netzes</w:t>
                      </w:r>
                      <w:r>
                        <w:t xml:space="preserve"> aus OSM-Daten</w:t>
                      </w:r>
                      <w:bookmarkEnd w:id="60"/>
                    </w:p>
                  </w:txbxContent>
                </v:textbox>
                <w10:wrap type="topAndBottom"/>
              </v:shape>
            </w:pict>
          </mc:Fallback>
        </mc:AlternateContent>
      </w:r>
      <w:r w:rsidR="00B01B2F">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447634">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447634">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Die folgende Abbildung fasst schematisch die Ableitung eines für </w:t>
      </w:r>
      <w:r w:rsidR="007C6C4D">
        <w:t>das Routing von Linienbussen geeigneten Straßennetzes aus OSM-Daten zusammen:</w:t>
      </w:r>
    </w:p>
    <w:p w14:paraId="625F0BB1" w14:textId="185A2CDF" w:rsidR="006C072F" w:rsidRDefault="006C072F" w:rsidP="003A3BDF">
      <w:r>
        <w:t xml:space="preserve">Die Aktualisierung des Straßennetzes 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27C66">
        <w:t>zur Betriebsruhe durch einen automatischen Hintergrundprozess durchgeführt werden.</w:t>
      </w:r>
    </w:p>
    <w:p w14:paraId="470969D6" w14:textId="61CC094F" w:rsidR="00786C60" w:rsidRPr="00786C60" w:rsidRDefault="003C1204" w:rsidP="00BC5B59">
      <w:pPr>
        <w:pStyle w:val="berschrift3"/>
      </w:pPr>
      <w:bookmarkStart w:id="61" w:name="_Toc121998509"/>
      <w:r>
        <w:lastRenderedPageBreak/>
        <w:t>Störungsmeldungen und Daten zur Verkehrssituation</w:t>
      </w:r>
      <w:bookmarkEnd w:id="61"/>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0B9AC0AD"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Content>
          <w:r w:rsidR="002A470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447634">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22EC5C55" w14:textId="2F6F768F" w:rsidR="00E7009D" w:rsidRDefault="00C36ACA" w:rsidP="005936E9">
      <w:r>
        <w:t xml:space="preserve">Im Sinne der Digitalisierung </w:t>
      </w:r>
      <w:r w:rsidR="007F29E8">
        <w:t xml:space="preserve">von Kommunen 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Content>
          <w:r w:rsidR="006D0291">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}</w:instrText>
          </w:r>
          <w:r w:rsidR="006D0291">
            <w:fldChar w:fldCharType="separate"/>
          </w:r>
          <w:r w:rsidR="00447634">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447634">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Content>
          <w:r w:rsidR="00F8685B">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VzZXIiLCJJZCI6IjY4MmIwMzc2LWQ2ZjktNDZjNi04YzdkLWMwMjE4ZjczNzY2NiIsIk1vZGlmaWVkT24iOiIyMDIyLTEyLTE0VDA3OjEzOjU4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UpIn1dfSwiVGFnIjoiQ2l0YXZpUGxhY2Vob2xkZXIjMzI4YWNjOTEtNzAwZS00ODRmLTgwNjMtMDAwZTliMTEyZDI4IiwiVGV4dCI6IigyMDE1KSIsIldBSVZlcnNpb24iOiI2LjEwLjAuMCJ9}</w:instrText>
          </w:r>
          <w:r w:rsidR="00F8685B">
            <w:fldChar w:fldCharType="separate"/>
          </w:r>
          <w:r w:rsidR="00447634">
            <w:t>(2015)</w:t>
          </w:r>
          <w:r w:rsidR="00F8685B">
            <w:fldChar w:fldCharType="end"/>
          </w:r>
        </w:sdtContent>
      </w:sdt>
      <w:r w:rsidR="00BC5EBE">
        <w:t xml:space="preserve"> </w:t>
      </w:r>
      <w:r w:rsidR="00F8685B">
        <w:t xml:space="preserve">konstruieren ein 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Content>
          <w:r w:rsidR="00F049FA">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VXNlciIsIklkIjoiNjgyYjAzNzYtZDZmOS00NmM2LThjN2QtYzAyMThmNzM3NjY2IiwiTW9kaWZpZWRPbiI6IjIwMjItMTItMTRUMDc6MTM6NTg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Y2hhYWYgdW5kIFdpbGtlIDIwMTUsIFMuIDU2MykifV19LCJUYWciOiJDaXRhdmlQbGFjZWhvbGRlciNlZTRmZTZmZC05NGIwLTQyOWYtYWZmZi1mN2Y1OGZiZWYzYzgiLCJUZXh0IjoiKHZnbC4gU2NoYWFmIHVuZCBXaWxrZSAyMDE1LCBTLiA1NjMpIiwiV0FJVmVyc2lvbiI6IjYuMTAuMC4wIn0=}</w:instrText>
          </w:r>
          <w:r w:rsidR="00F049FA">
            <w:fldChar w:fldCharType="separate"/>
          </w:r>
          <w:r w:rsidR="00447634">
            <w:t>(vgl. Schaaf und Wilke 2015, S. 563)</w:t>
          </w:r>
          <w:r w:rsidR="00F049FA">
            <w:fldChar w:fldCharType="end"/>
          </w:r>
        </w:sdtContent>
      </w:sdt>
      <w:r w:rsidR="00F049FA">
        <w:t xml:space="preserve">. </w:t>
      </w:r>
      <w:r w:rsidR="00E2320D">
        <w:t>Alle regelmäßigen ÖV-Nutzenden wissen aus Erfahrung, dass solche Showcase-Beispiele von der Realität der meisten Verkehrsbetriebe und dere</w:t>
      </w:r>
      <w:r w:rsidR="00F868C7">
        <w:t>n</w:t>
      </w:r>
      <w:r w:rsidR="00E2320D">
        <w:t xml:space="preserve"> Umfeld weit divergieren.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447634">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E7009D">
        <w:br w:type="page"/>
      </w:r>
    </w:p>
    <w:p w14:paraId="4316182F" w14:textId="4199C64D" w:rsidR="00786C60" w:rsidRDefault="00E7009D" w:rsidP="00786C60">
      <w:r>
        <w:rPr>
          <w:noProof/>
        </w:rPr>
        <w:lastRenderedPageBreak/>
        <mc:AlternateContent>
          <mc:Choice Requires="wps">
            <w:drawing>
              <wp:anchor distT="0" distB="0" distL="114300" distR="114300" simplePos="0" relativeHeight="251655194" behindDoc="0" locked="0" layoutInCell="1" allowOverlap="1" wp14:anchorId="1282F2C7" wp14:editId="619E48B2">
                <wp:simplePos x="0" y="0"/>
                <wp:positionH relativeFrom="column">
                  <wp:posOffset>-1905</wp:posOffset>
                </wp:positionH>
                <wp:positionV relativeFrom="paragraph">
                  <wp:posOffset>4030980</wp:posOffset>
                </wp:positionV>
                <wp:extent cx="5579745" cy="635"/>
                <wp:effectExtent l="0" t="0" r="0" b="0"/>
                <wp:wrapTopAndBottom/>
                <wp:docPr id="199" name="Textfeld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AF5326C" w14:textId="1D019CA7" w:rsidR="00121402" w:rsidRPr="00121402" w:rsidRDefault="00121402" w:rsidP="00121402">
                            <w:pPr>
                              <w:pStyle w:val="Beschriftung"/>
                              <w:rPr>
                                <w:noProof/>
                                <w:vanish/>
                                <w:sz w:val="21"/>
                                <w:specVanish/>
                              </w:rPr>
                            </w:pPr>
                            <w:bookmarkStart w:id="62" w:name="_Toc121989332"/>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8D6C3D">
                              <w:rPr>
                                <w:b/>
                                <w:bCs w:val="0"/>
                                <w:noProof/>
                              </w:rPr>
                              <w:t>10</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62"/>
                          </w:p>
                          <w:p w14:paraId="0562EA0B" w14:textId="291890D3" w:rsidR="00E7009D" w:rsidRPr="002C0553" w:rsidRDefault="00121402" w:rsidP="00121402">
                            <w:pPr>
                              <w:pStyle w:val="BeschriftungOhneEintrag"/>
                              <w:rPr>
                                <w:noProof/>
                                <w:sz w:val="21"/>
                              </w:rPr>
                            </w:pPr>
                            <w:r>
                              <w:t xml:space="preserve"> (Quelle: </w:t>
                            </w:r>
                            <w:sdt>
                              <w:sdtPr>
                                <w:alias w:val="To edit, see citavi.com/edit"/>
                                <w:tag w:val="CitaviPlaceholder#20e90bd1-eeda-4f28-9c15-944164c786d1"/>
                                <w:id w:val="147481839"/>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2F2C7" id="Textfeld 199" o:spid="_x0000_s1050" type="#_x0000_t202" style="position:absolute;left:0;text-align:left;margin-left:-.15pt;margin-top:317.4pt;width:439.35pt;height:.05pt;z-index:25165519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" stroked="f">
                <v:textbox style="mso-fit-shape-to-text:t" inset="0,0,0,0">
                  <w:txbxContent>
                    <w:p w14:paraId="0AF5326C" w14:textId="1D019CA7" w:rsidR="00121402" w:rsidRPr="00121402" w:rsidRDefault="00121402" w:rsidP="00121402">
                      <w:pPr>
                        <w:pStyle w:val="Beschriftung"/>
                        <w:rPr>
                          <w:noProof/>
                          <w:vanish/>
                          <w:sz w:val="21"/>
                          <w:specVanish/>
                        </w:rPr>
                      </w:pPr>
                      <w:bookmarkStart w:id="63" w:name="_Toc121989332"/>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8D6C3D">
                        <w:rPr>
                          <w:b/>
                          <w:bCs w:val="0"/>
                          <w:noProof/>
                        </w:rPr>
                        <w:t>10</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63"/>
                    </w:p>
                    <w:p w14:paraId="0562EA0B" w14:textId="291890D3" w:rsidR="00E7009D" w:rsidRPr="002C0553" w:rsidRDefault="00121402" w:rsidP="00121402">
                      <w:pPr>
                        <w:pStyle w:val="BeschriftungOhneEintrag"/>
                        <w:rPr>
                          <w:noProof/>
                          <w:sz w:val="21"/>
                        </w:rPr>
                      </w:pPr>
                      <w:r>
                        <w:t xml:space="preserve"> (Quelle: </w:t>
                      </w:r>
                      <w:sdt>
                        <w:sdtPr>
                          <w:alias w:val="To edit, see citavi.com/edit"/>
                          <w:tag w:val="CitaviPlaceholder#20e90bd1-eeda-4f28-9c15-944164c786d1"/>
                          <w:id w:val="147481839"/>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v:shape>
            </w:pict>
          </mc:Fallback>
        </mc:AlternateContent>
      </w:r>
      <w:r>
        <w:rPr>
          <w:noProof/>
        </w:rPr>
        <w:drawing>
          <wp:anchor distT="0" distB="0" distL="114300" distR="114300" simplePos="0" relativeHeight="251655193" behindDoc="0" locked="0" layoutInCell="1" allowOverlap="1" wp14:anchorId="148EE959" wp14:editId="472B4260">
            <wp:simplePos x="0" y="0"/>
            <wp:positionH relativeFrom="margin">
              <wp:align>right</wp:align>
            </wp:positionH>
            <wp:positionV relativeFrom="paragraph">
              <wp:posOffset>532130</wp:posOffset>
            </wp:positionV>
            <wp:extent cx="5579745" cy="3441700"/>
            <wp:effectExtent l="0" t="0" r="1905" b="635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3441700"/>
                    </a:xfrm>
                    <a:prstGeom prst="rect">
                      <a:avLst/>
                    </a:prstGeom>
                  </pic:spPr>
                </pic:pic>
              </a:graphicData>
            </a:graphic>
          </wp:anchor>
        </w:drawing>
      </w:r>
      <w:r w:rsidR="001E4247">
        <w:t>Die folgende Grafik zeigt den Umsetzungsgrad verschiedener Smart City</w:t>
      </w:r>
      <w:r w:rsidR="005F389C">
        <w:t>-</w:t>
      </w:r>
      <w:r w:rsidR="001E4247">
        <w:t>Projekte in diesen Städten:</w:t>
      </w:r>
    </w:p>
    <w:p w14:paraId="42709EEA" w14:textId="0E59E78A"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447634">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447634">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Smart City-Projekte für die 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in der Hauptsache auf Großstädte reduzieren lassen </w:t>
      </w:r>
      <w:sdt>
        <w:sdtPr>
          <w:alias w:val="To edit, see citavi.com/edit"/>
          <w:tag w:val="CitaviPlaceholder#ce9c4f75-698a-4671-b958-6b3afc1ac7c3"/>
          <w:id w:val="587506698"/>
          <w:placeholder>
            <w:docPart w:val="5DEFB891F7AD45129389C56799B16D81"/>
          </w:placeholder>
        </w:sdt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447634">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Content>
          <w:r w:rsidR="000907A2">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}</w:instrText>
          </w:r>
          <w:r w:rsidR="000907A2">
            <w:fldChar w:fldCharType="separate"/>
          </w:r>
          <w:r w:rsidR="00447634">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 xml:space="preserve">Die Konzentration auf Großstädte verhindern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w:t>
      </w:r>
      <w:r w:rsidR="009B0A75">
        <w:lastRenderedPageBreak/>
        <w:t xml:space="preserve">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1D9852AD" w:rsidR="007F2CFC" w:rsidRDefault="00F93B8D" w:rsidP="00786C60">
      <w:r>
        <w:t xml:space="preserve">Ohne die direkte Initiative einer Kommune kommt hingegen das </w:t>
      </w:r>
      <w:r w:rsidR="007C1CC8">
        <w:t xml:space="preserve">deduktive Monitoring aus. Nach diesem Prinzip ermittelt 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447634">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 xml:space="preserve">Application </w:instrText>
      </w:r>
      <w:proofErr w:type="spellStart"/>
      <w:r w:rsidR="00203124" w:rsidRPr="005D6E72">
        <w:rPr>
          <w:i/>
        </w:rPr>
        <w:instrText>Programming</w:instrText>
      </w:r>
      <w:proofErr w:type="spellEnd"/>
      <w:r w:rsidR="00203124" w:rsidRPr="005D6E72">
        <w:rPr>
          <w:i/>
        </w:rPr>
        <w:instrText xml:space="preserve">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447634">
            <w:t>(vgl. Exner 2012, S. 26)</w:t>
          </w:r>
          <w:r w:rsidR="00502D04">
            <w:fldChar w:fldCharType="end"/>
          </w:r>
        </w:sdtContent>
      </w:sdt>
    </w:p>
    <w:p w14:paraId="612398E2" w14:textId="55A40CC9" w:rsidR="009B0A75" w:rsidRDefault="00140179" w:rsidP="00786C60">
      <w:r>
        <w:rPr>
          <w:noProof/>
        </w:rPr>
        <mc:AlternateContent>
          <mc:Choice Requires="wps">
            <w:drawing>
              <wp:anchor distT="0" distB="0" distL="114300" distR="114300" simplePos="0" relativeHeight="251661340" behindDoc="0" locked="0" layoutInCell="1" allowOverlap="1" wp14:anchorId="411947AB" wp14:editId="0BAC83AA">
                <wp:simplePos x="0" y="0"/>
                <wp:positionH relativeFrom="column">
                  <wp:posOffset>-1905</wp:posOffset>
                </wp:positionH>
                <wp:positionV relativeFrom="paragraph">
                  <wp:posOffset>5240020</wp:posOffset>
                </wp:positionV>
                <wp:extent cx="5575300" cy="635"/>
                <wp:effectExtent l="0" t="0" r="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0A6494A2" w:rsidR="00140179" w:rsidRPr="009D56D8" w:rsidRDefault="00140179" w:rsidP="00140179">
                            <w:pPr>
                              <w:pStyle w:val="Beschriftung"/>
                              <w:rPr>
                                <w:noProof/>
                                <w:sz w:val="21"/>
                              </w:rPr>
                            </w:pPr>
                            <w:bookmarkStart w:id="64" w:name="_Toc121989333"/>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8D6C3D">
                              <w:rPr>
                                <w:b/>
                                <w:bCs w:val="0"/>
                                <w:noProof/>
                              </w:rPr>
                              <w:t>11</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1" type="#_x0000_t202" style="position:absolute;left:0;text-align:left;margin-left:-.15pt;margin-top:412.6pt;width:439pt;height:.05pt;z-index:251661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DdGgIAAEAEAAAOAAAAZHJzL2Uyb0RvYy54bWysU8Fu2zAMvQ/YPwi6L05apFu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" stroked="f">
                <v:textbox style="mso-fit-shape-to-text:t" inset="0,0,0,0">
                  <w:txbxContent>
                    <w:p w14:paraId="7ED78199" w14:textId="0A6494A2" w:rsidR="00140179" w:rsidRPr="009D56D8" w:rsidRDefault="00140179" w:rsidP="00140179">
                      <w:pPr>
                        <w:pStyle w:val="Beschriftung"/>
                        <w:rPr>
                          <w:noProof/>
                          <w:sz w:val="21"/>
                        </w:rPr>
                      </w:pPr>
                      <w:bookmarkStart w:id="65" w:name="_Toc121989333"/>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8D6C3D">
                        <w:rPr>
                          <w:b/>
                          <w:bCs w:val="0"/>
                          <w:noProof/>
                        </w:rPr>
                        <w:t>11</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65"/>
                    </w:p>
                  </w:txbxContent>
                </v:textbox>
                <w10:wrap type="topAndBottom"/>
              </v:shape>
            </w:pict>
          </mc:Fallback>
        </mc:AlternateContent>
      </w:r>
      <w:r w:rsidR="007A7354">
        <w:rPr>
          <w:noProof/>
        </w:rPr>
        <w:drawing>
          <wp:anchor distT="0" distB="0" distL="114300" distR="114300" simplePos="0" relativeHeight="251659292" behindDoc="0" locked="0" layoutInCell="1" allowOverlap="1" wp14:anchorId="78468FA8" wp14:editId="1D6375D7">
            <wp:simplePos x="0" y="0"/>
            <wp:positionH relativeFrom="margin">
              <wp:align>right</wp:align>
            </wp:positionH>
            <wp:positionV relativeFrom="paragraph">
              <wp:posOffset>1544452</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46"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6E18">
        <w:t xml:space="preserve">Eine Alternative zum Abgriff von Daten Dritter aus Smart City-Systemen </w:t>
      </w:r>
      <w:r w:rsidR="00911466">
        <w:t xml:space="preserve">oder Datenbrokern </w:t>
      </w:r>
      <w:r w:rsidR="00A019D6">
        <w:t xml:space="preserve">bieten viele ITCS bereits </w:t>
      </w:r>
      <w:r w:rsidR="00C45965">
        <w:t xml:space="preserve">in Form sogenannter </w:t>
      </w:r>
      <w:r w:rsidR="00C45965" w:rsidRPr="00C45965">
        <w:rPr>
          <w:i/>
          <w:iCs/>
        </w:rPr>
        <w:t>kodierter Meldungen</w:t>
      </w:r>
      <w:r w:rsidR="00C45965">
        <w:t xml:space="preserve"> </w:t>
      </w:r>
      <w:r w:rsidR="00A019D6">
        <w:t>an</w:t>
      </w:r>
      <w:r w:rsidR="00C45965">
        <w:t xml:space="preserve"> </w:t>
      </w:r>
      <w:sdt>
        <w:sdtPr>
          <w:alias w:val="To edit, see citavi.com/edit"/>
          <w:tag w:val="CitaviPlaceholder#3da9c719-a11f-413b-bd2b-84f7ad6d42ce"/>
          <w:id w:val="149486853"/>
          <w:placeholder>
            <w:docPart w:val="AEC7206CA02C49A4A0A467DBDCC1FEC3"/>
          </w:placeholder>
        </w:sdtPr>
        <w:sdtContent>
          <w:r w:rsidR="00AE1A5B">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rsidR="00AE1A5B">
            <w:fldChar w:fldCharType="separate"/>
          </w:r>
          <w:r w:rsidR="00447634">
            <w:t>(vgl. DELFI 2020, S. 122)</w:t>
          </w:r>
          <w:r w:rsidR="00AE1A5B">
            <w:fldChar w:fldCharType="end"/>
          </w:r>
        </w:sdtContent>
      </w:sdt>
      <w:r w:rsidR="00A019D6">
        <w:t>.</w:t>
      </w:r>
      <w:r w:rsidR="00E874B4">
        <w:t xml:space="preserve"> Unter diesem zunächst undurchsichtigen Begriff verstehen sich vordefinierte Textnachrichten, welche das Fahrpersonal </w:t>
      </w:r>
      <w:r w:rsidR="008D0A4B">
        <w:t xml:space="preserve">an die Leitstelle zum Austausch von Informationen </w:t>
      </w:r>
      <w:r w:rsidR="00491844">
        <w:t>senden</w:t>
      </w:r>
      <w:r w:rsidR="008D0A4B">
        <w:t xml:space="preserve"> kann. Der Inhalt dieser Na</w:t>
      </w:r>
      <w:r w:rsidR="00AB083C">
        <w:t>chrichten kann in jedem System von der Administration festgelegt werden, sodass nahezu alle Formen von Nachricht</w:t>
      </w:r>
      <w:r w:rsidR="00491844">
        <w:t>en</w:t>
      </w:r>
      <w:r w:rsidR="00AB083C">
        <w:t xml:space="preserve"> ausgetauscht werden können.</w:t>
      </w:r>
      <w:r w:rsidR="0016598B">
        <w:t xml:space="preserve"> </w:t>
      </w:r>
      <w:r w:rsidR="00491844">
        <w:t>Gängige Beispiele sind in de</w:t>
      </w:r>
      <w:r w:rsidR="003C6D78">
        <w:t>r folgenden</w:t>
      </w:r>
      <w:r w:rsidR="00491844">
        <w:t xml:space="preserve"> </w:t>
      </w:r>
      <w:r w:rsidR="003C6D78">
        <w:t>Abbildung</w:t>
      </w:r>
      <w:r w:rsidR="00491844">
        <w:t xml:space="preserve"> zu sehen:</w:t>
      </w:r>
    </w:p>
    <w:p w14:paraId="643B2368" w14:textId="075145DE" w:rsidR="00B67336" w:rsidRDefault="00491844" w:rsidP="00B67336">
      <w:r>
        <w:lastRenderedPageBreak/>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r w:rsidR="00E21C93">
        <w:t xml:space="preserve">die „keine zeitsynchrone Bearbeitung“ erfordern und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447634">
            <w:t>(vgl. VDV-Schrift 730, S. 56)</w:t>
          </w:r>
          <w:r w:rsidR="00A02AD6">
            <w:fldChar w:fldCharType="end"/>
          </w:r>
        </w:sdtContent>
      </w:sdt>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02AE8B55" w14:textId="17D527B0" w:rsidR="00786C60" w:rsidRDefault="003D4CDF" w:rsidP="00786C60">
      <w:r>
        <w:t>Es</w:t>
      </w:r>
      <w:r w:rsidR="00163BD2">
        <w:t xml:space="preserve"> sind zumindest folgende Gesichtspunkte in Betracht zu ziehen:</w:t>
      </w:r>
    </w:p>
    <w:p w14:paraId="15BFA52F" w14:textId="3159A001"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von einer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5E5248CC"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Qualität der Meldungen leiden könnte.</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77777777"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t>3.1</w:t>
      </w:r>
      <w:r>
        <w:fldChar w:fldCharType="end"/>
      </w:r>
      <w:r>
        <w:t xml:space="preserve"> wir nachfolgend vorgestellt</w:t>
      </w:r>
      <w:r w:rsidR="00990C37">
        <w:t xml:space="preserve">. </w:t>
      </w:r>
      <w:r w:rsidR="004D3656">
        <w:t xml:space="preserve">Hierzu seien folgende Annahmen getroffen: </w:t>
      </w:r>
    </w:p>
    <w:p w14:paraId="74619B37" w14:textId="20E79BF1" w:rsidR="00E20EA3" w:rsidRDefault="006C1B9C" w:rsidP="00FA2084">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70564171" w14:textId="77777777" w:rsidR="00E20EA3" w:rsidRDefault="00E20EA3">
      <w:pPr>
        <w:jc w:val="left"/>
      </w:pPr>
      <w:r>
        <w:br w:type="page"/>
      </w:r>
    </w:p>
    <w:p w14:paraId="0A509166" w14:textId="234795DE" w:rsidR="0028162D" w:rsidRDefault="0028162D" w:rsidP="00FA2084">
      <w:r>
        <w:lastRenderedPageBreak/>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mc:AlternateContent>
          <mc:Choice Requires="wps">
            <w:drawing>
              <wp:anchor distT="0" distB="0" distL="114300" distR="114300" simplePos="0" relativeHeight="251655196" behindDoc="0" locked="0" layoutInCell="1" allowOverlap="1" wp14:anchorId="56F02FE0" wp14:editId="10FEE352">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6EA2DB4B" w:rsidR="00CF5791" w:rsidRPr="00526064" w:rsidRDefault="00CF5791" w:rsidP="00CF5791">
                            <w:pPr>
                              <w:pStyle w:val="Beschriftung"/>
                              <w:rPr>
                                <w:noProof/>
                                <w:sz w:val="21"/>
                              </w:rPr>
                            </w:pPr>
                            <w:bookmarkStart w:id="66" w:name="_Toc121989334"/>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8D6C3D">
                              <w:rPr>
                                <w:b/>
                                <w:bCs w:val="0"/>
                                <w:noProof/>
                              </w:rPr>
                              <w:t>12</w:t>
                            </w:r>
                            <w:r w:rsidRPr="00CF5791">
                              <w:rPr>
                                <w:b/>
                                <w:bCs w:val="0"/>
                              </w:rPr>
                              <w:fldChar w:fldCharType="end"/>
                            </w:r>
                            <w:r w:rsidRPr="00CF5791">
                              <w:rPr>
                                <w:b/>
                                <w:bCs w:val="0"/>
                              </w:rPr>
                              <w:t>:</w:t>
                            </w:r>
                            <w:r>
                              <w:t xml:space="preserve"> Validierung einer systemseitigen Meldung als Flussdiagramm</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2" type="#_x0000_t202" style="position:absolute;left:0;text-align:left;margin-left:0;margin-top:315.65pt;width:324.75pt;height:.05pt;z-index:2516551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" stroked="f">
                <v:textbox style="mso-fit-shape-to-text:t" inset="0,0,0,0">
                  <w:txbxContent>
                    <w:p w14:paraId="246F84C5" w14:textId="6EA2DB4B" w:rsidR="00CF5791" w:rsidRPr="00526064" w:rsidRDefault="00CF5791" w:rsidP="00CF5791">
                      <w:pPr>
                        <w:pStyle w:val="Beschriftung"/>
                        <w:rPr>
                          <w:noProof/>
                          <w:sz w:val="21"/>
                        </w:rPr>
                      </w:pPr>
                      <w:bookmarkStart w:id="67" w:name="_Toc121989334"/>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8D6C3D">
                        <w:rPr>
                          <w:b/>
                          <w:bCs w:val="0"/>
                          <w:noProof/>
                        </w:rPr>
                        <w:t>12</w:t>
                      </w:r>
                      <w:r w:rsidRPr="00CF5791">
                        <w:rPr>
                          <w:b/>
                          <w:bCs w:val="0"/>
                        </w:rPr>
                        <w:fldChar w:fldCharType="end"/>
                      </w:r>
                      <w:r w:rsidRPr="00CF5791">
                        <w:rPr>
                          <w:b/>
                          <w:bCs w:val="0"/>
                        </w:rPr>
                        <w:t>:</w:t>
                      </w:r>
                      <w:r>
                        <w:t xml:space="preserve"> Validierung einer systemseitigen Meldung als Flussdiagramm</w:t>
                      </w:r>
                      <w:bookmarkEnd w:id="67"/>
                    </w:p>
                  </w:txbxContent>
                </v:textbox>
                <w10:wrap type="topAndBottom" anchorx="margin"/>
              </v:shape>
            </w:pict>
          </mc:Fallback>
        </mc:AlternateContent>
      </w:r>
      <w:r w:rsidR="00EE7BA4">
        <w:rPr>
          <w:noProof/>
        </w:rPr>
        <w:drawing>
          <wp:anchor distT="0" distB="0" distL="114300" distR="114300" simplePos="0" relativeHeight="251655195" behindDoc="0" locked="0" layoutInCell="1" allowOverlap="1" wp14:anchorId="0A012FE0" wp14:editId="1057BD1E">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361E7BFC" w14:textId="77777777" w:rsidR="00E20EA3" w:rsidRDefault="00E20EA3">
      <w:pPr>
        <w:jc w:val="left"/>
      </w:pPr>
      <w:r>
        <w:br w:type="page"/>
      </w:r>
    </w:p>
    <w:p w14:paraId="01E3388C" w14:textId="499A0E2C" w:rsidR="00742073" w:rsidRDefault="008B677F" w:rsidP="008B677F">
      <w:r>
        <w:lastRenderedPageBreak/>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1FA3D10B"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Content>
          <w:r w:rsidR="008B2BEA">
            <w:fldChar w:fldCharType="begin"/>
          </w:r>
          <w:r w:rsidR="008B2B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447634">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Content>
          <w:r w:rsidR="00EF0647">
            <w:fldChar w:fldCharType="begin"/>
          </w:r>
          <w:r w:rsidR="00EF06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447634">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447634">
            <w:t>(vgl. VDV-Schrift 736-2, S. 34)</w:t>
          </w:r>
          <w:r w:rsidR="00EE6313">
            <w:fldChar w:fldCharType="end"/>
          </w:r>
        </w:sdtContent>
      </w:sdt>
      <w:r w:rsidR="00EE6313">
        <w:t>, sodass die Informationen in einer Störungsmeldung übertragbar zwischen verschiedenen ITCS sind.</w:t>
      </w:r>
    </w:p>
    <w:p w14:paraId="54B0AEB7" w14:textId="46C411A3"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68" w:name="_Toc121998510"/>
      <w:r>
        <w:lastRenderedPageBreak/>
        <w:t>Auswahl geeigneter RL-Algorithmen</w:t>
      </w:r>
      <w:bookmarkEnd w:id="68"/>
    </w:p>
    <w:p w14:paraId="636DAFC5" w14:textId="23580CEF" w:rsidR="00E52494" w:rsidRDefault="003D1D0B" w:rsidP="00E52494">
      <w:r>
        <w:rPr>
          <w:noProof/>
        </w:rPr>
        <mc:AlternateContent>
          <mc:Choice Requires="wps">
            <w:drawing>
              <wp:anchor distT="0" distB="0" distL="114300" distR="114300" simplePos="0" relativeHeight="251668508" behindDoc="0" locked="0" layoutInCell="1" allowOverlap="1" wp14:anchorId="738B8FFA" wp14:editId="11905A8F">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0ED9581A" w:rsidR="00447634" w:rsidRPr="00447634" w:rsidRDefault="003D1D0B" w:rsidP="00447634">
                            <w:pPr>
                              <w:pStyle w:val="Beschriftung"/>
                              <w:rPr>
                                <w:vanish/>
                                <w:specVanish/>
                              </w:rPr>
                            </w:pPr>
                            <w:bookmarkStart w:id="69" w:name="_Ref121895605"/>
                            <w:bookmarkStart w:id="70" w:name="_Toc121989335"/>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8D6C3D">
                              <w:rPr>
                                <w:b/>
                                <w:bCs w:val="0"/>
                                <w:noProof/>
                              </w:rPr>
                              <w:t>13</w:t>
                            </w:r>
                            <w:r w:rsidRPr="00447634">
                              <w:rPr>
                                <w:b/>
                                <w:bCs w:val="0"/>
                              </w:rPr>
                              <w:fldChar w:fldCharType="end"/>
                            </w:r>
                            <w:bookmarkEnd w:id="69"/>
                            <w:r w:rsidRPr="00447634">
                              <w:rPr>
                                <w:b/>
                                <w:bCs w:val="0"/>
                              </w:rPr>
                              <w:t>:</w:t>
                            </w:r>
                            <w:r>
                              <w:t xml:space="preserve"> </w:t>
                            </w:r>
                            <w:r w:rsidR="00447634">
                              <w:t>Bekannte RL-Algorithmen</w:t>
                            </w:r>
                            <w:bookmarkEnd w:id="70"/>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3" type="#_x0000_t202" style="position:absolute;left:0;text-align:left;margin-left:28.35pt;margin-top:260.25pt;width:382.6pt;height:.05pt;z-index:2516685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DGIGgIAAEAEAAAOAAAAZHJzL2Uyb0RvYy54bWysU8Fu2zAMvQ/YPwi6L06ytW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" stroked="f">
                <v:textbox style="mso-fit-shape-to-text:t" inset="0,0,0,0">
                  <w:txbxContent>
                    <w:p w14:paraId="25F5D0B3" w14:textId="0ED9581A" w:rsidR="00447634" w:rsidRPr="00447634" w:rsidRDefault="003D1D0B" w:rsidP="00447634">
                      <w:pPr>
                        <w:pStyle w:val="Beschriftung"/>
                        <w:rPr>
                          <w:vanish/>
                          <w:specVanish/>
                        </w:rPr>
                      </w:pPr>
                      <w:bookmarkStart w:id="71" w:name="_Ref121895605"/>
                      <w:bookmarkStart w:id="72" w:name="_Toc121989335"/>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8D6C3D">
                        <w:rPr>
                          <w:b/>
                          <w:bCs w:val="0"/>
                          <w:noProof/>
                        </w:rPr>
                        <w:t>13</w:t>
                      </w:r>
                      <w:r w:rsidRPr="00447634">
                        <w:rPr>
                          <w:b/>
                          <w:bCs w:val="0"/>
                        </w:rPr>
                        <w:fldChar w:fldCharType="end"/>
                      </w:r>
                      <w:bookmarkEnd w:id="71"/>
                      <w:r w:rsidRPr="00447634">
                        <w:rPr>
                          <w:b/>
                          <w:bCs w:val="0"/>
                        </w:rPr>
                        <w:t>:</w:t>
                      </w:r>
                      <w:r>
                        <w:t xml:space="preserve"> </w:t>
                      </w:r>
                      <w:r w:rsidR="00447634">
                        <w:t>Bekannte RL-Algorithmen</w:t>
                      </w:r>
                      <w:bookmarkEnd w:id="72"/>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6460" behindDoc="0" locked="0" layoutInCell="1" allowOverlap="1" wp14:anchorId="17965A6C" wp14:editId="528877A9">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8F07D9D" id="Gruppieren 35" o:spid="_x0000_s1026" style="position:absolute;margin-left:0;margin-top:58.6pt;width:382.6pt;height:197.15pt;z-index:251666460;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49"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r w:rsidR="00AB7BC4">
        <w:fldChar w:fldCharType="begin"/>
      </w:r>
      <w:r w:rsidR="00AB7BC4">
        <w:instrText xml:space="preserve"> REF _Ref121895704 \r \h </w:instrText>
      </w:r>
      <w:r w:rsidR="00AB7BC4">
        <w:fldChar w:fldCharType="separate"/>
      </w:r>
      <w:r w:rsidR="00AB7BC4">
        <w:t>2.6.3</w:t>
      </w:r>
      <w:r w:rsidR="00AB7BC4">
        <w:fldChar w:fldCharType="end"/>
      </w:r>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77777777" w:rsidR="00F20119" w:rsidRDefault="00447634" w:rsidP="00E52494">
      <w:r>
        <w:t xml:space="preserve">Alle bisher vorgestellten Algorithmen sind der Klasse der modellfreien Algorithmen zuzuordnen. </w:t>
      </w:r>
      <w:r w:rsidR="002E274D">
        <w:t xml:space="preserve">Problematisch ist grundsätzlich bei modellfreien </w:t>
      </w:r>
      <w:r w:rsidR="00A25D8C">
        <w:t>Algorithmen, dass sie 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Content>
          <w:r w:rsidR="00892BF8">
            <w:fldChar w:fldCharType="begin"/>
          </w:r>
          <w:r w:rsidR="00F409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0ODU1MC9BUlhJVi4xODAyLjA5MDgxIiwiVXJpU3RyaW5nIjoiaHR0cHM6Ly9kb2kub3JnLzEwLjQ4NTUwL2FyWGl2LjE4MDIuMDkw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F40975">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erreicht werden kann. Diese Frage ist jedoch nicht Teil der vorliegenden Arbeit.</w:t>
      </w:r>
      <w:r w:rsidR="00945984">
        <w:t xml:space="preserve"> 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5B7F96" w:rsidRPr="00447634">
        <w:rPr>
          <w:b/>
          <w:bCs/>
        </w:rPr>
        <w:t xml:space="preserve">Abbildung </w:t>
      </w:r>
      <w:r w:rsidR="005B7F96" w:rsidRPr="00447634">
        <w:rPr>
          <w:b/>
          <w:bCs/>
          <w:noProof/>
        </w:rPr>
        <w:t>13</w:t>
      </w:r>
      <w:r w:rsidR="005B7F96">
        <w:fldChar w:fldCharType="end"/>
      </w:r>
      <w:r w:rsidR="005B7F96">
        <w:t xml:space="preserve"> rot markiert</w:t>
      </w:r>
      <w:r w:rsidR="009743B2">
        <w:t xml:space="preserve"> sind.</w:t>
      </w:r>
      <w:r w:rsidR="00A378A9">
        <w:t xml:space="preserve"> Bei beiden Varianten handelt es sich um modellfreie Algorithmen.</w:t>
      </w:r>
      <w:r w:rsidR="00EE1DEA">
        <w:t xml:space="preserve"> </w:t>
      </w:r>
      <w:r w:rsidR="002909D0">
        <w:t xml:space="preserve">Zur Implementierung und zum anschließenden Vergleich </w:t>
      </w:r>
      <w:r w:rsidR="00331EAB">
        <w:t xml:space="preserve">der Performance und erzielten Ergebnisse </w:t>
      </w:r>
      <w:r w:rsidR="00F20119">
        <w:t xml:space="preserve">gilt es nun, zwei der vorgestellten Algorithmen auszuwählen. </w:t>
      </w:r>
    </w:p>
    <w:p w14:paraId="77EF9243" w14:textId="77777777" w:rsidR="00F20119" w:rsidRDefault="00F20119" w:rsidP="00E52494"/>
    <w:p w14:paraId="4A8C21EA" w14:textId="07C91F6C" w:rsidR="00447634" w:rsidRDefault="00DF1630" w:rsidP="00E52494">
      <w:r>
        <w:rPr>
          <w:noProof/>
        </w:rPr>
        <w:lastRenderedPageBreak/>
        <mc:AlternateContent>
          <mc:Choice Requires="wps">
            <w:drawing>
              <wp:anchor distT="0" distB="0" distL="114300" distR="114300" simplePos="0" relativeHeight="251671580" behindDoc="0" locked="0" layoutInCell="1" allowOverlap="1" wp14:anchorId="49C71DEB" wp14:editId="6C81B3C7">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0D464135" w:rsidR="00DF1630" w:rsidRPr="00062DAD" w:rsidRDefault="00DF1630" w:rsidP="00DF1630">
                            <w:pPr>
                              <w:pStyle w:val="Beschriftung"/>
                              <w:rPr>
                                <w:noProof/>
                                <w:sz w:val="21"/>
                              </w:rPr>
                            </w:pPr>
                            <w:bookmarkStart w:id="73" w:name="_Toc121989336"/>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8D6C3D">
                              <w:rPr>
                                <w:b/>
                                <w:bCs w:val="0"/>
                                <w:noProof/>
                              </w:rPr>
                              <w:t>14</w:t>
                            </w:r>
                            <w:r w:rsidRPr="00DF1630">
                              <w:rPr>
                                <w:b/>
                                <w:bCs w:val="0"/>
                              </w:rPr>
                              <w:fldChar w:fldCharType="end"/>
                            </w:r>
                            <w:r w:rsidRPr="00DF1630">
                              <w:rPr>
                                <w:b/>
                                <w:bCs w:val="0"/>
                              </w:rPr>
                              <w:t>:</w:t>
                            </w:r>
                            <w:r>
                              <w:t xml:space="preserve"> Einordnung der vorgestellten RL-Algorithme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4" type="#_x0000_t202" style="position:absolute;left:0;text-align:left;margin-left:82.8pt;margin-top:211.8pt;width:273.75pt;height:.05pt;z-index:2516715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js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BN+YjsHAIAAEAEAAAOAAAAAAAAAAAAAAAAAC4CAABkcnMvZTJvRG9jLnhtbFBL&#10;AQItABQABgAIAAAAIQAccFom4QAAAAsBAAAPAAAAAAAAAAAAAAAAAHYEAABkcnMvZG93bnJldi54&#10;bWxQSwUGAAAAAAQABADzAAAAhAUAAAAA&#10;" stroked="f">
                <v:textbox style="mso-fit-shape-to-text:t" inset="0,0,0,0">
                  <w:txbxContent>
                    <w:p w14:paraId="5EA49640" w14:textId="0D464135" w:rsidR="00DF1630" w:rsidRPr="00062DAD" w:rsidRDefault="00DF1630" w:rsidP="00DF1630">
                      <w:pPr>
                        <w:pStyle w:val="Beschriftung"/>
                        <w:rPr>
                          <w:noProof/>
                          <w:sz w:val="21"/>
                        </w:rPr>
                      </w:pPr>
                      <w:bookmarkStart w:id="74" w:name="_Toc121989336"/>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8D6C3D">
                        <w:rPr>
                          <w:b/>
                          <w:bCs w:val="0"/>
                          <w:noProof/>
                        </w:rPr>
                        <w:t>14</w:t>
                      </w:r>
                      <w:r w:rsidRPr="00DF1630">
                        <w:rPr>
                          <w:b/>
                          <w:bCs w:val="0"/>
                        </w:rPr>
                        <w:fldChar w:fldCharType="end"/>
                      </w:r>
                      <w:r w:rsidRPr="00DF1630">
                        <w:rPr>
                          <w:b/>
                          <w:bCs w:val="0"/>
                        </w:rPr>
                        <w:t>:</w:t>
                      </w:r>
                      <w:r>
                        <w:t xml:space="preserve"> Einordnung der vorgestellten RL-Algorithmen</w:t>
                      </w:r>
                      <w:bookmarkEnd w:id="74"/>
                    </w:p>
                  </w:txbxContent>
                </v:textbox>
                <w10:wrap type="topAndBottom"/>
              </v:shape>
            </w:pict>
          </mc:Fallback>
        </mc:AlternateContent>
      </w:r>
      <w:r>
        <w:rPr>
          <w:noProof/>
        </w:rPr>
        <w:drawing>
          <wp:anchor distT="0" distB="0" distL="114300" distR="114300" simplePos="0" relativeHeight="251669532" behindDoc="0" locked="0" layoutInCell="1" allowOverlap="1" wp14:anchorId="49F1409B" wp14:editId="21C81F3C">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50">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 xml:space="preserve">werden die vorgestellten Algorithmen aus Kapitel </w:t>
      </w:r>
      <w:r w:rsidR="0067589A">
        <w:fldChar w:fldCharType="begin"/>
      </w:r>
      <w:r w:rsidR="0067589A">
        <w:instrText xml:space="preserve"> REF _Ref121895780 \r \h </w:instrText>
      </w:r>
      <w:r w:rsidR="0067589A">
        <w:fldChar w:fldCharType="separate"/>
      </w:r>
      <w:r w:rsidR="0067589A">
        <w:t>2.6.3</w:t>
      </w:r>
      <w:r w:rsidR="0067589A">
        <w:fldChar w:fldCharType="end"/>
      </w:r>
      <w:r w:rsidR="0067589A">
        <w:t xml:space="preserve"> in der folgenden Grafik nochmals zusammenfassend nach On- und Off-Policy, sowie nach MC- und </w:t>
      </w:r>
      <w:r w:rsidR="002909D0">
        <w:t>TD-Algorithmen differenziert</w:t>
      </w:r>
      <w:r w:rsidR="00F20119">
        <w:t>:</w:t>
      </w:r>
    </w:p>
    <w:p w14:paraId="1543D6FF" w14:textId="34BA697F"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99694A">
        <w:t>2.6.3.3</w:t>
      </w:r>
      <w:r w:rsidR="0099694A">
        <w:fldChar w:fldCharType="end"/>
      </w:r>
      <w:r w:rsidR="0099694A">
        <w:t xml:space="preserve"> näher erläuterten Möglichkeit zur Einbindung einer Eignungshistorie </w:t>
      </w:r>
      <w:r w:rsidR="0092283C">
        <w:t>eine Sonderrolle ein</w:t>
      </w:r>
      <w:r>
        <w:t xml:space="preserve"> und kann sowohl als TD-, als auch als MC-Algorithmus implementiert werden</w:t>
      </w:r>
      <w:r w:rsidR="008B552D">
        <w:t>.</w:t>
      </w:r>
    </w:p>
    <w:p w14:paraId="34FDD0ED" w14:textId="3DD55164" w:rsidR="00E35C6B" w:rsidRDefault="00A947DD" w:rsidP="00E52494">
      <w:r>
        <w:t>Diese Sonderrolle macht SARSA zu einem interessanten Algorithmus</w:t>
      </w:r>
      <w:r w:rsidR="00643E92">
        <w:t xml:space="preserve"> im Hinblick auf den Einsatz in einem Betriebsleitsystem.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r w:rsidR="00B85455">
        <w:t xml:space="preserve"> </w:t>
      </w:r>
      <w:r w:rsidR="00F04D39">
        <w:t xml:space="preserve">Durch die Verwendung eines tiefen NN zur Funktionsapproximation </w:t>
      </w:r>
      <w:r w:rsidR="00375099">
        <w:t>werden beide Algorithmen in einem vergleichbaren Rahmen im Prototyp implementiert</w:t>
      </w:r>
      <w:r w:rsidR="002563BE">
        <w:t xml:space="preserve">. </w:t>
      </w:r>
      <w:r w:rsidR="00E35C6B">
        <w:t xml:space="preserve">Im </w:t>
      </w:r>
      <w:r w:rsidR="002563BE">
        <w:t>weiteren</w:t>
      </w:r>
      <w:r w:rsidR="00E35C6B">
        <w:t xml:space="preserve"> Verlauf der Arbeit sollen also die Algorithmen</w:t>
      </w:r>
    </w:p>
    <w:p w14:paraId="3F75E68F" w14:textId="3BA04724" w:rsidR="00E35C6B" w:rsidRPr="002563BE" w:rsidRDefault="00E35C6B" w:rsidP="002563BE">
      <w:pPr>
        <w:jc w:val="center"/>
        <w:rPr>
          <w:i/>
          <w:iCs/>
        </w:rPr>
      </w:pPr>
      <w:r w:rsidRPr="002563BE">
        <w:rPr>
          <w:i/>
          <w:iCs/>
        </w:rPr>
        <w:t xml:space="preserve">Deep SARSA </w:t>
      </w:r>
      <w:r w:rsidRPr="002563BE">
        <w:t>und</w:t>
      </w:r>
      <w:r w:rsidRPr="002563BE">
        <w:rPr>
          <w:i/>
          <w:iCs/>
        </w:rPr>
        <w:t xml:space="preserve"> Deep Q-Learning</w:t>
      </w:r>
    </w:p>
    <w:p w14:paraId="70404A0B" w14:textId="052BED56" w:rsidR="00E35C6B" w:rsidRDefault="003D12EC" w:rsidP="00E52494">
      <w:r>
        <w:t>in einem Prototyp</w:t>
      </w:r>
      <w:r w:rsidR="002A1841">
        <w:t xml:space="preserve"> zur Betriebslenkung von Linienbussen im Störungsfalls eingesetzt und hinsichtlich ihrer Ergebnisse und Performance miteinander verglichen.</w:t>
      </w:r>
    </w:p>
    <w:p w14:paraId="41269EAF" w14:textId="114EE6C3" w:rsidR="003D12EC" w:rsidRPr="00C47670" w:rsidRDefault="00C47670" w:rsidP="00396691">
      <w:pPr>
        <w:pStyle w:val="berschrift2"/>
        <w:rPr>
          <w:color w:val="auto"/>
        </w:rPr>
      </w:pPr>
      <w:bookmarkStart w:id="75" w:name="_Toc121998511"/>
      <w:r w:rsidRPr="00C47670">
        <w:rPr>
          <w:color w:val="auto"/>
        </w:rPr>
        <w:lastRenderedPageBreak/>
        <w:t>Modell</w:t>
      </w:r>
      <w:r w:rsidR="00A125E0">
        <w:rPr>
          <w:color w:val="auto"/>
        </w:rPr>
        <w:t>ierung der Umwelt</w:t>
      </w:r>
      <w:r w:rsidR="00A9068D">
        <w:rPr>
          <w:color w:val="auto"/>
        </w:rPr>
        <w:t xml:space="preserve"> zur Simulation</w:t>
      </w:r>
      <w:bookmarkEnd w:id="75"/>
    </w:p>
    <w:p w14:paraId="496CCE35" w14:textId="702A162E" w:rsidR="00C05499" w:rsidRPr="00084E19" w:rsidRDefault="007F2350" w:rsidP="00EE3C9C">
      <w:r>
        <w:t>Zur Implementierung des Prototyp</w:t>
      </w:r>
      <w:r w:rsidR="004A70CC">
        <w:t>s</w:t>
      </w:r>
      <w:r>
        <w:t xml:space="preserve"> ist zunächst notwendig, </w:t>
      </w:r>
      <w:r w:rsidR="00B423CA">
        <w:t xml:space="preserve">die Umgebung </w:t>
      </w:r>
      <w:r w:rsidR="0060185C">
        <w:t xml:space="preserve">zu modellieren. 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001A47">
            <w:t>(vgl. Rellensmann 2019, S. 5; Nahrstedt 2012, S. 201)</w:t>
          </w:r>
          <w:r w:rsidR="00D87ADA">
            <w:fldChar w:fldCharType="end"/>
          </w:r>
        </w:sdtContent>
      </w:sdt>
      <w:r w:rsidR="00882626">
        <w:t>.</w:t>
      </w:r>
      <w:r w:rsidR="0019185B">
        <w:t xml:space="preserve"> </w:t>
      </w:r>
      <w:r w:rsidR="00CD0C6F">
        <w:t xml:space="preserve">Zwar wurden im vorhergehenden Unterkapitel explizit modellfreie Algorithmen für die weitere Betrachtung ausgewählt, </w:t>
      </w:r>
      <w:r w:rsidR="00511EEE">
        <w:t>das Training erfolgt für gewöhnlich jedoch nicht in einer reellen Umgebung, sondern in einer Simulation de</w:t>
      </w:r>
      <w:r w:rsidR="00DC0810">
        <w:t xml:space="preserve">rselben </w:t>
      </w:r>
      <w:sdt>
        <w:sdtPr>
          <w:alias w:val="To edit, see citavi.com/edit"/>
          <w:tag w:val="CitaviPlaceholder#370be83d-ee84-4b73-9ce1-e366a5c807de"/>
          <w:id w:val="-200787671"/>
          <w:placeholder>
            <w:docPart w:val="DefaultPlaceholder_-1854013440"/>
          </w:placeholder>
        </w:sdtPr>
        <w:sdtContent>
          <w:r w:rsidR="00B6742C">
            <w:fldChar w:fldCharType="begin"/>
          </w:r>
          <w:r w:rsidR="009F42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B6742C">
            <w:fldChar w:fldCharType="separate"/>
          </w:r>
          <w:r w:rsidR="009F42FD">
            <w:t>(vgl. Huber 2018, S. 23)</w:t>
          </w:r>
          <w:r w:rsidR="00B6742C">
            <w:fldChar w:fldCharType="end"/>
          </w:r>
        </w:sdtContent>
      </w:sdt>
      <w:r w:rsidR="00A9068D">
        <w:t xml:space="preserve">. </w:t>
      </w:r>
      <w:r w:rsidR="0072118E">
        <w:t xml:space="preserve">Zunächst muss also die Umgebung </w:t>
      </w:r>
      <w:r w:rsidR="00084E19">
        <w:t>modelliert werden.</w:t>
      </w:r>
    </w:p>
    <w:p w14:paraId="63E60D3E" w14:textId="0EA25BA8" w:rsidR="00DA6DBC" w:rsidRDefault="00BF5CDD" w:rsidP="0029028D">
      <w:pPr>
        <w:pStyle w:val="berschrift3"/>
      </w:pPr>
      <w:bookmarkStart w:id="76" w:name="_Toc121998512"/>
      <w:r>
        <w:t>Anlehnung an Markov-Entscheidungsprozesse</w:t>
      </w:r>
      <w:bookmarkEnd w:id="76"/>
    </w:p>
    <w:p w14:paraId="3EEC8CE4" w14:textId="323A68E9" w:rsidR="00084E19" w:rsidRDefault="0084360F" w:rsidP="00084E19">
      <w:pPr>
        <w:rPr>
          <w:rFonts w:eastAsiaTheme="minorEastAsia"/>
        </w:rPr>
      </w:pPr>
      <w:r>
        <w:t xml:space="preserve">Zur Modellierung der Simulationsumgebung für den Agenten eignet sich ein MEP </w:t>
      </w:r>
      <w:sdt>
        <w:sdtPr>
          <w:alias w:val="To edit, see citavi.com/edit"/>
          <w:tag w:val="CitaviPlaceholder#df9cf02f-4735-419e-8e4b-f033129c9296"/>
          <w:id w:val="-176350352"/>
          <w:placeholder>
            <w:docPart w:val="DefaultPlaceholder_-1854013440"/>
          </w:placeholder>
        </w:sdtPr>
        <w:sdtContent>
          <w:r w:rsidR="00C475E1">
            <w:fldChar w:fldCharType="begin"/>
          </w:r>
          <w:r w:rsidR="00BA02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eTV3aHlyN2VyemJhdG4wcHU0Mnl3ZGp2amgzbXFxYnZmdGVvaWRvZXpldW1oYyIsIkNyZWF0ZWRPbiI6IjIwMjItMTItMTRUMTA6NDE6MjRaIiwiTW9kaWZpZWRCeSI6Ink1d2h5cjdlcnpiYXRuMHB1NDJ5d2RqdmpoM21xcWJ2ZnRlb2lkb2V6ZXVtaGMiLCJJZCI6IjZiMjBiMDhmLWNiZGEtNDNhNC1iODJjLWQwMGYwZmYzZTBiNSIsIk1vZGlmaWVkT24iOiIyMDIyLTEyLTE0VDEwOjQxOjI0WiIsIlByb2plY3QiOnsiJHJlZiI6Ijg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}</w:instrText>
          </w:r>
          <w:r w:rsidR="00C475E1">
            <w:fldChar w:fldCharType="separate"/>
          </w:r>
          <w:r w:rsidR="00BA022E">
            <w:t>(vgl. Lorenz 2020, S. 15; Witt 2019, S. 7)</w:t>
          </w:r>
          <w:r w:rsidR="00C475E1">
            <w:fldChar w:fldCharType="end"/>
          </w:r>
        </w:sdtContent>
      </w:sdt>
      <w:r w:rsidR="00BA022E">
        <w:t xml:space="preserve">. </w:t>
      </w:r>
      <w:r w:rsidR="00000EF3">
        <w:t xml:space="preserve">Sie werden durch das Tupel </w:t>
      </w:r>
      <m:oMath>
        <m:r>
          <w:rPr>
            <w:rFonts w:ascii="Cambria Math" w:hAnsi="Cambria Math"/>
          </w:rPr>
          <m:t>(S, A, p, r, γ)</m:t>
        </m:r>
      </m:oMath>
      <w:r w:rsidR="00A346AA">
        <w:rPr>
          <w:rFonts w:eastAsiaTheme="minorEastAsia"/>
        </w:rPr>
        <w:t xml:space="preserve"> beschrieben,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t>sind.</w:t>
      </w:r>
    </w:p>
    <w:p w14:paraId="2131BD25" w14:textId="149C1A0B" w:rsidR="005401C7" w:rsidRDefault="009732E6" w:rsidP="006508C2">
      <w:r>
        <w:t>D</w:t>
      </w:r>
      <w:r w:rsidR="00A35766">
        <w:t xml:space="preserve">er Zustand der Umgebung </w:t>
      </w:r>
      <w:r w:rsidR="004A12EF">
        <w:t>ergibt sich aus</w:t>
      </w:r>
      <w:r w:rsidR="00A35766">
        <w:t xml:space="preserve"> den in den OSM-Daten enthaltenen Wegen</w:t>
      </w:r>
      <w:r w:rsidR="004A12EF">
        <w:t xml:space="preserve">. </w:t>
      </w:r>
      <w:r w:rsidR="00035DCB">
        <w:t>Ein</w:t>
      </w:r>
      <w:r w:rsidR="00A47741">
        <w:t xml:space="preserve"> Zustand </w:t>
      </w:r>
      <w:r w:rsidR="00035DCB">
        <w:t>wird durch</w:t>
      </w:r>
      <w:r w:rsidR="00A47741">
        <w:t xml:space="preserve"> die Fahrzeugposition und die Befahrbarkeit der </w:t>
      </w:r>
      <w:r w:rsidR="004A12EF">
        <w:t xml:space="preserve">Wege </w:t>
      </w:r>
      <w:r w:rsidR="00035DCB">
        <w:t xml:space="preserve">charakterisiert. Die Fahrzeugposition entspricht dabei einfach einem Weg, die Befahrbarkeit wird durch ein binäres Attribut ausgedrückt. In der Praxis entspräche dies </w:t>
      </w:r>
      <w:r w:rsidR="006A2CCE">
        <w:t xml:space="preserve">dem aktuell befahrenen Streckenabschnitt eines Fahrzeuges und der Kenntnis über eventuell gesperrte Abschnitte. In Kapitel </w:t>
      </w:r>
      <w:r w:rsidR="003E7C59">
        <w:fldChar w:fldCharType="begin"/>
      </w:r>
      <w:r w:rsidR="003E7C59">
        <w:instrText xml:space="preserve"> REF _Ref121917115 \r \h </w:instrText>
      </w:r>
      <w:r w:rsidR="003E7C59">
        <w:fldChar w:fldCharType="separate"/>
      </w:r>
      <w:r w:rsidR="003E7C59">
        <w:t>2.6</w:t>
      </w:r>
      <w:r w:rsidR="003E7C59">
        <w:fldChar w:fldCharType="end"/>
      </w:r>
      <w:r w:rsidR="003E7C59">
        <w:t xml:space="preserve"> wurden </w:t>
      </w:r>
      <w:r w:rsidR="00A701C0">
        <w:t xml:space="preserve">ausgehend von einem Streckennetz von 1245 Wegen etwa </w:t>
      </w:r>
    </w:p>
    <w:p w14:paraId="3BE799D3" w14:textId="3F050613" w:rsidR="00A701C0" w:rsidRPr="00A701C0" w:rsidRDefault="00000000" w:rsidP="006508C2">
      <w:pPr>
        <w:rPr>
          <w:rFonts w:eastAsiaTheme="minorEastAsia"/>
        </w:rPr>
      </w:pPr>
      <m:oMathPara>
        <m:oMath>
          <m:d>
            <m:dPr>
              <m:begChr m:val="|"/>
              <m:endChr m:val="|"/>
              <m:ctrlPr>
                <w:rPr>
                  <w:rFonts w:ascii="Cambria Math" w:hAnsi="Cambria Math"/>
                  <w:i/>
                </w:rPr>
              </m:ctrlPr>
            </m:dPr>
            <m:e>
              <m: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2</m:t>
              </m:r>
            </m:e>
            <m:sup>
              <m:d>
                <m:dPr>
                  <m:begChr m:val="|"/>
                  <m:endChr m:val="|"/>
                  <m:ctrlPr>
                    <w:rPr>
                      <w:rFonts w:ascii="Cambria Math" w:hAnsi="Cambria Math"/>
                      <w:i/>
                    </w:rPr>
                  </m:ctrlPr>
                </m:dPr>
                <m:e>
                  <m:r>
                    <w:rPr>
                      <w:rFonts w:ascii="Cambria Math" w:hAnsi="Cambria Math"/>
                    </w:rPr>
                    <m:t>W</m:t>
                  </m:r>
                </m:e>
              </m:d>
            </m:sup>
          </m:sSup>
          <m:r>
            <w:rPr>
              <w:rFonts w:ascii="Cambria Math" w:eastAsiaTheme="minorEastAsia" w:hAnsi="Cambria Math"/>
            </w:rPr>
            <m:t xml:space="preserve">=1245+ </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245</m:t>
              </m:r>
            </m:sup>
          </m:sSup>
          <m:r>
            <w:rPr>
              <w:rFonts w:ascii="Cambria Math" w:eastAsiaTheme="minorEastAsia" w:hAnsi="Cambria Math"/>
            </w:rPr>
            <m:t>=1245+1,07150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01</m:t>
              </m:r>
            </m:sup>
          </m:sSup>
        </m:oMath>
      </m:oMathPara>
    </w:p>
    <w:p w14:paraId="27F667F6" w14:textId="23DCE119" w:rsidR="00204923" w:rsidRDefault="00A701C0" w:rsidP="00204923">
      <w:pPr>
        <w:rPr>
          <w:rFonts w:eastAsiaTheme="minorEastAsia"/>
        </w:rPr>
      </w:pPr>
      <w:r>
        <w:rPr>
          <w:rFonts w:eastAsiaTheme="minorEastAsia"/>
        </w:rPr>
        <w:t>theoretisch mögliche Zustände abgeleitet. 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darauf beruht, </w:t>
      </w:r>
      <w:r w:rsidR="00841C28">
        <w:rPr>
          <w:rFonts w:eastAsiaTheme="minorEastAsia"/>
        </w:rPr>
        <w:t>dass auch keiner der Wege, oder im Gegenzug aber auch alle Wege in ihrer Befahrbarkeit eingeschränkt sein könn</w:t>
      </w:r>
      <w:r w:rsidR="00C6333C">
        <w:rPr>
          <w:rFonts w:eastAsiaTheme="minorEastAsia"/>
        </w:rPr>
        <w:t>t</w:t>
      </w:r>
      <w:r w:rsidR="00841C28">
        <w:rPr>
          <w:rFonts w:eastAsiaTheme="minorEastAsia"/>
        </w:rPr>
        <w:t>en.</w:t>
      </w:r>
      <w:r w:rsidR="00C6333C">
        <w:rPr>
          <w:rFonts w:eastAsiaTheme="minorEastAsia"/>
        </w:rPr>
        <w:t xml:space="preserve"> In der Realität werden </w:t>
      </w:r>
      <w:r w:rsidR="00E27BA3">
        <w:rPr>
          <w:rFonts w:eastAsiaTheme="minorEastAsia"/>
        </w:rPr>
        <w:t xml:space="preserve">es eher </w:t>
      </w:r>
      <w:r w:rsidR="0003277F">
        <w:rPr>
          <w:rFonts w:eastAsiaTheme="minorEastAsia"/>
        </w:rPr>
        <w:t xml:space="preserve">0 bis 25 Wege sein, die in ihrer Befahrbarkeit </w:t>
      </w:r>
      <w:r w:rsidR="00763446">
        <w:rPr>
          <w:rFonts w:eastAsiaTheme="minorEastAsia"/>
        </w:rPr>
        <w:t xml:space="preserve">zeitgleich </w:t>
      </w:r>
      <w:r w:rsidR="0003277F">
        <w:rPr>
          <w:rFonts w:eastAsiaTheme="minorEastAsia"/>
        </w:rPr>
        <w:t xml:space="preserve">eingeschränkt sind, wobei die möglichen Dimensionen hier natürlich von der </w:t>
      </w:r>
      <w:r w:rsidR="00FC3635">
        <w:rPr>
          <w:rFonts w:eastAsiaTheme="minorEastAsia"/>
        </w:rPr>
        <w:t>Größe des vorgehaltenen Netzes abhängt.</w:t>
      </w:r>
    </w:p>
    <w:p w14:paraId="7E9F03EE" w14:textId="67C2E67D" w:rsidR="00763446" w:rsidRDefault="00776CA2" w:rsidP="00204923">
      <w:pPr>
        <w:rPr>
          <w:rFonts w:eastAsiaTheme="minorEastAsia"/>
        </w:rPr>
      </w:pPr>
      <w:r>
        <w:rPr>
          <w:rFonts w:eastAsiaTheme="minorEastAsia"/>
        </w:rPr>
        <w:lastRenderedPageBreak/>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60B0402A" w14:textId="25957AAE" w:rsidR="00395C78" w:rsidRDefault="009E6605" w:rsidP="009E6605">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 und mindestens ein Streckenabschnitt auf dem Regelfahrweg nicht befahrbar ist</w:t>
      </w:r>
    </w:p>
    <w:p w14:paraId="58458563" w14:textId="1D6345DD" w:rsidR="00D3529E" w:rsidRPr="00D3529E" w:rsidRDefault="00D3529E" w:rsidP="009E6605">
      <w:pPr>
        <w:pStyle w:val="Listenabsatz"/>
        <w:numPr>
          <w:ilvl w:val="0"/>
          <w:numId w:val="47"/>
        </w:numPr>
        <w:rPr>
          <w:rFonts w:eastAsiaTheme="minorEastAsia"/>
        </w:rPr>
      </w:pPr>
      <w:r>
        <w:rPr>
          <w:rFonts w:eastAsiaTheme="minorEastAsia"/>
          <w:i/>
          <w:iCs/>
        </w:rPr>
        <w:t xml:space="preserve">Abweichungs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Pr>
          <w:rFonts w:eastAsiaTheme="minorEastAsia"/>
          <w:iCs/>
        </w:rPr>
        <w:t xml:space="preserve"> sind Zustände, in denen sich das Fahrzeug nicht auf dem Regelfahrweg befindet</w:t>
      </w:r>
    </w:p>
    <w:p w14:paraId="7AF6B220" w14:textId="1EFF2CCA"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stände, bei denen das Fahrzeug durch Übergang aus einem Abweichungszustand wieder den Regelfahrweg erreicht</w:t>
      </w:r>
    </w:p>
    <w:p w14:paraId="3322B985" w14:textId="1E509A62" w:rsidR="0050218F" w:rsidRDefault="005B4942" w:rsidP="0050218F">
      <w:pPr>
        <w:rPr>
          <w:rFonts w:eastAsiaTheme="minorEastAsia"/>
        </w:rPr>
      </w:pPr>
      <w:r>
        <w:rPr>
          <w:rFonts w:eastAsiaTheme="minorEastAsia"/>
        </w:rPr>
        <w:t xml:space="preserve">Voraussetzung für die Entstehung </w:t>
      </w:r>
      <w:r w:rsidR="00F91900">
        <w:rPr>
          <w:rFonts w:eastAsiaTheme="minorEastAsia"/>
        </w:rPr>
        <w:t>möglicher Startzustände ist</w:t>
      </w:r>
      <w:r w:rsidR="00607392">
        <w:rPr>
          <w:rFonts w:eastAsiaTheme="minorEastAsia"/>
        </w:rPr>
        <w:t>, dass ein Streckenabschnitt nicht befahrbar ist. Andernfalls wäre keine Umleitung des Linienbusses und folglich auch kein Startzustand notwendig.</w:t>
      </w:r>
      <w:r w:rsidR="00CE7809">
        <w:rPr>
          <w:rFonts w:eastAsiaTheme="minorEastAsia"/>
        </w:rPr>
        <w:t xml:space="preserve"> Ebenso kann ein Abweichungszustand nur von eine Startzustand aus erreicht werden, da das Fahrzeug andernfalls auf dem Regelfahrweg bleiben würde. </w:t>
      </w:r>
      <w:r w:rsidR="00873D07">
        <w:rPr>
          <w:rFonts w:eastAsiaTheme="minorEastAsia"/>
        </w:rPr>
        <w:t>Bei den Terminalzuständen gilt zusätzlich die Einschränkung, dass d</w:t>
      </w:r>
      <w:r w:rsidR="00D00F5A">
        <w:rPr>
          <w:rFonts w:eastAsiaTheme="minorEastAsia"/>
        </w:rPr>
        <w:t xml:space="preserve">er Streckenabschnitt, an dem das Fahrzeug wieder seinen Regelfahrweg erreicht, </w:t>
      </w:r>
      <w:r w:rsidR="001D5C81">
        <w:rPr>
          <w:rFonts w:eastAsiaTheme="minorEastAsia"/>
        </w:rPr>
        <w:t>geographisch betrachtet nach dem nicht befahrbaren Streckenabschnitt liegen muss.</w:t>
      </w:r>
      <w:r w:rsidR="009F29FC">
        <w:rPr>
          <w:rFonts w:eastAsiaTheme="minorEastAsia"/>
        </w:rPr>
        <w:t xml:space="preserve"> Andernfalls könnte der Agent </w:t>
      </w:r>
      <w:r w:rsidR="00E87459">
        <w:rPr>
          <w:rFonts w:eastAsiaTheme="minorEastAsia"/>
        </w:rPr>
        <w:t xml:space="preserve">bereits nach zwei Schritten einen Terminalzustand erreichen, wenn er zunächst in </w:t>
      </w:r>
      <w:r w:rsidR="008679F6">
        <w:rPr>
          <w:rFonts w:eastAsiaTheme="minorEastAsia"/>
        </w:rPr>
        <w:t>einen Abweichungszustand und von dort aus direkt wieder in einen Terminalzustand übergeht. Sofern jener Terminalzustand aber das Anfahren des gesperrten Streckenabschnittes nicht verhindert</w:t>
      </w:r>
      <w:r w:rsidR="007E1E14">
        <w:rPr>
          <w:rFonts w:eastAsiaTheme="minorEastAsia"/>
        </w:rPr>
        <w:t>, müsste der Agent spätestens an der Stelle erneut umgeleitet werden, was im Widerspruch zum Erreichen praxistauglicher Ergebnisse steht.</w:t>
      </w:r>
      <w:r w:rsidR="003609DF">
        <w:rPr>
          <w:rFonts w:eastAsiaTheme="minorEastAsia"/>
        </w:rPr>
        <w:t xml:space="preserve"> Alle Aktionen, die 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3F3EC2">
            <w:rPr>
              <w:rFonts w:eastAsiaTheme="minorEastAsia"/>
            </w:rPr>
            <w:t>(vgl. Lorenz 2020, S. 16)</w:t>
          </w:r>
          <w:r w:rsidR="00986886">
            <w:rPr>
              <w:rFonts w:eastAsiaTheme="minorEastAsia"/>
            </w:rPr>
            <w:fldChar w:fldCharType="end"/>
          </w:r>
        </w:sdtContent>
      </w:sdt>
      <w:r w:rsidR="003F3EC2">
        <w:rPr>
          <w:rFonts w:eastAsiaTheme="minorEastAsia"/>
        </w:rPr>
        <w:t>.</w:t>
      </w:r>
    </w:p>
    <w:p w14:paraId="0301318D" w14:textId="0236C6EA" w:rsidR="007E1E14" w:rsidRDefault="007E1E14" w:rsidP="0050218F">
      <w:pPr>
        <w:rPr>
          <w:rFonts w:eastAsiaTheme="minorEastAsia"/>
        </w:rPr>
      </w:pPr>
      <w:r>
        <w:rPr>
          <w:rFonts w:eastAsiaTheme="minorEastAsia"/>
        </w:rPr>
        <w:t>Außerdem dürfen Zustände</w:t>
      </w:r>
      <w:r w:rsidR="00FD0B31">
        <w:rPr>
          <w:rFonts w:eastAsiaTheme="minorEastAsia"/>
        </w:rPr>
        <w:t xml:space="preserve">, bei denen das Fahrzeug sich auf einem als gesperrt gekennzeichneten Abschnitt befindet, </w:t>
      </w:r>
      <w:r w:rsidR="00A1018D">
        <w:rPr>
          <w:rFonts w:eastAsiaTheme="minorEastAsia"/>
        </w:rPr>
        <w:t>nicht erreicht werden. Das würde per Definition bereits ausgeschlossen, da ein gesperrter Abschnitt nicht befahren werden kann.</w:t>
      </w:r>
      <w:r w:rsidR="00472A63">
        <w:rPr>
          <w:rFonts w:eastAsiaTheme="minorEastAsia"/>
        </w:rPr>
        <w:t xml:space="preserve"> Zustände, auf die diese Kriterien zutreffen, </w:t>
      </w:r>
      <w:r w:rsidR="00134B6D">
        <w:rPr>
          <w:rFonts w:eastAsiaTheme="minorEastAsia"/>
        </w:rPr>
        <w:t xml:space="preserve">können aus der Zustandsmenge </w:t>
      </w:r>
      <m:oMath>
        <m:r>
          <w:rPr>
            <w:rFonts w:ascii="Cambria Math" w:hAnsi="Cambria Math"/>
          </w:rPr>
          <m:t>S</m:t>
        </m:r>
      </m:oMath>
      <w:r w:rsidR="00134B6D">
        <w:rPr>
          <w:rFonts w:eastAsiaTheme="minorEastAsia"/>
        </w:rPr>
        <w:t xml:space="preserve"> exkludiert werden. </w:t>
      </w:r>
      <w:r w:rsidR="00D46292">
        <w:rPr>
          <w:rFonts w:eastAsiaTheme="minorEastAsia"/>
        </w:rPr>
        <w:t xml:space="preserve">In einer Implementierung </w:t>
      </w:r>
      <w:r w:rsidR="00523CBB">
        <w:rPr>
          <w:rFonts w:eastAsiaTheme="minorEastAsia"/>
        </w:rPr>
        <w:t xml:space="preserve">käme dies </w:t>
      </w:r>
      <w:r w:rsidR="00D25855">
        <w:rPr>
          <w:rFonts w:eastAsiaTheme="minorEastAsia"/>
        </w:rPr>
        <w:t>einer temporären Löschung des gesperrten Streckenabschnitts aus dem Streckennetz gleich, da dieser folglich auch nicht mehr befahren werden könnte.</w:t>
      </w:r>
    </w:p>
    <w:p w14:paraId="5583C669" w14:textId="1551881F" w:rsidR="00DA3128" w:rsidRDefault="00DF5D44" w:rsidP="001D2EA5">
      <w:pPr>
        <w:rPr>
          <w:rFonts w:eastAsiaTheme="minorEastAsia"/>
        </w:rPr>
      </w:pPr>
      <w:r>
        <w:rPr>
          <w:rFonts w:eastAsiaTheme="minorEastAsia"/>
        </w:rPr>
        <w:t xml:space="preserve">Zur Verdeutlichung der Bedeutung der unterschiedlichen Zustandsarten wird in den folgenden Abbildungen das Stadt-Szenario </w:t>
      </w:r>
      <w:r w:rsidR="006805CA">
        <w:rPr>
          <w:rFonts w:eastAsiaTheme="minorEastAsia"/>
        </w:rPr>
        <w:t xml:space="preserve">in der Rohdatenansicht der OSM-Daten gezeigt. Zu sehen sind anstelle der gewöhnlichen Kartenansicht die einzelnen Wege in den </w:t>
      </w:r>
      <w:r w:rsidR="00DF472C">
        <w:rPr>
          <w:rFonts w:eastAsiaTheme="minorEastAsia"/>
        </w:rPr>
        <w:t>OSM-</w:t>
      </w:r>
      <w:r w:rsidR="006805CA">
        <w:rPr>
          <w:rFonts w:eastAsiaTheme="minorEastAsia"/>
        </w:rPr>
        <w:t>Daten</w:t>
      </w:r>
      <w:r w:rsidR="00F62FAD">
        <w:rPr>
          <w:rFonts w:eastAsiaTheme="minorEastAsia"/>
        </w:rPr>
        <w:t xml:space="preserve"> als blaue Linien. </w:t>
      </w:r>
      <w:r w:rsidR="00CA0E6F">
        <w:rPr>
          <w:rFonts w:eastAsiaTheme="minorEastAsia"/>
        </w:rPr>
        <w:t xml:space="preserve">In gelb sind die Knotenpunkte dargestellt, </w:t>
      </w:r>
      <w:r w:rsidR="00DF472C">
        <w:rPr>
          <w:rFonts w:eastAsiaTheme="minorEastAsia"/>
        </w:rPr>
        <w:t>an denen zwei oder mehr Wege miteinander verbunden sind.</w:t>
      </w:r>
      <w:r w:rsidR="001D2EA5">
        <w:rPr>
          <w:rFonts w:eastAsiaTheme="minorEastAsia"/>
        </w:rPr>
        <w:t xml:space="preserve"> Zur besseren Übersicht ist die Abbildung auch im Anhang nochmals zu finden.</w:t>
      </w:r>
      <w:r w:rsidR="00DA3128">
        <w:rPr>
          <w:rFonts w:eastAsiaTheme="minorEastAsia"/>
        </w:rPr>
        <w:t xml:space="preserve"> </w:t>
      </w:r>
    </w:p>
    <w:p w14:paraId="1902475D" w14:textId="77777777" w:rsidR="00CA160F" w:rsidRDefault="00CA160F" w:rsidP="0050218F">
      <w:pPr>
        <w:rPr>
          <w:rFonts w:eastAsiaTheme="minorEastAsia"/>
        </w:rPr>
      </w:pPr>
    </w:p>
    <w:p w14:paraId="7452B7BC" w14:textId="6AEA1AE6" w:rsidR="00CA160F" w:rsidRDefault="008D6C3D" w:rsidP="0050218F">
      <w:pPr>
        <w:rPr>
          <w:rFonts w:eastAsiaTheme="minorEastAsia"/>
        </w:rPr>
      </w:pPr>
      <w:r>
        <w:rPr>
          <w:noProof/>
        </w:rPr>
        <w:lastRenderedPageBreak/>
        <mc:AlternateContent>
          <mc:Choice Requires="wps">
            <w:drawing>
              <wp:anchor distT="0" distB="0" distL="114300" distR="114300" simplePos="0" relativeHeight="251674652" behindDoc="0" locked="0" layoutInCell="1" allowOverlap="1" wp14:anchorId="7F0235ED" wp14:editId="7CD4A150">
                <wp:simplePos x="0" y="0"/>
                <wp:positionH relativeFrom="column">
                  <wp:posOffset>3810</wp:posOffset>
                </wp:positionH>
                <wp:positionV relativeFrom="paragraph">
                  <wp:posOffset>2933065</wp:posOffset>
                </wp:positionV>
                <wp:extent cx="557974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96D49B" w14:textId="11E5E875" w:rsidR="008D6C3D" w:rsidRPr="008638BF" w:rsidRDefault="008D6C3D" w:rsidP="008D6C3D">
                            <w:pPr>
                              <w:pStyle w:val="Beschriftung"/>
                              <w:rPr>
                                <w:noProof/>
                                <w:sz w:val="21"/>
                              </w:rPr>
                            </w:pPr>
                            <w:bookmarkStart w:id="77" w:name="_Toc121989337"/>
                            <w:r w:rsidRPr="008D6C3D">
                              <w:rPr>
                                <w:b/>
                                <w:bCs w:val="0"/>
                              </w:rPr>
                              <w:t xml:space="preserve">Abbildung </w:t>
                            </w:r>
                            <w:r w:rsidRPr="008D6C3D">
                              <w:rPr>
                                <w:b/>
                                <w:bCs w:val="0"/>
                              </w:rPr>
                              <w:fldChar w:fldCharType="begin"/>
                            </w:r>
                            <w:r w:rsidRPr="008D6C3D">
                              <w:rPr>
                                <w:b/>
                                <w:bCs w:val="0"/>
                              </w:rPr>
                              <w:instrText xml:space="preserve"> SEQ Abbildung \* ARABIC </w:instrText>
                            </w:r>
                            <w:r w:rsidRPr="008D6C3D">
                              <w:rPr>
                                <w:b/>
                                <w:bCs w:val="0"/>
                              </w:rPr>
                              <w:fldChar w:fldCharType="separate"/>
                            </w:r>
                            <w:r w:rsidRPr="008D6C3D">
                              <w:rPr>
                                <w:b/>
                                <w:bCs w:val="0"/>
                                <w:noProof/>
                              </w:rPr>
                              <w:t>15</w:t>
                            </w:r>
                            <w:r w:rsidRPr="008D6C3D">
                              <w:rPr>
                                <w:b/>
                                <w:bCs w:val="0"/>
                              </w:rPr>
                              <w:fldChar w:fldCharType="end"/>
                            </w:r>
                            <w:r w:rsidRPr="008D6C3D">
                              <w:rPr>
                                <w:b/>
                                <w:bCs w:val="0"/>
                              </w:rPr>
                              <w:t>:</w:t>
                            </w:r>
                            <w:r>
                              <w:t xml:space="preserve"> Geographische Darstellung von Start- und Terminalzustände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235ED" id="Textfeld 41" o:spid="_x0000_s1055" type="#_x0000_t202" style="position:absolute;left:0;text-align:left;margin-left:.3pt;margin-top:230.95pt;width:439.35pt;height:.05pt;z-index:2516746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" stroked="f">
                <v:textbox style="mso-fit-shape-to-text:t" inset="0,0,0,0">
                  <w:txbxContent>
                    <w:p w14:paraId="3B96D49B" w14:textId="11E5E875" w:rsidR="008D6C3D" w:rsidRPr="008638BF" w:rsidRDefault="008D6C3D" w:rsidP="008D6C3D">
                      <w:pPr>
                        <w:pStyle w:val="Beschriftung"/>
                        <w:rPr>
                          <w:noProof/>
                          <w:sz w:val="21"/>
                        </w:rPr>
                      </w:pPr>
                      <w:bookmarkStart w:id="78" w:name="_Toc121989337"/>
                      <w:r w:rsidRPr="008D6C3D">
                        <w:rPr>
                          <w:b/>
                          <w:bCs w:val="0"/>
                        </w:rPr>
                        <w:t xml:space="preserve">Abbildung </w:t>
                      </w:r>
                      <w:r w:rsidRPr="008D6C3D">
                        <w:rPr>
                          <w:b/>
                          <w:bCs w:val="0"/>
                        </w:rPr>
                        <w:fldChar w:fldCharType="begin"/>
                      </w:r>
                      <w:r w:rsidRPr="008D6C3D">
                        <w:rPr>
                          <w:b/>
                          <w:bCs w:val="0"/>
                        </w:rPr>
                        <w:instrText xml:space="preserve"> SEQ Abbildung \* ARABIC </w:instrText>
                      </w:r>
                      <w:r w:rsidRPr="008D6C3D">
                        <w:rPr>
                          <w:b/>
                          <w:bCs w:val="0"/>
                        </w:rPr>
                        <w:fldChar w:fldCharType="separate"/>
                      </w:r>
                      <w:r w:rsidRPr="008D6C3D">
                        <w:rPr>
                          <w:b/>
                          <w:bCs w:val="0"/>
                          <w:noProof/>
                        </w:rPr>
                        <w:t>15</w:t>
                      </w:r>
                      <w:r w:rsidRPr="008D6C3D">
                        <w:rPr>
                          <w:b/>
                          <w:bCs w:val="0"/>
                        </w:rPr>
                        <w:fldChar w:fldCharType="end"/>
                      </w:r>
                      <w:r w:rsidRPr="008D6C3D">
                        <w:rPr>
                          <w:b/>
                          <w:bCs w:val="0"/>
                        </w:rPr>
                        <w:t>:</w:t>
                      </w:r>
                      <w:r>
                        <w:t xml:space="preserve"> Geographische Darstellung von Start- und Terminalzuständen</w:t>
                      </w:r>
                      <w:bookmarkEnd w:id="78"/>
                    </w:p>
                  </w:txbxContent>
                </v:textbox>
                <w10:wrap type="topAndBottom"/>
              </v:shape>
            </w:pict>
          </mc:Fallback>
        </mc:AlternateContent>
      </w:r>
      <w:r>
        <w:rPr>
          <w:noProof/>
        </w:rPr>
        <w:drawing>
          <wp:anchor distT="0" distB="0" distL="114300" distR="114300" simplePos="0" relativeHeight="251672604" behindDoc="0" locked="0" layoutInCell="1" allowOverlap="1" wp14:anchorId="2B09CBAA" wp14:editId="4F32A074">
            <wp:simplePos x="0" y="0"/>
            <wp:positionH relativeFrom="column">
              <wp:posOffset>4386</wp:posOffset>
            </wp:positionH>
            <wp:positionV relativeFrom="paragraph">
              <wp:posOffset>5154</wp:posOffset>
            </wp:positionV>
            <wp:extent cx="5579745" cy="2870835"/>
            <wp:effectExtent l="0" t="0" r="1905" b="5715"/>
            <wp:wrapTopAndBottom/>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579745" cy="2870835"/>
                    </a:xfrm>
                    <a:prstGeom prst="rect">
                      <a:avLst/>
                    </a:prstGeom>
                  </pic:spPr>
                </pic:pic>
              </a:graphicData>
            </a:graphic>
            <wp14:sizeRelH relativeFrom="page">
              <wp14:pctWidth>0</wp14:pctWidth>
            </wp14:sizeRelH>
            <wp14:sizeRelV relativeFrom="page">
              <wp14:pctHeight>0</wp14:pctHeight>
            </wp14:sizeRelV>
          </wp:anchor>
        </w:drawing>
      </w:r>
      <w:r w:rsidR="008919C3">
        <w:rPr>
          <w:rFonts w:eastAsiaTheme="minorEastAsia"/>
        </w:rPr>
        <w:t>Wie auch in der Kartenansicht zeigt der rote Blitz den unterbrochenen Streckenabschnitt.</w:t>
      </w:r>
      <w:r w:rsidR="009D3A2D">
        <w:rPr>
          <w:rFonts w:eastAsiaTheme="minorEastAsia"/>
        </w:rPr>
        <w:t xml:space="preserve"> Der blaue Bus im Westen markiert die aktuelle Fahrzeugposition.</w:t>
      </w:r>
      <w:r w:rsidR="008919C3">
        <w:rPr>
          <w:rFonts w:eastAsiaTheme="minorEastAsia"/>
        </w:rPr>
        <w:t xml:space="preserve"> Die dickere Linie stellt den Regelfahrweg dar, wobei </w:t>
      </w:r>
      <w:r w:rsidR="00FE4B42">
        <w:rPr>
          <w:rFonts w:eastAsiaTheme="minorEastAsia"/>
        </w:rPr>
        <w:t xml:space="preserve">die Startzustände in blau und Terminalzustände in grün ausgeführt sind. </w:t>
      </w:r>
      <w:r w:rsidR="009D3A2D">
        <w:rPr>
          <w:rFonts w:eastAsiaTheme="minorEastAsia"/>
        </w:rPr>
        <w:t xml:space="preserve">Auf die gesonderte Darstellung der Verbindungsstellen wurde verzichtet. Alle übrigen, nicht gesondert hervorgehobenen Wege </w:t>
      </w:r>
      <w:r w:rsidR="00460578">
        <w:rPr>
          <w:rFonts w:eastAsiaTheme="minorEastAsia"/>
        </w:rPr>
        <w:t>bilden folglich die Abweichungszustände.</w:t>
      </w:r>
      <w:r w:rsidR="00EE4F24">
        <w:rPr>
          <w:rFonts w:eastAsiaTheme="minorEastAsia"/>
        </w:rPr>
        <w:t xml:space="preserve"> Aus dieser geographischen Darstellung ist gut zu erkennen, dass der Agent zunächst von einem Startzustand in mindestens einen Abweichungszustand übergehen muss, um schließlich einen Terminalzustand zu </w:t>
      </w:r>
      <w:r w:rsidR="00485A44">
        <w:rPr>
          <w:rFonts w:eastAsiaTheme="minorEastAsia"/>
        </w:rPr>
        <w:t>erreichen und dabei den gesperrten Streckenabschnitt zu umfahren.</w:t>
      </w:r>
    </w:p>
    <w:p w14:paraId="0533A50B" w14:textId="5C1A57D8" w:rsidR="00CA160F" w:rsidRDefault="008A6F4A" w:rsidP="0050218F">
      <w:pPr>
        <w:rPr>
          <w:rFonts w:eastAsiaTheme="minorEastAsia"/>
        </w:rPr>
      </w:pPr>
      <w:r>
        <w:rPr>
          <w:rFonts w:eastAsiaTheme="minorEastAsia"/>
        </w:rPr>
        <w:t xml:space="preserve">Neben Zuständen erfordert ein MEP </w:t>
      </w:r>
      <w:r w:rsidR="00DD0A14">
        <w:rPr>
          <w:rFonts w:eastAsiaTheme="minorEastAsia"/>
        </w:rPr>
        <w:t xml:space="preserve">auch die Definition von Aktionen. Mögliche Aktionen sind in der Menge </w:t>
      </w:r>
      <m:oMath>
        <m:r>
          <w:rPr>
            <w:rFonts w:ascii="Cambria Math" w:eastAsiaTheme="minorEastAsia" w:hAnsi="Cambria Math"/>
          </w:rPr>
          <m:t>A</m:t>
        </m:r>
      </m:oMath>
      <w:r w:rsidR="00DD0A14">
        <w:rPr>
          <w:rFonts w:eastAsiaTheme="minorEastAsia"/>
        </w:rPr>
        <w:t xml:space="preserve"> </w:t>
      </w:r>
      <w:r w:rsidR="0004309D">
        <w:rPr>
          <w:rFonts w:eastAsiaTheme="minorEastAsia"/>
        </w:rPr>
        <w:t>zusammengefasst. Eine Aktion beschre</w:t>
      </w:r>
      <w:r w:rsidR="001B524A">
        <w:rPr>
          <w:rFonts w:eastAsiaTheme="minorEastAsia"/>
        </w:rPr>
        <w:t xml:space="preserve">ibt den Übergang von einem </w:t>
      </w:r>
      <w:r w:rsidR="00AF561A">
        <w:rPr>
          <w:rFonts w:eastAsiaTheme="minorEastAsia"/>
        </w:rPr>
        <w:t xml:space="preserve">beliebigen </w:t>
      </w:r>
      <w:r w:rsidR="001B524A">
        <w:rPr>
          <w:rFonts w:eastAsiaTheme="minorEastAsia"/>
        </w:rPr>
        <w:t xml:space="preserv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E0279E">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AF561A">
        <w:rPr>
          <w:rFonts w:eastAsiaTheme="minorEastAsia"/>
        </w:rPr>
        <w:t xml:space="preserve">, wobei die </w:t>
      </w:r>
      <w:r w:rsidR="002A41A5">
        <w:rPr>
          <w:rFonts w:eastAsiaTheme="minorEastAsia"/>
        </w:rPr>
        <w:t xml:space="preserve">Menge der tatsächlich zur Verfügung stehenden Aktione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 xml:space="preserve"> ⊆A</m:t>
        </m:r>
      </m:oMath>
      <w:r w:rsidR="003E5A6D">
        <w:rPr>
          <w:rFonts w:eastAsiaTheme="minorEastAsia"/>
        </w:rPr>
        <w:t xml:space="preserve"> vom aktuell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E5A6D">
        <w:rPr>
          <w:rFonts w:eastAsiaTheme="minorEastAsia"/>
        </w:rPr>
        <w:t xml:space="preserve">der Umgebung abhängt. </w:t>
      </w:r>
      <w:r w:rsidR="00EA25C8">
        <w:rPr>
          <w:rFonts w:eastAsiaTheme="minorEastAsia"/>
        </w:rPr>
        <w:t>E</w:t>
      </w:r>
      <w:r w:rsidR="007A1735">
        <w:rPr>
          <w:rFonts w:eastAsiaTheme="minorEastAsia"/>
        </w:rPr>
        <w:t xml:space="preserve">in Zustand ist dabei ausschließlich </w:t>
      </w:r>
      <w:r w:rsidR="0089169A">
        <w:rPr>
          <w:rFonts w:eastAsiaTheme="minorEastAsia"/>
        </w:rPr>
        <w:t>abhängig</w:t>
      </w:r>
      <w:r w:rsidR="007A1735">
        <w:rPr>
          <w:rFonts w:eastAsiaTheme="minorEastAsia"/>
        </w:rPr>
        <w:t xml:space="preserve"> vom vorhergehenden Zustand und der darin gewählten Aktion</w:t>
      </w:r>
      <w:r w:rsidR="00EA25C8">
        <w:rPr>
          <w:rFonts w:eastAsiaTheme="minorEastAsia"/>
        </w:rPr>
        <w:t xml:space="preserve">. </w:t>
      </w:r>
      <w:r w:rsidR="004024A3">
        <w:rPr>
          <w:rFonts w:eastAsiaTheme="minorEastAsia"/>
        </w:rPr>
        <w:t xml:space="preserve">Folgezustände oder weitere </w:t>
      </w:r>
      <w:r w:rsidR="0089169A">
        <w:rPr>
          <w:rFonts w:eastAsiaTheme="minorEastAsia"/>
        </w:rPr>
        <w:t>Vorgängerzustände</w:t>
      </w:r>
      <w:r w:rsidR="004024A3">
        <w:rPr>
          <w:rFonts w:eastAsiaTheme="minorEastAsia"/>
        </w:rPr>
        <w:t xml:space="preserve"> haben keinen Einfluss </w:t>
      </w:r>
      <w:r w:rsidR="0091201A">
        <w:rPr>
          <w:rFonts w:eastAsiaTheme="minorEastAsia"/>
        </w:rPr>
        <w:t>auf den Zustand, der durch die Auswahl einer Aktion erreicht wird</w:t>
      </w:r>
      <w:r w:rsidR="009C209D">
        <w:rPr>
          <w:rFonts w:eastAsiaTheme="minorEastAsia"/>
        </w:rPr>
        <w:t xml:space="preserve">. Diese Bedingung entspricht der Markov-Eigenschaft </w:t>
      </w:r>
      <w:sdt>
        <w:sdtPr>
          <w:rPr>
            <w:rFonts w:eastAsiaTheme="minorEastAsia"/>
          </w:rPr>
          <w:alias w:val="To edit, see citavi.com/edit"/>
          <w:tag w:val="CitaviPlaceholder#41eb7a9d-f916-4ad8-8539-64ce9e4e409a"/>
          <w:id w:val="-38443320"/>
          <w:placeholder>
            <w:docPart w:val="DefaultPlaceholder_-1854013440"/>
          </w:placeholder>
        </w:sdtPr>
        <w:sdtContent>
          <w:r w:rsidR="009311A6">
            <w:rPr>
              <w:rFonts w:eastAsiaTheme="minorEastAsia"/>
            </w:rPr>
            <w:fldChar w:fldCharType="begin"/>
          </w:r>
          <w:r w:rsidR="00E003F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eTV3aHlyN2VyemJhdG4wcHU0Mnl3ZGp2amgzbXFxYnZmdGVvaWRvZXpldW1oYyIsIkNyZWF0ZWRPbiI6IjIwMjItMTItMTRUMTA6NDE6MjRaIiwiTW9kaWZpZWRCeSI6Ink1d2h5cjdlcnpiYXRuMHB1NDJ5d2RqdmpoM21xcWJ2ZnRlb2lkb2V6ZXVtaGMiLCJJZCI6IjZiMjBiMDhmLWNiZGEtNDNhNC1iODJjLWQwMGYwZmYzZTBiNSIsIk1vZGlmaWVkT24iOiIyMDIyLTEyLTE0VDEwOjQxOjI0Wi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WkuZnUtYmVybGluLmRlL2luZi9ncm91cHMvYWcta2kvVGhlc2VzL0NvbXBsZXRlZC10aGVzZXMvTWFzdGVyX0RpcGxvbWEtdGhlc2VzLzIwMTkvV2l0dC9NQS1XaXR0LnBkZiIsIlVyaVN0cmluZyI6Imh0dHBzOi8vd3d3Lm1pLmZ1LWJlcmxpbi5kZS9pbmYvZ3JvdXBzL2FnLWtpL1RoZXNlcy9Db21wbGV0ZWQtdGhlc2VzL01hc3Rlcl9EaXBsb21hLXRoZXNlcy8yMDE5L1dpdHQvTUEtV2l0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eTV3aHlyN2VyemJhdG4wcHU0Mnl3ZGp2amgzbXFxYnZmdGVvaWRvZXpldW1oYyIsIkNyZWF0ZWRPbiI6IjIwMjItMTItMTRUMTA6NDA6NDRaIiwiTW9kaWZpZWRCeSI6Il9Vc2VyIiwiSWQiOiJkZTQxM2MyMy03NWNmLTQ2ODEtOTQzYi00MjhlMzVmMDE1MjIiLCJNb2RpZmllZE9uIjoiMjAyMi0xMi0xNFQxMTo0MjoyN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dpdHQgMjAxOSwgUy4gNykifV19LCJUYWciOiJDaXRhdmlQbGFjZWhvbGRlciM0MWViN2E5ZC1mOTE2LTRhZDgtODUzOS02NGNlOWU0ZTQwOWEiLCJUZXh0IjoiKHZnbC4gV2l0dCAyMDE5LCBTLiA3KSIsIldBSVZlcnNpb24iOiI2LjEwLjAuMCJ9}</w:instrText>
          </w:r>
          <w:r w:rsidR="009311A6">
            <w:rPr>
              <w:rFonts w:eastAsiaTheme="minorEastAsia"/>
            </w:rPr>
            <w:fldChar w:fldCharType="separate"/>
          </w:r>
          <w:r w:rsidR="00E003FF">
            <w:rPr>
              <w:rFonts w:eastAsiaTheme="minorEastAsia"/>
            </w:rPr>
            <w:t>(vgl. Witt 2019, S. 7)</w:t>
          </w:r>
          <w:r w:rsidR="009311A6">
            <w:rPr>
              <w:rFonts w:eastAsiaTheme="minorEastAsia"/>
            </w:rPr>
            <w:fldChar w:fldCharType="end"/>
          </w:r>
        </w:sdtContent>
      </w:sdt>
      <w:r w:rsidR="00E003FF">
        <w:rPr>
          <w:rFonts w:eastAsiaTheme="minorEastAsia"/>
        </w:rPr>
        <w:t xml:space="preserve"> </w:t>
      </w:r>
      <w:r w:rsidR="009C209D">
        <w:rPr>
          <w:rFonts w:eastAsiaTheme="minorEastAsia"/>
        </w:rPr>
        <w:t xml:space="preserve">und ist </w:t>
      </w:r>
      <w:r w:rsidR="00033382">
        <w:rPr>
          <w:rFonts w:eastAsiaTheme="minorEastAsia"/>
        </w:rPr>
        <w:t xml:space="preserve">Voraussetzung dafür, dass überhaupt von einem MEP gesprochen werden kann. </w:t>
      </w:r>
      <w:r w:rsidR="009A3C74">
        <w:rPr>
          <w:rFonts w:eastAsiaTheme="minorEastAsia"/>
        </w:rPr>
        <w:t>Letztendlich ermöglicht erst die Annahme eines MEP eine derartige Vereinfachung</w:t>
      </w:r>
      <w:r w:rsidR="009311A6">
        <w:rPr>
          <w:rFonts w:eastAsiaTheme="minorEastAsia"/>
        </w:rPr>
        <w:t xml:space="preserve"> der Realität im Modell</w:t>
      </w:r>
      <w:r w:rsidR="00E003FF">
        <w:rPr>
          <w:rFonts w:eastAsiaTheme="minorEastAsia"/>
        </w:rPr>
        <w:t xml:space="preserve"> </w:t>
      </w:r>
      <w:sdt>
        <w:sdtPr>
          <w:rPr>
            <w:rFonts w:eastAsiaTheme="minorEastAsia"/>
          </w:rPr>
          <w:alias w:val="To edit, see citavi.com/edit"/>
          <w:tag w:val="CitaviPlaceholder#163821dd-6a91-4090-b2f8-96ec3f4b85b9"/>
          <w:id w:val="-1537653792"/>
          <w:placeholder>
            <w:docPart w:val="DefaultPlaceholder_-1854013440"/>
          </w:placeholder>
        </w:sdtPr>
        <w:sdtContent>
          <w:r w:rsidR="00E003FF">
            <w:rPr>
              <w:rFonts w:eastAsiaTheme="minorEastAsia"/>
            </w:rPr>
            <w:fldChar w:fldCharType="begin"/>
          </w:r>
          <w:r w:rsidR="00E003F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eTV3aHlyN2VyemJhdG4wcHU0Mnl3ZGp2amgzbXFxYnZmdGVvaWRvZXpldW1oYyIsIkNyZWF0ZWRPbiI6IjIwMjItMTItMTRUMTA6NDE6MjRaIiwiTW9kaWZpZWRCeSI6Ink1d2h5cjdlcnpiYXRuMHB1NDJ5d2RqdmpoM21xcWJ2ZnRlb2lkb2V6ZXVtaGMiLCJJZCI6IjZiMjBiMDhmLWNiZGEtNDNhNC1iODJjLWQwMGYwZmYzZTBiNSIsIk1vZGlmaWVkT24iOiIyMDIyLTEyLTE0VDEwOjQxOjI0Wi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WkuZnUtYmVybGluLmRlL2luZi9ncm91cHMvYWcta2kvVGhlc2VzL0NvbXBsZXRlZC10aGVzZXMvTWFzdGVyX0RpcGxvbWEtdGhlc2VzLzIwMTkvV2l0dC9NQS1XaXR0LnBkZiIsIlVyaVN0cmluZyI6Imh0dHBzOi8vd3d3Lm1pLmZ1LWJlcmxpbi5kZS9pbmYvZ3JvdXBzL2FnLWtpL1RoZXNlcy9Db21wbGV0ZWQtdGhlc2VzL01hc3Rlcl9EaXBsb21hLXRoZXNlcy8yMDE5L1dpdHQvTUEtV2l0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eTV3aHlyN2VyemJhdG4wcHU0Mnl3ZGp2amgzbXFxYnZmdGVvaWRvZXpldW1oYyIsIkNyZWF0ZWRPbiI6IjIwMjItMTItMTRUMTA6NDA6NDRaIiwiTW9kaWZpZWRCeSI6Il9Vc2VyIiwiSWQiOiJkZTQxM2MyMy03NWNmLTQ2ODEtOTQzYi00MjhlMzVmMDE1MjIiLCJNb2RpZmllZE9uIjoiMjAyMi0xMi0xNFQxMTo0MjoyN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dpdHQgMjAxOSwgUy4gNykifV19LCJUYWciOiJDaXRhdmlQbGFjZWhvbGRlciMxNjM4MjFkZC02YTkxLTQwOTAtYjJmOC05NmVjM2Y0Yjg1YjkiLCJUZXh0IjoiKHZnbC4gV2l0dCAyMDE5LCBTLiA3KSIsIldBSVZlcnNpb24iOiI2LjEwLjAuMCJ9}</w:instrText>
          </w:r>
          <w:r w:rsidR="00E003FF">
            <w:rPr>
              <w:rFonts w:eastAsiaTheme="minorEastAsia"/>
            </w:rPr>
            <w:fldChar w:fldCharType="separate"/>
          </w:r>
          <w:r w:rsidR="00E003FF">
            <w:rPr>
              <w:rFonts w:eastAsiaTheme="minorEastAsia"/>
            </w:rPr>
            <w:t>(vgl. Witt 2019, S. 7)</w:t>
          </w:r>
          <w:r w:rsidR="00E003FF">
            <w:rPr>
              <w:rFonts w:eastAsiaTheme="minorEastAsia"/>
            </w:rPr>
            <w:fldChar w:fldCharType="end"/>
          </w:r>
        </w:sdtContent>
      </w:sdt>
      <w:r w:rsidR="009311A6">
        <w:rPr>
          <w:rFonts w:eastAsiaTheme="minorEastAsia"/>
        </w:rPr>
        <w:t xml:space="preserve">. </w:t>
      </w:r>
      <w:r w:rsidR="00E17F28">
        <w:rPr>
          <w:rFonts w:eastAsiaTheme="minorEastAsia"/>
        </w:rPr>
        <w:t>In Worten ausgedrückt würde eine Aktion also</w:t>
      </w:r>
      <w:r w:rsidR="000523CE">
        <w:rPr>
          <w:rFonts w:eastAsiaTheme="minorEastAsia"/>
        </w:rPr>
        <w:t xml:space="preserve"> beispielsweise</w:t>
      </w:r>
      <w:r w:rsidR="00E17F28">
        <w:rPr>
          <w:rFonts w:eastAsiaTheme="minorEastAsia"/>
        </w:rPr>
        <w:t xml:space="preserve"> „</w:t>
      </w:r>
      <w:r w:rsidR="000523CE">
        <w:rPr>
          <w:rFonts w:eastAsiaTheme="minorEastAsia"/>
        </w:rPr>
        <w:t>jetzt</w:t>
      </w:r>
      <w:r w:rsidR="005855BF">
        <w:rPr>
          <w:rFonts w:eastAsiaTheme="minorEastAsia"/>
        </w:rPr>
        <w:t xml:space="preserve"> in die XYZ-Straße ein</w:t>
      </w:r>
      <w:r w:rsidR="000523CE">
        <w:rPr>
          <w:rFonts w:eastAsiaTheme="minorEastAsia"/>
        </w:rPr>
        <w:t>biegen</w:t>
      </w:r>
      <w:r w:rsidR="005855BF">
        <w:rPr>
          <w:rFonts w:eastAsiaTheme="minorEastAsia"/>
        </w:rPr>
        <w:t>“ lauten. D</w:t>
      </w:r>
      <w:r w:rsidR="00806E23">
        <w:rPr>
          <w:rFonts w:eastAsiaTheme="minorEastAsia"/>
        </w:rPr>
        <w:t>er erreichte Streckenabschnitt</w:t>
      </w:r>
      <w:r w:rsidR="005855BF">
        <w:rPr>
          <w:rFonts w:eastAsiaTheme="minorEastAsia"/>
        </w:rPr>
        <w:t xml:space="preserve"> ergibt sich erst </w:t>
      </w:r>
      <w:r w:rsidR="00944000">
        <w:rPr>
          <w:rFonts w:eastAsiaTheme="minorEastAsia"/>
        </w:rPr>
        <w:t>aus</w:t>
      </w:r>
      <w:r w:rsidR="00D0068C">
        <w:rPr>
          <w:rFonts w:eastAsiaTheme="minorEastAsia"/>
        </w:rPr>
        <w:t xml:space="preserve"> der Aktion und</w:t>
      </w:r>
      <w:r w:rsidR="00944000">
        <w:rPr>
          <w:rFonts w:eastAsiaTheme="minorEastAsia"/>
        </w:rPr>
        <w:t xml:space="preserve"> de</w:t>
      </w:r>
      <w:r w:rsidR="00D0068C">
        <w:rPr>
          <w:rFonts w:eastAsiaTheme="minorEastAsia"/>
        </w:rPr>
        <w:t>m letzten befahrenen Abschnitt</w:t>
      </w:r>
      <w:r w:rsidR="00806E23">
        <w:rPr>
          <w:rFonts w:eastAsiaTheme="minorEastAsia"/>
        </w:rPr>
        <w:t>, also dem letzten Zustand.</w:t>
      </w:r>
      <w:r w:rsidR="00694F8B">
        <w:rPr>
          <w:rFonts w:eastAsiaTheme="minorEastAsia"/>
        </w:rPr>
        <w:t xml:space="preserve"> Ob der Streckenabschnitt dabei von Westen oder von Osten aus kommend erreicht wurde oder welcher Abschnitt als nächstes folgt, ist unerheblich.</w:t>
      </w:r>
      <w:r w:rsidR="002B5A9F">
        <w:rPr>
          <w:rFonts w:eastAsiaTheme="minorEastAsia"/>
        </w:rPr>
        <w:t xml:space="preserve"> Die Anzahl verfügbarer Aktionen</w:t>
      </w:r>
      <w:r w:rsidR="00922993">
        <w:rPr>
          <w:rFonts w:eastAsiaTheme="minorEastAsia"/>
        </w:rPr>
        <w:t xml:space="preserve"> entspricht der Anzahl der Wege, da jeder Weg eine Aktion hat, mit der </w:t>
      </w:r>
      <w:r w:rsidR="00922993">
        <w:rPr>
          <w:rFonts w:eastAsiaTheme="minorEastAsia"/>
        </w:rPr>
        <w:lastRenderedPageBreak/>
        <w:t>er</w:t>
      </w:r>
      <w:r w:rsidR="00186DC0">
        <w:rPr>
          <w:rFonts w:eastAsiaTheme="minorEastAsia"/>
        </w:rPr>
        <w:t xml:space="preserve"> vom Agenten erreicht werden kann. Lediglich die Wege, die per Definition nicht erreicht werden können, da dies zu einem unzulässigen Zustand führen würde, benötigen streng genommen keine Aktionen. Es gilt daher näherungsweise</w:t>
      </w:r>
    </w:p>
    <w:p w14:paraId="278E4755" w14:textId="1076FBE8" w:rsidR="00922993" w:rsidRPr="00186DC0" w:rsidRDefault="00922993" w:rsidP="0050218F">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W|</m:t>
          </m:r>
        </m:oMath>
      </m:oMathPara>
    </w:p>
    <w:p w14:paraId="0D533DDF" w14:textId="1607DD57" w:rsidR="00694F8B" w:rsidRDefault="002B5A9F" w:rsidP="0050218F">
      <w:pPr>
        <w:rPr>
          <w:rFonts w:eastAsiaTheme="minorEastAsia"/>
        </w:rPr>
      </w:pPr>
      <w:r>
        <w:rPr>
          <w:rFonts w:eastAsiaTheme="minorEastAsia"/>
        </w:rPr>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dung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620A5485"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202B76">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r w:rsidR="007952E6">
        <w:rPr>
          <w:rFonts w:eastAsiaTheme="minorEastAsia"/>
        </w:rPr>
        <w:t xml:space="preserve">Der erwartete Gewinn wird wiederrum definiert durch die Gewinnfunktion </w:t>
      </w:r>
      <m:oMath>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r w:rsidR="00164A54">
        <w:rPr>
          <w:rFonts w:eastAsiaTheme="minorEastAsia"/>
        </w:rPr>
        <w:t xml:space="preserve"> </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77678903" w14:textId="088D5D99" w:rsidR="00416229" w:rsidRDefault="00BD635C" w:rsidP="00416229">
      <w:pPr>
        <w:pStyle w:val="Listenabsatz"/>
        <w:numPr>
          <w:ilvl w:val="0"/>
          <w:numId w:val="48"/>
        </w:numPr>
        <w:rPr>
          <w:rFonts w:eastAsiaTheme="minorEastAsia"/>
        </w:rPr>
      </w:pPr>
      <w:r>
        <w:rPr>
          <w:rFonts w:eastAsiaTheme="minorEastAsia"/>
        </w:rPr>
        <w:t>Das Fahrzeug</w:t>
      </w:r>
      <w:r w:rsidR="00416229">
        <w:rPr>
          <w:rFonts w:eastAsiaTheme="minorEastAsia"/>
        </w:rPr>
        <w:t>, im RL der Agent,</w:t>
      </w:r>
      <w:r>
        <w:rPr>
          <w:rFonts w:eastAsiaTheme="minorEastAsia"/>
        </w:rPr>
        <w:t xml:space="preserve"> geht von einem möglich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C56973">
        <w:rPr>
          <w:rFonts w:eastAsiaTheme="minorEastAsia"/>
        </w:rPr>
        <w:t xml:space="preserve"> </w:t>
      </w:r>
      <w:r>
        <w:rPr>
          <w:rFonts w:eastAsiaTheme="minorEastAsia"/>
        </w:rPr>
        <w:t xml:space="preserve">in den nächsten </w:t>
      </w:r>
      <w:r w:rsidR="00416229">
        <w:rPr>
          <w:rFonts w:eastAsiaTheme="minorEastAsia"/>
        </w:rPr>
        <w:t xml:space="preserve">möglichen </w:t>
      </w:r>
      <w:r>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C56973">
        <w:rPr>
          <w:rFonts w:eastAsiaTheme="minorEastAsia"/>
        </w:rPr>
        <w:t xml:space="preserve"> </w:t>
      </w:r>
      <w:r>
        <w:rPr>
          <w:rFonts w:eastAsiaTheme="minorEastAsia"/>
        </w:rPr>
        <w:t xml:space="preserve">über; der Agent erhält dafür </w:t>
      </w:r>
      <w:r w:rsidR="00C56973">
        <w:rPr>
          <w:rFonts w:eastAsiaTheme="minorEastAsia"/>
        </w:rPr>
        <w:t>einen positiven Gewinn</w:t>
      </w:r>
      <w:r>
        <w:rPr>
          <w:rFonts w:eastAsiaTheme="minorEastAsia"/>
        </w:rPr>
        <w:t xml:space="preserve">, da der Linienweg um einen weiteren Zeitschritt </w:t>
      </w:r>
      <w:r w:rsidR="00C56973">
        <w:rPr>
          <w:rFonts w:eastAsiaTheme="minorEastAsia"/>
        </w:rPr>
        <w:t>beibehalten wurde</w:t>
      </w:r>
      <w:r w:rsidR="00416229" w:rsidRPr="00416229">
        <w:rPr>
          <w:rFonts w:eastAsiaTheme="minorEastAsia"/>
        </w:rPr>
        <w:t xml:space="preserve"> </w:t>
      </w:r>
    </w:p>
    <w:p w14:paraId="25C4DC87" w14:textId="39F20316" w:rsidR="00BD635C" w:rsidRPr="00416229" w:rsidRDefault="00416229" w:rsidP="00416229">
      <w:pPr>
        <w:pStyle w:val="Listenabsatz"/>
        <w:numPr>
          <w:ilvl w:val="0"/>
          <w:numId w:val="48"/>
        </w:numPr>
        <w:rPr>
          <w:rFonts w:eastAsiaTheme="minorEastAsia"/>
        </w:rPr>
      </w:pPr>
      <w:r>
        <w:rPr>
          <w:rFonts w:eastAsiaTheme="minorEastAsia"/>
        </w:rPr>
        <w:t xml:space="preserve">Das Fahrzeug verlässt den regulären Fahrweg aus einem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Pr>
          <w:rFonts w:eastAsiaTheme="minorEastAsia"/>
        </w:rPr>
        <w:t>; der Agent erhält einen negativen Gewinn, da das Verlassen des Linienweges grundsätzlich erst einmal negativ zu beurteilen ist</w:t>
      </w:r>
    </w:p>
    <w:p w14:paraId="030B5703" w14:textId="02B7914B" w:rsidR="0070469D" w:rsidRDefault="0070469D" w:rsidP="00DC599C">
      <w:pPr>
        <w:pStyle w:val="Listenabsatz"/>
        <w:numPr>
          <w:ilvl w:val="0"/>
          <w:numId w:val="48"/>
        </w:numPr>
        <w:rPr>
          <w:rFonts w:eastAsiaTheme="minorEastAsia"/>
        </w:rPr>
      </w:pPr>
      <w:r>
        <w:rPr>
          <w:rFonts w:eastAsiaTheme="minorEastAsia"/>
        </w:rPr>
        <w:t xml:space="preserve">Das Fahrzeug geht von einem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342996">
        <w:rPr>
          <w:rFonts w:eastAsiaTheme="minorEastAsia"/>
        </w:rPr>
        <w:t xml:space="preserve"> in einen ander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342996">
        <w:rPr>
          <w:rFonts w:eastAsiaTheme="minorEastAsia"/>
        </w:rPr>
        <w:t xml:space="preserve"> über; der Agent erhält dafür weder eine </w:t>
      </w:r>
      <w:r w:rsidR="00555C76">
        <w:rPr>
          <w:rFonts w:eastAsiaTheme="minorEastAsia"/>
        </w:rPr>
        <w:t>negativen</w:t>
      </w:r>
      <w:r w:rsidR="00342996">
        <w:rPr>
          <w:rFonts w:eastAsiaTheme="minorEastAsia"/>
        </w:rPr>
        <w:t xml:space="preserve"> noch einen positiven Gewinn, da </w:t>
      </w:r>
      <w:r w:rsidR="00555C76">
        <w:rPr>
          <w:rFonts w:eastAsiaTheme="minorEastAsia"/>
        </w:rPr>
        <w:t xml:space="preserve">er den Linienweg weder </w:t>
      </w:r>
      <w:r w:rsidR="00C64CFF">
        <w:rPr>
          <w:rFonts w:eastAsiaTheme="minorEastAsia"/>
        </w:rPr>
        <w:t>verlassen</w:t>
      </w:r>
      <w:r w:rsidR="00555C76">
        <w:rPr>
          <w:rFonts w:eastAsiaTheme="minorEastAsia"/>
        </w:rPr>
        <w:t xml:space="preserve"> noch wieder erreicht hat</w:t>
      </w:r>
    </w:p>
    <w:p w14:paraId="1F689562" w14:textId="6F35893F" w:rsidR="00664112" w:rsidRDefault="00555C76" w:rsidP="00DC599C">
      <w:pPr>
        <w:pStyle w:val="Listenabsatz"/>
        <w:numPr>
          <w:ilvl w:val="0"/>
          <w:numId w:val="48"/>
        </w:numPr>
        <w:rPr>
          <w:rFonts w:eastAsiaTheme="minorEastAsia"/>
        </w:rPr>
      </w:pPr>
      <w:r>
        <w:rPr>
          <w:rFonts w:eastAsiaTheme="minorEastAsia"/>
        </w:rPr>
        <w:t xml:space="preserve">Das Fahrzeug erreicht aus einem </w:t>
      </w:r>
      <w:r>
        <w:rPr>
          <w:rFonts w:eastAsiaTheme="minorEastAsia"/>
        </w:rPr>
        <w:t xml:space="preserve">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Pr>
          <w:rFonts w:eastAsiaTheme="minorEastAsia"/>
        </w:rPr>
        <w:t xml:space="preserve"> einen Terminal</w:t>
      </w:r>
      <w:r w:rsidR="00C64CFF">
        <w:rPr>
          <w:rFonts w:eastAsiaTheme="minorEastAsia"/>
        </w:rPr>
        <w:t xml:space="preserv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C64CFF">
        <w:rPr>
          <w:rFonts w:eastAsiaTheme="minorEastAsia"/>
        </w:rPr>
        <w:t>; der Agent erhält dafür einen positiven Gewinn, da der Linienweg wieder erreicht wurde</w:t>
      </w:r>
    </w:p>
    <w:p w14:paraId="42C4B322" w14:textId="5208E61C" w:rsidR="00B54825" w:rsidRDefault="00B54825" w:rsidP="00664112">
      <w:pPr>
        <w:rPr>
          <w:rFonts w:eastAsiaTheme="minorEastAsia"/>
        </w:rPr>
      </w:pPr>
      <w:r>
        <w:rPr>
          <w:rFonts w:eastAsiaTheme="minorEastAsia"/>
        </w:rPr>
        <w:t xml:space="preserve">Zusätzlich kann </w:t>
      </w:r>
      <w:r w:rsidR="004C253C">
        <w:rPr>
          <w:rFonts w:eastAsiaTheme="minorEastAsia"/>
        </w:rPr>
        <w:t>eine weitere</w:t>
      </w:r>
      <w:r>
        <w:rPr>
          <w:rFonts w:eastAsiaTheme="minorEastAsia"/>
        </w:rPr>
        <w:t xml:space="preserve"> Besonderheit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en positiven Gewinn. So wird erreicht, dass das Fahrzeug – sofern vorhanden – entlang möglicher Ersatzhaltestellen und nicht auf beliebigem Weg umgeleitet wird.</w:t>
      </w:r>
    </w:p>
    <w:p w14:paraId="552A5D5D" w14:textId="70CBAA91" w:rsidR="00245BD4" w:rsidRDefault="0062427F" w:rsidP="00664112">
      <w:pPr>
        <w:rPr>
          <w:rFonts w:eastAsiaTheme="minorEastAsia"/>
        </w:rPr>
      </w:pPr>
      <w:r>
        <w:rPr>
          <w:rFonts w:eastAsiaTheme="minorEastAsia"/>
        </w:rPr>
        <w:lastRenderedPageBreak/>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544802">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D063DB">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m:t>
          </m:r>
          <m:r>
            <w:rPr>
              <w:rFonts w:ascii="Cambria Math" w:eastAsiaTheme="minorEastAsia" w:hAnsi="Cambria Math"/>
            </w:rPr>
            <m:t xml:space="preserve">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1</m:t>
                  </m:r>
                </m:sub>
              </m:sSub>
            </m:e>
          </m:d>
          <m:r>
            <w:rPr>
              <w:rFonts w:ascii="Cambria Math" w:eastAsiaTheme="minorEastAsia" w:hAnsi="Cambria Math"/>
            </w:rPr>
            <m:t>+</m:t>
          </m:r>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r>
                    <w:rPr>
                      <w:rFonts w:ascii="Cambria Math" w:eastAsiaTheme="minorEastAsia" w:hAnsi="Cambria Math"/>
                    </w:rPr>
                    <m:t>3</m:t>
                  </m:r>
                </m:sub>
              </m:sSub>
            </m:e>
          </m:d>
          <m:r>
            <w:rPr>
              <w:rFonts w:ascii="Cambria Math" w:eastAsiaTheme="minorEastAsia" w:hAnsi="Cambria Math"/>
            </w:rPr>
            <m:t xml:space="preserve">+…+ </m:t>
          </m:r>
          <w:bookmarkStart w:id="79"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r>
                    <w:rPr>
                      <w:rFonts w:ascii="Cambria Math" w:eastAsiaTheme="minorEastAsia" w:hAnsi="Cambria Math"/>
                    </w:rPr>
                    <m:t>+1</m:t>
                  </m:r>
                </m:sub>
              </m:sSub>
            </m:e>
          </m:d>
          <w:bookmarkEnd w:id="79"/>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456947F8"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Aktionen</w:t>
      </w:r>
      <w:r w:rsidR="00737E61">
        <w:rPr>
          <w:rFonts w:eastAsiaTheme="minorEastAsia"/>
        </w:rPr>
        <w:t xml:space="preserve"> mit positivem Gewinn</w:t>
      </w:r>
      <w:r w:rsidR="00F153C0">
        <w:rPr>
          <w:rFonts w:eastAsiaTheme="minorEastAsia"/>
        </w:rPr>
        <w:t xml:space="preserve">,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470CA9">
            <w:rPr>
              <w:rFonts w:eastAsiaTheme="minorEastAsia"/>
            </w:rPr>
            <w:t>(vgl. Witt 2019, S. 8; Dammann o.D., S. 4)</w:t>
          </w:r>
          <w:r w:rsidR="00E31746">
            <w:rPr>
              <w:rFonts w:eastAsiaTheme="minorEastAsia"/>
            </w:rPr>
            <w:fldChar w:fldCharType="end"/>
          </w:r>
        </w:sdtContent>
      </w:sdt>
      <w:r w:rsidR="004D1A78">
        <w:rPr>
          <w:rFonts w:eastAsiaTheme="minorEastAsia"/>
        </w:rPr>
        <w:t>.</w:t>
      </w:r>
      <w:r w:rsidR="00DA2E4B">
        <w:rPr>
          <w:rFonts w:eastAsiaTheme="minorEastAsia"/>
        </w:rPr>
        <w:t xml:space="preserve"> Zur Veranschaulichung stelle man ich vor, dass es für eine mögliche Streckensperrung eine mögliche Umleitung </w:t>
      </w:r>
      <w:r w:rsidR="00D21B6D">
        <w:rPr>
          <w:rFonts w:eastAsiaTheme="minorEastAsia"/>
        </w:rPr>
        <w:t xml:space="preserve">auf direktem, dafür etwas langsameren Weg und eine weiträumigere, dafür vermeintlich schnellere Umleitung gibt. Durch den Diskontierungsfaktor wird sichergestellt, dass der Agent stets </w:t>
      </w:r>
      <w:r w:rsidR="00A77406">
        <w:rPr>
          <w:rFonts w:eastAsiaTheme="minorEastAsia"/>
        </w:rPr>
        <w:t>den kürzesten Weg wählt, da der weitere Weg zwar möglicherweise eine</w:t>
      </w:r>
      <w:r w:rsidR="0039556B">
        <w:rPr>
          <w:rFonts w:eastAsiaTheme="minorEastAsia"/>
        </w:rPr>
        <w:t xml:space="preserve">n höheren erwarteten Gewinn aufweist, dafür aber durch den Diskontierungsfaktor nicht mehr so stark ins Gewicht fällt. </w:t>
      </w:r>
      <w:r w:rsidR="00473B82">
        <w:rPr>
          <w:rFonts w:eastAsiaTheme="minorEastAsia"/>
        </w:rPr>
        <w:t xml:space="preserve">Ein Diskontierungsfaktor von 1 bedeutet entsprechend, dass alle Wege gleich </w:t>
      </w:r>
      <w:r w:rsidR="001B1D3C">
        <w:rPr>
          <w:rFonts w:eastAsiaTheme="minorEastAsia"/>
        </w:rPr>
        <w:t xml:space="preserve">gewichtet werden, ein </w:t>
      </w:r>
      <w:r w:rsidR="001B1D3C">
        <w:rPr>
          <w:rFonts w:eastAsiaTheme="minorEastAsia"/>
        </w:rPr>
        <w:t xml:space="preserve">Diskontierungsfaktor </w:t>
      </w:r>
      <w:r w:rsidR="001B1D3C">
        <w:rPr>
          <w:rFonts w:eastAsiaTheme="minorEastAsia"/>
        </w:rPr>
        <w:t xml:space="preserve">nahe 0 würde hingegen fast ausschließlich kurze Wege zulassen. In der Praxis muss über den Diskontierungsfaktor ein </w:t>
      </w:r>
      <w:r w:rsidR="001F5FDB">
        <w:rPr>
          <w:rFonts w:eastAsiaTheme="minorEastAsia"/>
        </w:rPr>
        <w:t xml:space="preserve">geeigneter Trade-Off zwischen möglichst schnellem Erreichen des </w:t>
      </w:r>
      <w:r w:rsidR="00313E25">
        <w:rPr>
          <w:rFonts w:eastAsiaTheme="minorEastAsia"/>
        </w:rPr>
        <w:t xml:space="preserve">regulären </w:t>
      </w:r>
      <w:r w:rsidR="001F5FDB">
        <w:rPr>
          <w:rFonts w:eastAsiaTheme="minorEastAsia"/>
        </w:rPr>
        <w:t>Linienweges und eine</w:t>
      </w:r>
      <w:r w:rsidR="00313E25">
        <w:rPr>
          <w:rFonts w:eastAsiaTheme="minorEastAsia"/>
        </w:rPr>
        <w:t>r</w:t>
      </w:r>
      <w:r w:rsidR="001F5FDB">
        <w:rPr>
          <w:rFonts w:eastAsiaTheme="minorEastAsia"/>
        </w:rPr>
        <w:t xml:space="preserve"> </w:t>
      </w:r>
      <w:r w:rsidR="00313E25">
        <w:rPr>
          <w:rFonts w:eastAsiaTheme="minorEastAsia"/>
        </w:rPr>
        <w:t>möglicherweise stabileren, dafür umfangreicheren Umleitung gefunden werden.</w:t>
      </w:r>
    </w:p>
    <w:p w14:paraId="342DA36D" w14:textId="554CA80D" w:rsidR="00664112" w:rsidRDefault="00664112" w:rsidP="00664112">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Agent</w:t>
      </w:r>
      <w:r w:rsidR="000F63E1">
        <w:rPr>
          <w:rFonts w:eastAsiaTheme="minorEastAsia"/>
        </w:rPr>
        <w:t>, respektive das Fahrzeug</w:t>
      </w:r>
      <w:r>
        <w:rPr>
          <w:rFonts w:eastAsiaTheme="minorEastAsia"/>
        </w:rPr>
        <w:t xml:space="preserve"> </w:t>
      </w:r>
    </w:p>
    <w:p w14:paraId="2D408C9B" w14:textId="77E59CD1" w:rsidR="000F63E1" w:rsidRDefault="000F63E1" w:rsidP="000F63E1">
      <w:pPr>
        <w:pStyle w:val="Listenabsatz"/>
        <w:numPr>
          <w:ilvl w:val="0"/>
          <w:numId w:val="49"/>
        </w:numPr>
        <w:rPr>
          <w:rFonts w:eastAsiaTheme="minorEastAsia"/>
        </w:rPr>
      </w:pPr>
      <w:r>
        <w:rPr>
          <w:rFonts w:eastAsiaTheme="minorEastAsia"/>
        </w:rPr>
        <w:t>den Linienweg so lange wie möglich beibehält und nur dann verlässt, wenn es keine andere Möglichkeit mehr gibt</w:t>
      </w:r>
    </w:p>
    <w:p w14:paraId="1A8BA126" w14:textId="5E03F130" w:rsidR="000F63E1" w:rsidRDefault="00801F17" w:rsidP="000F63E1">
      <w:pPr>
        <w:pStyle w:val="Listenabsatz"/>
        <w:numPr>
          <w:ilvl w:val="0"/>
          <w:numId w:val="49"/>
        </w:numPr>
        <w:rPr>
          <w:rFonts w:eastAsiaTheme="minorEastAsia"/>
        </w:rPr>
      </w:pPr>
      <w:r>
        <w:rPr>
          <w:rFonts w:eastAsiaTheme="minorEastAsia"/>
        </w:rPr>
        <w:t xml:space="preserve">so schnell wie möglich versucht, </w:t>
      </w:r>
      <w:r w:rsidR="00D168D4">
        <w:rPr>
          <w:rFonts w:eastAsiaTheme="minorEastAsia"/>
        </w:rPr>
        <w:t>den Linienweg wieder zu erreichen, wenn der Linienweg zuvor verlassen wurde</w:t>
      </w:r>
    </w:p>
    <w:p w14:paraId="2E07D1C1" w14:textId="62277488" w:rsidR="00E77D7A" w:rsidRDefault="00245BD4" w:rsidP="000F63E1">
      <w:pPr>
        <w:pStyle w:val="Listenabsatz"/>
        <w:numPr>
          <w:ilvl w:val="0"/>
          <w:numId w:val="49"/>
        </w:numPr>
        <w:rPr>
          <w:rFonts w:eastAsiaTheme="minorEastAsia"/>
        </w:rPr>
      </w:pPr>
      <w:r>
        <w:rPr>
          <w:rFonts w:eastAsiaTheme="minorEastAsia"/>
        </w:rPr>
        <w:t>dabei möglichst weitere, potenzielle Ersatzhaltestellen in der Routenplanung berücksichtigt</w:t>
      </w:r>
    </w:p>
    <w:p w14:paraId="1EAE5E6C" w14:textId="77777777" w:rsidR="00E77D7A" w:rsidRDefault="00E77D7A">
      <w:pPr>
        <w:jc w:val="left"/>
        <w:rPr>
          <w:rFonts w:eastAsiaTheme="minorEastAsia"/>
        </w:rPr>
      </w:pPr>
      <w:r>
        <w:rPr>
          <w:rFonts w:eastAsiaTheme="minorEastAsia"/>
        </w:rPr>
        <w:br w:type="page"/>
      </w:r>
    </w:p>
    <w:p w14:paraId="52A013E1" w14:textId="2DC9FC6A" w:rsidR="00245BD4" w:rsidRDefault="001579D8" w:rsidP="00E77D7A">
      <w:pPr>
        <w:pStyle w:val="berschrift3"/>
        <w:rPr>
          <w:rFonts w:eastAsiaTheme="minorEastAsia"/>
        </w:rPr>
      </w:pPr>
      <w:bookmarkStart w:id="80" w:name="_Toc121998513"/>
      <w:r>
        <w:rPr>
          <w:rFonts w:eastAsiaTheme="minorEastAsia"/>
        </w:rPr>
        <w:lastRenderedPageBreak/>
        <w:t>Bedeutung von e</w:t>
      </w:r>
      <w:r w:rsidR="00E77D7A">
        <w:rPr>
          <w:rFonts w:eastAsiaTheme="minorEastAsia"/>
        </w:rPr>
        <w:t>rwartete</w:t>
      </w:r>
      <w:r>
        <w:rPr>
          <w:rFonts w:eastAsiaTheme="minorEastAsia"/>
        </w:rPr>
        <w:t>m</w:t>
      </w:r>
      <w:r w:rsidR="00E77D7A">
        <w:rPr>
          <w:rFonts w:eastAsiaTheme="minorEastAsia"/>
        </w:rPr>
        <w:t xml:space="preserve"> und erreichte</w:t>
      </w:r>
      <w:r>
        <w:rPr>
          <w:rFonts w:eastAsiaTheme="minorEastAsia"/>
        </w:rPr>
        <w:t>m</w:t>
      </w:r>
      <w:r w:rsidR="00E77D7A">
        <w:rPr>
          <w:rFonts w:eastAsiaTheme="minorEastAsia"/>
        </w:rPr>
        <w:t xml:space="preserve"> Gewinn</w:t>
      </w:r>
      <w:bookmarkEnd w:id="80"/>
    </w:p>
    <w:p w14:paraId="11206E15" w14:textId="345BBC85" w:rsidR="007440DC" w:rsidRDefault="00E77D7A" w:rsidP="00E77D7A">
      <w:r>
        <w:t xml:space="preserve">Die Anlehnung an einen MEP ausgehend von der Erfüllung der </w:t>
      </w:r>
      <w:r w:rsidR="00F509D3">
        <w:t>Markov</w:t>
      </w:r>
      <w:r>
        <w:t xml:space="preserve">-Eigenschaft </w:t>
      </w:r>
      <w:r w:rsidR="00F509D3">
        <w:t>machte</w:t>
      </w:r>
      <w:r>
        <w:t xml:space="preserve"> </w:t>
      </w:r>
      <w:r w:rsidR="00F509D3">
        <w:t>eine</w:t>
      </w:r>
      <w:r>
        <w:t xml:space="preserve"> einfach definierte Gewinnfunktion möglich.</w:t>
      </w:r>
      <w:r w:rsidR="0012775B">
        <w:t xml:space="preserve"> In der bisherigen Definition der Gewinnfunktion ist allerdings nur der </w:t>
      </w:r>
      <w:r w:rsidR="0012775B" w:rsidRPr="0012775B">
        <w:rPr>
          <w:i/>
          <w:iCs/>
        </w:rPr>
        <w:t>erwartete</w:t>
      </w:r>
      <w:r w:rsidR="0012775B">
        <w:t xml:space="preserve"> Gewinn berücksichtigt. Dabei nehmen deterministische </w:t>
      </w:r>
      <w:r w:rsidR="00460B77">
        <w:t>Kennwerte</w:t>
      </w:r>
      <w:r w:rsidR="0012775B">
        <w:t xml:space="preserve"> Einfluss auf d</w:t>
      </w:r>
      <w:r w:rsidR="00767545">
        <w:t>en Wert der</w:t>
      </w:r>
      <w:r w:rsidR="0012775B">
        <w:t xml:space="preserve"> Gewinnfunktion</w:t>
      </w:r>
      <w:r w:rsidR="00767545">
        <w:t xml:space="preserve">, erst im Nachhinein erfahrene </w:t>
      </w:r>
      <w:r w:rsidR="00EC6E71">
        <w:t xml:space="preserve">Verschlechterungen beispielsweise durch </w:t>
      </w:r>
      <w:r w:rsidR="00306BBB">
        <w:t>Erreichen eines Verspätungsgrenzwertes</w:t>
      </w:r>
      <w:r w:rsidR="00EC6E71">
        <w:t xml:space="preserve"> oder </w:t>
      </w:r>
      <w:r w:rsidR="00306BBB">
        <w:t xml:space="preserve">das Verpassen planmäßiger Anschlüsse sind dabei jedoch nicht erfasst. </w:t>
      </w:r>
      <w:r w:rsidR="007440DC">
        <w:t xml:space="preserve">Diese und vergleichbare Faktoren führen zu einer </w:t>
      </w:r>
      <w:r w:rsidR="00586F7A">
        <w:t xml:space="preserve">Minderung des </w:t>
      </w:r>
      <w:r w:rsidR="00586F7A" w:rsidRPr="00586F7A">
        <w:rPr>
          <w:i/>
          <w:iCs/>
        </w:rPr>
        <w:t>erreichten</w:t>
      </w:r>
      <w:r w:rsidR="00586F7A">
        <w:t xml:space="preserve"> Gewinns.</w:t>
      </w:r>
    </w:p>
    <w:p w14:paraId="6DCBB0B5" w14:textId="3976B547" w:rsidR="00586F7A" w:rsidRDefault="00C3715A" w:rsidP="00E77D7A">
      <w:r>
        <w:t xml:space="preserve">Ähnlich wie das Bedienen von Ersatzhaltestellen können </w:t>
      </w:r>
      <w:r w:rsidR="009C4F01">
        <w:t xml:space="preserve">solche </w:t>
      </w:r>
      <w:r w:rsidR="009C0C78">
        <w:t>Ereignisse</w:t>
      </w:r>
      <w:r w:rsidR="009C4F01">
        <w:t xml:space="preserve"> bei der Bewertung bei einem Zustandsübergang </w:t>
      </w:r>
      <w:r w:rsidR="002733CD">
        <w:t>als Faktoren berücksichtigt werden, die den erreichten Gewinn entsprechend verkleinern.</w:t>
      </w:r>
      <w:r w:rsidR="001D504C">
        <w:t xml:space="preserve"> Allerdings stehen diese erst nach Abschluss einer Episode endgültig fest. Weiter muss berücksichtigt werden, dass diese Einflüsse in einer Simulation, die zum Training des Agenten genutzt wird, nur dann auftreten können, wenn sie auch realitätsnah modelliert wurden. </w:t>
      </w:r>
      <w:r w:rsidR="00F95DD2">
        <w:t>Andernfalls können diese Einflüsse höchstens abgeschätzt werden</w:t>
      </w:r>
      <w:r w:rsidR="00DA267C">
        <w:t>, eine Anpassung an die reelle Umgebung erfolgt aber erst beim Einsatz des Systems in einer solchen und auch nur dann, wenn reelle Erfahrungswerte berücksichtigt werden. Das ist bei</w:t>
      </w:r>
      <w:r w:rsidR="001D7F35">
        <w:t xml:space="preserve"> Off-Policy-Algorithmen</w:t>
      </w:r>
      <w:r w:rsidR="00DA267C">
        <w:t xml:space="preserve"> nur durch Erweiterungen</w:t>
      </w:r>
      <w:r w:rsidR="0049264F">
        <w:t xml:space="preserve"> der Fall, bei On-Policy-Algorithmen passiert diese Anpassung durch fortlaufende Exploration </w:t>
      </w:r>
      <w:r w:rsidR="001D7F35">
        <w:t xml:space="preserve">automatisch </w:t>
      </w:r>
      <w:sdt>
        <w:sdtPr>
          <w:alias w:val="To edit, see citavi.com/edit"/>
          <w:tag w:val="CitaviPlaceholder#77065d2e-8051-4c15-9bf2-fa26a07b1c80"/>
          <w:id w:val="-1183500912"/>
          <w:placeholder>
            <w:docPart w:val="DefaultPlaceholder_-1854013440"/>
          </w:placeholder>
        </w:sdtPr>
        <w:sdtContent>
          <w:r w:rsidR="009F6DD1">
            <w:fldChar w:fldCharType="begin"/>
          </w:r>
          <w:r w:rsidR="009F6DD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WQ5NWM4LTdkZTMtNDJiZS05MDc4LWQzNDQ0YzJiYjQyM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c3MDY1ZDJlLTgwNTEtNGMxNS05YmYyLWZhMjZhMDdiMWM4MCIsIlRleHQiOiIodmdsLiBMb3JlbnogMjAyMCwgUy4gNjEpIiwiV0FJVmVyc2lvbiI6IjYuMTAuMC4wIn0=}</w:instrText>
          </w:r>
          <w:r w:rsidR="009F6DD1">
            <w:fldChar w:fldCharType="separate"/>
          </w:r>
          <w:r w:rsidR="009F6DD1">
            <w:t>(vgl. Lorenz 2020, S. 61)</w:t>
          </w:r>
          <w:r w:rsidR="009F6DD1">
            <w:fldChar w:fldCharType="end"/>
          </w:r>
        </w:sdtContent>
      </w:sdt>
      <w:r w:rsidR="001D7F35">
        <w:t>.</w:t>
      </w:r>
    </w:p>
    <w:p w14:paraId="3F3EACDE" w14:textId="602DE8FF" w:rsidR="008474FF" w:rsidRPr="00E77D7A" w:rsidRDefault="008474FF" w:rsidP="00E77D7A">
      <w:r>
        <w:t xml:space="preserve">Nicht zuletzt ist daher spannend, ob es im Anwendungsfall dieser Arbeit signifikante Qualitätsunterschiede zwischen </w:t>
      </w:r>
      <w:r w:rsidR="009C40C7">
        <w:t xml:space="preserve">Deep </w:t>
      </w:r>
      <w:r>
        <w:t>SARSA als On-Policy-Algorithmus und DQN</w:t>
      </w:r>
      <w:r w:rsidR="009C40C7">
        <w:t xml:space="preserve"> als Off-Policy-Algorithmus</w:t>
      </w:r>
      <w:r>
        <w:t xml:space="preserve"> gibt.</w:t>
      </w:r>
      <w:r w:rsidR="001D3101">
        <w:t xml:space="preserve"> In diesem Fall könnte davon ausgegangen werden, dass d</w:t>
      </w:r>
      <w:r w:rsidR="00AA67DC">
        <w:t>er</w:t>
      </w:r>
      <w:r w:rsidR="001D3101">
        <w:t xml:space="preserve"> tatsächlich erreichte Gewinn einen </w:t>
      </w:r>
      <w:r w:rsidR="00AA67DC">
        <w:t xml:space="preserve">erheblichen Einfluss auf die Qualität </w:t>
      </w:r>
      <w:r w:rsidR="00E34C04">
        <w:t>in einer realitätsnahen Implementierung des Systems hat.</w:t>
      </w:r>
    </w:p>
    <w:sdt>
      <w:sdtPr>
        <w:rPr>
          <w:rFonts w:eastAsiaTheme="minorHAnsi"/>
        </w:rPr>
        <w:tag w:val="CitaviBibliography"/>
        <w:id w:val="-175734026"/>
        <w:placeholder>
          <w:docPart w:val="471061DC2E94419BBD88C6C5102C78BC"/>
        </w:placeholder>
      </w:sdtPr>
      <w:sdtEndPr>
        <w:rPr>
          <w:rFonts w:asciiTheme="minorHAnsi" w:hAnsiTheme="minorHAnsi" w:cstheme="minorBidi"/>
          <w:b w:val="0"/>
          <w:bCs w:val="0"/>
          <w:color w:val="auto"/>
          <w:sz w:val="21"/>
          <w:szCs w:val="22"/>
        </w:rPr>
      </w:sdtEndPr>
      <w:sdtContent>
        <w:p w14:paraId="3953262A" w14:textId="77777777" w:rsidR="00001A47" w:rsidRDefault="00BD691B" w:rsidP="00001A47">
          <w:pPr>
            <w:pStyle w:val="CitaviBibliographyHeading"/>
          </w:pPr>
          <w:r>
            <w:fldChar w:fldCharType="begin"/>
          </w:r>
          <w:r>
            <w:instrText>ADDIN CitaviBibliography</w:instrText>
          </w:r>
          <w:r>
            <w:fldChar w:fldCharType="separate"/>
          </w:r>
          <w:bookmarkStart w:id="81" w:name="_Toc121998514"/>
          <w:r w:rsidR="00001A47">
            <w:t>Literaturverzeichnis</w:t>
          </w:r>
          <w:bookmarkEnd w:id="81"/>
        </w:p>
        <w:p w14:paraId="72E1B774" w14:textId="77777777" w:rsidR="00001A47" w:rsidRDefault="00001A47" w:rsidP="00001A47">
          <w:pPr>
            <w:pStyle w:val="CitaviBibliographyEntry"/>
          </w:pPr>
          <w:bookmarkStart w:id="82" w:name="_CTVL00175cecbece4714027b33aeada36bd8cb9"/>
          <w:proofErr w:type="spellStart"/>
          <w:r>
            <w:t>Alaliyat</w:t>
          </w:r>
          <w:proofErr w:type="spellEnd"/>
          <w:r>
            <w:t xml:space="preserve">, Saleh (2022): Video -based Fall </w:t>
          </w:r>
          <w:proofErr w:type="spellStart"/>
          <w:r>
            <w:t>Detection</w:t>
          </w:r>
          <w:proofErr w:type="spellEnd"/>
          <w:r>
            <w:t xml:space="preserve"> in </w:t>
          </w:r>
          <w:proofErr w:type="spellStart"/>
          <w:r>
            <w:t>Elderly’s</w:t>
          </w:r>
          <w:proofErr w:type="spellEnd"/>
          <w:r>
            <w:t xml:space="preserve"> </w:t>
          </w:r>
          <w:proofErr w:type="spellStart"/>
          <w:r>
            <w:t>Houses</w:t>
          </w:r>
          <w:proofErr w:type="spellEnd"/>
          <w:r>
            <w:t>.</w:t>
          </w:r>
        </w:p>
        <w:p w14:paraId="14051933" w14:textId="77777777" w:rsidR="00001A47" w:rsidRDefault="00001A47" w:rsidP="00001A47">
          <w:pPr>
            <w:pStyle w:val="CitaviBibliographyEntry"/>
          </w:pPr>
          <w:bookmarkStart w:id="83" w:name="_CTVL001f17da112b0034c178868eaa94af88d5a"/>
          <w:bookmarkEnd w:id="82"/>
          <w:r>
            <w:t xml:space="preserve">Arnold, Jakob (2021): Reinforcement Learning für ein Umplanungsproblem im Scheduling. Masterarbeit. Karl-Franzens-Universität Graz, Graz. Institut für </w:t>
          </w:r>
          <w:proofErr w:type="spellStart"/>
          <w:r>
            <w:t>Operations</w:t>
          </w:r>
          <w:proofErr w:type="spellEnd"/>
          <w:r>
            <w:t xml:space="preserve"> und Information </w:t>
          </w:r>
          <w:r>
            <w:lastRenderedPageBreak/>
            <w:t>Systems. Online verfügbar unter https://unipub.uni-graz.at/obvugrhs/download/pdf/6690076?originalFilename=true, zuletzt geprüft am 11.12.2022.</w:t>
          </w:r>
        </w:p>
        <w:p w14:paraId="3209F10F" w14:textId="77777777" w:rsidR="00001A47" w:rsidRDefault="00001A47" w:rsidP="00001A47">
          <w:pPr>
            <w:pStyle w:val="CitaviBibliographyEntry"/>
          </w:pPr>
          <w:bookmarkStart w:id="84" w:name="_CTVL001d1bf8743b4774bca9306182b8300f3b3"/>
          <w:bookmarkEnd w:id="83"/>
          <w:proofErr w:type="spellStart"/>
          <w:r>
            <w:t>Arruda</w:t>
          </w:r>
          <w:proofErr w:type="spellEnd"/>
          <w:r>
            <w:t xml:space="preserve">, Carlos E.; </w:t>
          </w:r>
          <w:proofErr w:type="spellStart"/>
          <w:r>
            <w:t>Moraes</w:t>
          </w:r>
          <w:proofErr w:type="spellEnd"/>
          <w:r>
            <w:t xml:space="preserve">, Pedro F.; </w:t>
          </w:r>
          <w:proofErr w:type="spellStart"/>
          <w:r>
            <w:t>Agoulmine</w:t>
          </w:r>
          <w:proofErr w:type="spellEnd"/>
          <w:r>
            <w:t xml:space="preserve">, Nazim; Martins, </w:t>
          </w:r>
          <w:proofErr w:type="spellStart"/>
          <w:r>
            <w:t>Joberto</w:t>
          </w:r>
          <w:proofErr w:type="spellEnd"/>
          <w:r>
            <w:t xml:space="preserve"> S. B. (2020): Enhanced Pub/Sub Communications for Massive IoT Traffic </w:t>
          </w:r>
          <w:proofErr w:type="spellStart"/>
          <w:r>
            <w:t>with</w:t>
          </w:r>
          <w:proofErr w:type="spellEnd"/>
          <w:r>
            <w:t xml:space="preserve"> SARSA Reinforcement Learning.</w:t>
          </w:r>
        </w:p>
        <w:p w14:paraId="41346019" w14:textId="77777777" w:rsidR="00001A47" w:rsidRDefault="00001A47" w:rsidP="00001A47">
          <w:pPr>
            <w:pStyle w:val="CitaviBibliographyEntry"/>
          </w:pPr>
          <w:bookmarkStart w:id="85" w:name="_CTVL0019800a924841e4016a83fdadb205c2fc5"/>
          <w:bookmarkEnd w:id="84"/>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3DF44FE2" w14:textId="77777777" w:rsidR="00001A47" w:rsidRDefault="00001A47" w:rsidP="00001A47">
          <w:pPr>
            <w:pStyle w:val="CitaviBibliographyEntry"/>
          </w:pPr>
          <w:bookmarkStart w:id="86" w:name="_CTVL0014c0a7aa1f8d14b57b75176bf3ea6d135"/>
          <w:bookmarkEnd w:id="85"/>
          <w:r>
            <w:t xml:space="preserve">Brezina, </w:t>
          </w:r>
          <w:proofErr w:type="spellStart"/>
          <w:r>
            <w:t>Tadej</w:t>
          </w:r>
          <w:proofErr w:type="spellEnd"/>
          <w:r>
            <w:t>;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EqqvLPCggkop8bZrhXMzv4SWybMJv3QDpOhkgX9AcD2v63Q__&amp;Key-Pair-Id=APKAJLOHF5GGSLRBV4ZA, zuletzt geprüft am 17.11.2022.</w:t>
          </w:r>
        </w:p>
        <w:p w14:paraId="739212E9" w14:textId="77777777" w:rsidR="00001A47" w:rsidRDefault="00001A47" w:rsidP="00001A47">
          <w:pPr>
            <w:pStyle w:val="CitaviBibliographyEntry"/>
          </w:pPr>
          <w:bookmarkStart w:id="87" w:name="_CTVL00147f364c045a743b9b49e6320706efbb4"/>
          <w:bookmarkEnd w:id="86"/>
          <w:r>
            <w:t>Bundesministerium für Verkehr: Personenbeförderungsgesetz. PBefG. Online verfügbar unter https://www.gesetze-im-internet.de/pbefg/index.html#BJNR002410961BJNE001802305, zuletzt geprüft am 18.11.2022.</w:t>
          </w:r>
        </w:p>
        <w:p w14:paraId="594FC437" w14:textId="77777777" w:rsidR="00001A47" w:rsidRDefault="00001A47" w:rsidP="00001A47">
          <w:pPr>
            <w:pStyle w:val="CitaviBibliographyEntry"/>
          </w:pPr>
          <w:bookmarkStart w:id="88" w:name="_CTVL00142ab8c65d2db4736ab9daedb28f898bf"/>
          <w:bookmarkEnd w:id="87"/>
          <w:r>
            <w:t xml:space="preserve">Chan, Leong; </w:t>
          </w:r>
          <w:proofErr w:type="spellStart"/>
          <w:r>
            <w:t>Hogaboam</w:t>
          </w:r>
          <w:proofErr w:type="spellEnd"/>
          <w:r>
            <w:t xml:space="preserve">, Liliya; Cao, </w:t>
          </w:r>
          <w:proofErr w:type="spellStart"/>
          <w:r>
            <w:t>Renzhi</w:t>
          </w:r>
          <w:proofErr w:type="spellEnd"/>
          <w:r>
            <w:t xml:space="preserve"> (2022): Applied </w:t>
          </w:r>
          <w:proofErr w:type="spellStart"/>
          <w:r>
            <w:t>Artificial</w:t>
          </w:r>
          <w:proofErr w:type="spellEnd"/>
          <w:r>
            <w:t xml:space="preserve"> </w:t>
          </w:r>
          <w:proofErr w:type="spellStart"/>
          <w:r>
            <w:t>Intelligence</w:t>
          </w:r>
          <w:proofErr w:type="spellEnd"/>
          <w:r>
            <w:t xml:space="preserve"> in Business. Cham: Springer International Publishing.</w:t>
          </w:r>
        </w:p>
        <w:p w14:paraId="73FE78E9" w14:textId="77777777" w:rsidR="00001A47" w:rsidRDefault="00001A47" w:rsidP="00001A47">
          <w:pPr>
            <w:pStyle w:val="CitaviBibliographyEntry"/>
          </w:pPr>
          <w:bookmarkStart w:id="89" w:name="_CTVL001e5d35e166bef4b39b8baa06292ad5a47"/>
          <w:bookmarkEnd w:id="88"/>
          <w:r>
            <w:t xml:space="preserve">Dammann, Patrick (o.D.): Einführung in das Reinforcement Learning. Heidelberg </w:t>
          </w:r>
          <w:proofErr w:type="spellStart"/>
          <w:r>
            <w:t>Collaboratory</w:t>
          </w:r>
          <w:proofErr w:type="spellEnd"/>
          <w:r>
            <w:t xml:space="preserve"> for Image Processing (HCI). Heidelberg. Online verfügbar unter https://hci.iwr.uni-heidelberg.de/system/files/private/downloads/541645681/dammann_reinfocement-learning-report.pdf, zuletzt geprüft am 24.11.2022.</w:t>
          </w:r>
        </w:p>
        <w:p w14:paraId="3AABAEC1" w14:textId="77777777" w:rsidR="00001A47" w:rsidRDefault="00001A47" w:rsidP="00001A47">
          <w:pPr>
            <w:pStyle w:val="CitaviBibliographyEntry"/>
          </w:pPr>
          <w:bookmarkStart w:id="90" w:name="_CTVL0013da1d0ce79ef43bc8520e28302290fee"/>
          <w:bookmarkEnd w:id="89"/>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w:t>
          </w:r>
          <w:r>
            <w:lastRenderedPageBreak/>
            <w:t>content/uploads/2020/09/70.0946_Schlussber.OeV-Daten-f.d.NAP_.pdf, zuletzt geprüft am 24.11.2022.</w:t>
          </w:r>
        </w:p>
        <w:p w14:paraId="2D72C25A" w14:textId="77777777" w:rsidR="00001A47" w:rsidRDefault="00001A47" w:rsidP="00001A47">
          <w:pPr>
            <w:pStyle w:val="CitaviBibliographyEntry"/>
          </w:pPr>
          <w:bookmarkStart w:id="91" w:name="_CTVL0013d9893baf1c344ee96551a0e79a0fc7e"/>
          <w:bookmarkEnd w:id="90"/>
          <w:proofErr w:type="spellStart"/>
          <w:r>
            <w:t>Engfer</w:t>
          </w:r>
          <w:proofErr w:type="spellEnd"/>
          <w:r>
            <w:t xml:space="preserve">, Andreas (2002): </w:t>
          </w:r>
          <w:proofErr w:type="gramStart"/>
          <w:r>
            <w:t>Fuzzy Logik</w:t>
          </w:r>
          <w:proofErr w:type="gramEnd"/>
          <w:r>
            <w:t>. Ausarbeitung zur Vorlesung Ausarbeitung zur Vorlesung „Methoden der Künstlichen Intelligenz“. Ausarbeitung. Fachhochschule Furtwangen, Furtwangen. Fachbereich Wirtschaftsinformatik.</w:t>
          </w:r>
        </w:p>
        <w:p w14:paraId="242BF957" w14:textId="77777777" w:rsidR="00001A47" w:rsidRDefault="00001A47" w:rsidP="00001A47">
          <w:pPr>
            <w:pStyle w:val="CitaviBibliographyEntry"/>
          </w:pPr>
          <w:bookmarkStart w:id="92" w:name="_CTVL00199f6fa61a9a14de4955af8d32913127c"/>
          <w:bookmarkEnd w:id="91"/>
          <w:r>
            <w:t xml:space="preserve">Exner, Jan-Philipp (2012): SURVEY BEFORE PLAN 2.0. Neue Ansätze von </w:t>
          </w:r>
          <w:proofErr w:type="spellStart"/>
          <w:r>
            <w:t>Raumsensorik</w:t>
          </w:r>
          <w:proofErr w:type="spellEnd"/>
          <w:r>
            <w:t xml:space="preserve"> und </w:t>
          </w:r>
          <w:proofErr w:type="spellStart"/>
          <w:r>
            <w:t>Monitaring</w:t>
          </w:r>
          <w:proofErr w:type="spellEnd"/>
          <w:r>
            <w:t xml:space="preserve"> für die Raumplanung. In:</w:t>
          </w:r>
          <w:bookmarkEnd w:id="92"/>
          <w:r>
            <w:t xml:space="preserve"> </w:t>
          </w:r>
          <w:r w:rsidRPr="00001A47">
            <w:rPr>
              <w:i/>
            </w:rPr>
            <w:t xml:space="preserve">PLANERIN </w:t>
          </w:r>
          <w:r w:rsidRPr="00001A47">
            <w:t>(5/12), S. 24–26.</w:t>
          </w:r>
        </w:p>
        <w:p w14:paraId="2E7875A5" w14:textId="77777777" w:rsidR="00001A47" w:rsidRDefault="00001A47" w:rsidP="00001A47">
          <w:pPr>
            <w:pStyle w:val="CitaviBibliographyEntry"/>
          </w:pPr>
          <w:bookmarkStart w:id="93" w:name="_CTVL001e56e8ba96d1f4c68b6b4bf80f11eafac"/>
          <w:proofErr w:type="spellStart"/>
          <w:r>
            <w:t>Findl</w:t>
          </w:r>
          <w:proofErr w:type="spellEnd"/>
          <w:r>
            <w:t>,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6A1B60B5" w14:textId="77777777" w:rsidR="00001A47" w:rsidRDefault="00001A47" w:rsidP="00001A47">
          <w:pPr>
            <w:pStyle w:val="CitaviBibliographyEntry"/>
          </w:pPr>
          <w:bookmarkStart w:id="94" w:name="_CTVL001a1f60d6c162d4962b9275fc7d24437b3"/>
          <w:bookmarkEnd w:id="93"/>
          <w:proofErr w:type="spellStart"/>
          <w:r>
            <w:t>Gass</w:t>
          </w:r>
          <w:proofErr w:type="spellEnd"/>
          <w:r>
            <w:t>, Saul I.; Fu, Michael (</w:t>
          </w:r>
          <w:proofErr w:type="spellStart"/>
          <w:r>
            <w:t>Hg</w:t>
          </w:r>
          <w:proofErr w:type="spellEnd"/>
          <w:r>
            <w:t xml:space="preserve">.) (2013): Encyclopedia of </w:t>
          </w:r>
          <w:proofErr w:type="spellStart"/>
          <w:r>
            <w:t>operations</w:t>
          </w:r>
          <w:proofErr w:type="spellEnd"/>
          <w:r>
            <w:t xml:space="preserve"> </w:t>
          </w:r>
          <w:proofErr w:type="spellStart"/>
          <w:r>
            <w:t>research</w:t>
          </w:r>
          <w:proofErr w:type="spellEnd"/>
          <w:r>
            <w:t xml:space="preserve"> and </w:t>
          </w:r>
          <w:proofErr w:type="spellStart"/>
          <w:r>
            <w:t>management</w:t>
          </w:r>
          <w:proofErr w:type="spellEnd"/>
          <w:r>
            <w:t xml:space="preserve"> </w:t>
          </w:r>
          <w:proofErr w:type="spellStart"/>
          <w:r>
            <w:t>science</w:t>
          </w:r>
          <w:proofErr w:type="spellEnd"/>
          <w:r>
            <w:t xml:space="preserve">. Third </w:t>
          </w:r>
          <w:proofErr w:type="spellStart"/>
          <w:r>
            <w:t>edition</w:t>
          </w:r>
          <w:proofErr w:type="spellEnd"/>
          <w:r>
            <w:t>. New York, NY: Springer Science + Business Media (Springer Reference).</w:t>
          </w:r>
        </w:p>
        <w:p w14:paraId="5EBB1E40" w14:textId="77777777" w:rsidR="00001A47" w:rsidRDefault="00001A47" w:rsidP="00001A47">
          <w:pPr>
            <w:pStyle w:val="CitaviBibliographyEntry"/>
          </w:pPr>
          <w:bookmarkStart w:id="95" w:name="_CTVL00170623dd1586e4b9ebaf9fb66ec01a9bd"/>
          <w:bookmarkEnd w:id="94"/>
          <w:r>
            <w:t xml:space="preserve">Google (2022): GTFS-Static Überblick. </w:t>
          </w:r>
          <w:proofErr w:type="spellStart"/>
          <w:r>
            <w:t>Hg</w:t>
          </w:r>
          <w:proofErr w:type="spellEnd"/>
          <w:r>
            <w:t>. v. Google. Online verfügbar unter https://developers.google.com/transit/gtfs?hl=de, zuletzt aktualisiert am 06.10.2022, zuletzt geprüft am 18.11.2022.</w:t>
          </w:r>
        </w:p>
        <w:p w14:paraId="3D97D890" w14:textId="77777777" w:rsidR="00001A47" w:rsidRDefault="00001A47" w:rsidP="00001A47">
          <w:pPr>
            <w:pStyle w:val="CitaviBibliographyEntry"/>
          </w:pPr>
          <w:bookmarkStart w:id="96" w:name="_CTVL00159016aa272504c5b88c4215df1ce65dc"/>
          <w:bookmarkEnd w:id="95"/>
          <w:proofErr w:type="spellStart"/>
          <w:r>
            <w:t>Herzner</w:t>
          </w:r>
          <w:proofErr w:type="spellEnd"/>
          <w:r>
            <w:t>, Alexander; Schmidpeter, René (</w:t>
          </w:r>
          <w:proofErr w:type="spellStart"/>
          <w:r>
            <w:t>Hg</w:t>
          </w:r>
          <w:proofErr w:type="spellEnd"/>
          <w:r>
            <w:t xml:space="preserve">.) (2022): CSR in Süddeutschland. Unternehmerischer Erfolg und Nachhaltigkeit im Einklang. Springer-Verlag GmbH. Berlin, Heidelberg: Springer Gabler (Management-Reihe Corporate </w:t>
          </w:r>
          <w:proofErr w:type="spellStart"/>
          <w:r>
            <w:t>Social</w:t>
          </w:r>
          <w:proofErr w:type="spellEnd"/>
          <w:r>
            <w:t xml:space="preserve"> </w:t>
          </w:r>
          <w:proofErr w:type="spellStart"/>
          <w:r>
            <w:t>Responsibility</w:t>
          </w:r>
          <w:proofErr w:type="spellEnd"/>
          <w:r>
            <w:t>). Online verfügbar unter http://www.springer.com/.</w:t>
          </w:r>
        </w:p>
        <w:p w14:paraId="4897CB5D" w14:textId="77777777" w:rsidR="00001A47" w:rsidRDefault="00001A47" w:rsidP="00001A47">
          <w:pPr>
            <w:pStyle w:val="CitaviBibliographyEntry"/>
          </w:pPr>
          <w:bookmarkStart w:id="97" w:name="_CTVL001fabc76c83bb4425da2a5c656343af739"/>
          <w:bookmarkEnd w:id="96"/>
          <w:r>
            <w:t>Huber, Tobias (2018): Tiefes bestärkendes Lernen: Grundlagen, Approximationseigenschaft und Implementierung multimodaler Erklärungen. Masterarbeit. Universität Augsburg, Augsburg.</w:t>
          </w:r>
        </w:p>
        <w:p w14:paraId="20093421" w14:textId="77777777" w:rsidR="00001A47" w:rsidRDefault="00001A47" w:rsidP="00001A47">
          <w:pPr>
            <w:pStyle w:val="CitaviBibliographyEntry"/>
          </w:pPr>
          <w:bookmarkStart w:id="98" w:name="_CTVL001d0c8b4aa6a70406c8f4221e3f35c1cfb"/>
          <w:bookmarkEnd w:id="97"/>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nt/e90958/e490158/e900462/e977579/e977582/e980453/OpenData2020_DamianJosi_Vertiefungsartikel_ger.pdf, zuletzt geprüft am 18.11.2022.</w:t>
          </w:r>
        </w:p>
        <w:p w14:paraId="792F8AA5" w14:textId="77777777" w:rsidR="00001A47" w:rsidRDefault="00001A47" w:rsidP="00001A47">
          <w:pPr>
            <w:pStyle w:val="CitaviBibliographyEntry"/>
          </w:pPr>
          <w:bookmarkStart w:id="99" w:name="_CTVL0016c8a6210199a4238bb43a3ef9d5f0916"/>
          <w:bookmarkEnd w:id="98"/>
          <w:r>
            <w:t xml:space="preserve">Krämer, Andreas (2022): </w:t>
          </w:r>
          <w:proofErr w:type="spellStart"/>
          <w:r>
            <w:t>exeo</w:t>
          </w:r>
          <w:proofErr w:type="spellEnd"/>
          <w:r>
            <w:t xml:space="preserve"> </w:t>
          </w:r>
          <w:proofErr w:type="spellStart"/>
          <w:r>
            <w:t>OpinionTRAIN</w:t>
          </w:r>
          <w:proofErr w:type="spellEnd"/>
          <w:r>
            <w:t xml:space="preserve">. 9-Euro-Ticket: Blick zurück und nach vorne - Nutzerprofil, Nutzung und Bewertungen. </w:t>
          </w:r>
          <w:proofErr w:type="spellStart"/>
          <w:r>
            <w:t>exeo</w:t>
          </w:r>
          <w:proofErr w:type="spellEnd"/>
          <w:r>
            <w:t xml:space="preserve"> Strategic Consulting AG. Bonn, 08.09.2022. Online verfügbar unter </w:t>
          </w:r>
          <w:r>
            <w:lastRenderedPageBreak/>
            <w:t>https://www.researchgate.net/publication/363417545_exeo_OpinionTRAIN_IV_9_EUR_Ticket_Post_I_220907, zuletzt geprüft am 10.09.2022.</w:t>
          </w:r>
        </w:p>
        <w:p w14:paraId="186240B4" w14:textId="77777777" w:rsidR="00001A47" w:rsidRDefault="00001A47" w:rsidP="00001A47">
          <w:pPr>
            <w:pStyle w:val="CitaviBibliographyEntry"/>
          </w:pPr>
          <w:bookmarkStart w:id="100" w:name="_CTVL00178a5794fc3624e0babba69506087f5df"/>
          <w:bookmarkEnd w:id="99"/>
          <w:r>
            <w:t xml:space="preserve">Larsson, Emil (2018): Evaluation of </w:t>
          </w:r>
          <w:proofErr w:type="spellStart"/>
          <w:r>
            <w:t>Pretraining</w:t>
          </w:r>
          <w:proofErr w:type="spellEnd"/>
          <w:r>
            <w:t xml:space="preserve"> Methods for Deep Reinforcement Learning. Universität Uppsala, Uppsala.</w:t>
          </w:r>
        </w:p>
        <w:p w14:paraId="06F5A9AF" w14:textId="77777777" w:rsidR="00001A47" w:rsidRDefault="00001A47" w:rsidP="00001A47">
          <w:pPr>
            <w:pStyle w:val="CitaviBibliographyEntry"/>
          </w:pPr>
          <w:bookmarkStart w:id="101" w:name="_CTVL0010a2b008667c546319f718c99e7ccd1b1"/>
          <w:bookmarkEnd w:id="100"/>
          <w:proofErr w:type="spellStart"/>
          <w:r>
            <w:t>Liggieri</w:t>
          </w:r>
          <w:proofErr w:type="spellEnd"/>
          <w:r>
            <w:t>, Kevin; Müller, Oliver (2019): Mensch-Maschine-Interaktion. Stuttgart: J.B. Metzler.</w:t>
          </w:r>
        </w:p>
        <w:p w14:paraId="034EA38A" w14:textId="77777777" w:rsidR="00001A47" w:rsidRDefault="00001A47" w:rsidP="00001A47">
          <w:pPr>
            <w:pStyle w:val="CitaviBibliographyEntry"/>
          </w:pPr>
          <w:bookmarkStart w:id="102" w:name="_CTVL001c8ae83b67f45413984039552d3d9ddfc"/>
          <w:bookmarkEnd w:id="101"/>
          <w:r>
            <w:t>Lorenz, Uwe (2020): Reinforcement Learning. Berlin, Heidelberg: Springer Berlin Heidelberg.</w:t>
          </w:r>
        </w:p>
        <w:p w14:paraId="4326B475" w14:textId="77777777" w:rsidR="00001A47" w:rsidRDefault="00001A47" w:rsidP="00001A47">
          <w:pPr>
            <w:pStyle w:val="CitaviBibliographyEntry"/>
          </w:pPr>
          <w:bookmarkStart w:id="103" w:name="_CTVL0017cedb0b82db84b1aaacaf7cde97d990f"/>
          <w:bookmarkEnd w:id="102"/>
          <w:r>
            <w:t xml:space="preserve">Lüth, Carsten (2019): A Review of: Human-Level Control </w:t>
          </w:r>
          <w:proofErr w:type="spellStart"/>
          <w:r>
            <w:t>through</w:t>
          </w:r>
          <w:proofErr w:type="spellEnd"/>
          <w:r>
            <w:t xml:space="preserve"> </w:t>
          </w:r>
          <w:proofErr w:type="spellStart"/>
          <w:r>
            <w:t>deep</w:t>
          </w:r>
          <w:proofErr w:type="spellEnd"/>
          <w:r>
            <w:t xml:space="preserve">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7BE20543" w14:textId="77777777" w:rsidR="00001A47" w:rsidRDefault="00001A47" w:rsidP="00001A47">
          <w:pPr>
            <w:pStyle w:val="CitaviBibliographyEntry"/>
          </w:pPr>
          <w:bookmarkStart w:id="104" w:name="_CTVL0013126cb9fbc8f4a189b7e0e5bf0896b8a"/>
          <w:bookmarkEnd w:id="103"/>
          <w:r>
            <w:t>Mainzer, Klaus (2019): Künstliche Intelligenz – Wann übernehmen die Maschinen? Berlin, Heidelberg: Springer Berlin Heidelberg.</w:t>
          </w:r>
        </w:p>
        <w:p w14:paraId="396F46B0" w14:textId="77777777" w:rsidR="00001A47" w:rsidRDefault="00001A47" w:rsidP="00001A47">
          <w:pPr>
            <w:pStyle w:val="CitaviBibliographyEntry"/>
          </w:pPr>
          <w:bookmarkStart w:id="105" w:name="_CTVL001156ee766e4314b3c917dd27f2a9add1e"/>
          <w:bookmarkEnd w:id="104"/>
          <w:r>
            <w:t>Meier, Andreas; Portmann, Edy (2016): Smart City. Wiesbaden: Springer Fachmedien Wiesbaden.</w:t>
          </w:r>
        </w:p>
        <w:p w14:paraId="0AF72C27" w14:textId="77777777" w:rsidR="00001A47" w:rsidRDefault="00001A47" w:rsidP="00001A47">
          <w:pPr>
            <w:pStyle w:val="CitaviBibliographyEntry"/>
          </w:pPr>
          <w:bookmarkStart w:id="106" w:name="_CTVL001e479149bb9bd44a1b827a2172784ed92"/>
          <w:bookmarkEnd w:id="105"/>
          <w:r>
            <w:t xml:space="preserve">Nahrstedt, Harald (2012): Algorithmen für Ingenieure. Wiesbaden: </w:t>
          </w:r>
          <w:proofErr w:type="spellStart"/>
          <w:r>
            <w:t>Vieweg+Teubner</w:t>
          </w:r>
          <w:proofErr w:type="spellEnd"/>
          <w:r>
            <w:t xml:space="preserve"> Verlag.</w:t>
          </w:r>
        </w:p>
        <w:p w14:paraId="38FC9393" w14:textId="77777777" w:rsidR="00001A47" w:rsidRDefault="00001A47" w:rsidP="00001A47">
          <w:pPr>
            <w:pStyle w:val="CitaviBibliographyEntry"/>
          </w:pPr>
          <w:bookmarkStart w:id="107" w:name="_CTVL0018c8a5e21ca564f4a8b304d8167f59087"/>
          <w:bookmarkEnd w:id="106"/>
          <w:r>
            <w:t xml:space="preserve">Niebler, Paul (2018): Datenbasiert Entscheiden. Ein Leitfaden Für Unternehmer und Entscheider. Unter Mitarbeit von Dominic Lindner. Wiesbaden: Gabler (Essentials </w:t>
          </w:r>
          <w:proofErr w:type="spellStart"/>
          <w:r>
            <w:t>Ser</w:t>
          </w:r>
          <w:proofErr w:type="spellEnd"/>
          <w:r>
            <w:t>). Online verfügbar unter https://ebookcentral.proquest.com/lib/kxp/detail.action?docID=5566817.</w:t>
          </w:r>
        </w:p>
        <w:p w14:paraId="153E14DE" w14:textId="77777777" w:rsidR="00001A47" w:rsidRDefault="00001A47" w:rsidP="00001A47">
          <w:pPr>
            <w:pStyle w:val="CitaviBibliographyEntry"/>
          </w:pPr>
          <w:bookmarkStart w:id="108" w:name="_CTVL001150d882059ca46e0844b26e5dbc31ece"/>
          <w:bookmarkEnd w:id="107"/>
          <w:r>
            <w:t xml:space="preserve">OSM-Highway (2022): Erklärung zum Schlüssel HIGHWAY. </w:t>
          </w:r>
          <w:proofErr w:type="spellStart"/>
          <w:r>
            <w:t>Hg</w:t>
          </w:r>
          <w:proofErr w:type="spellEnd"/>
          <w:r>
            <w:t>. v. OpenStreetMap Community. Online verfügbar unter https://wiki.openstreetmap.org/wiki/Key:highway, zuletzt aktualisiert am 26.10.2022, zuletzt geprüft am 18.11.2022.</w:t>
          </w:r>
        </w:p>
        <w:p w14:paraId="32833B87" w14:textId="77777777" w:rsidR="00001A47" w:rsidRDefault="00001A47" w:rsidP="00001A47">
          <w:pPr>
            <w:pStyle w:val="CitaviBibliographyEntry"/>
          </w:pPr>
          <w:bookmarkStart w:id="109" w:name="_CTVL001489cd1ffd58e42c7a040806572f7e674"/>
          <w:bookmarkEnd w:id="108"/>
          <w:r>
            <w:t xml:space="preserve">OSM-PSV (2022): Erklärung zum Schlüssel PSV. </w:t>
          </w:r>
          <w:proofErr w:type="spellStart"/>
          <w:r>
            <w:t>Hg</w:t>
          </w:r>
          <w:proofErr w:type="spellEnd"/>
          <w:r>
            <w:t>. v. OpenStreetMap Community. Online verfügbar unter https://wiki.openstreetmap.org/wiki/DE:Key:psv?uselang=de, zuletzt aktualisiert am 29.08.2022, zuletzt geprüft am 18.11.2022.</w:t>
          </w:r>
        </w:p>
        <w:p w14:paraId="74D5BDD7" w14:textId="77777777" w:rsidR="00001A47" w:rsidRDefault="00001A47" w:rsidP="00001A47">
          <w:pPr>
            <w:pStyle w:val="CitaviBibliographyEntry"/>
          </w:pPr>
          <w:bookmarkStart w:id="110" w:name="_CTVL00160864e9c47fd4946a5b8e16d7687d203"/>
          <w:bookmarkEnd w:id="109"/>
          <w:r>
            <w:t xml:space="preserve">Pong, </w:t>
          </w:r>
          <w:proofErr w:type="spellStart"/>
          <w:r>
            <w:t>Vitchyr</w:t>
          </w:r>
          <w:proofErr w:type="spellEnd"/>
          <w:r>
            <w:t xml:space="preserve">; </w:t>
          </w:r>
          <w:proofErr w:type="spellStart"/>
          <w:r>
            <w:t>Gu</w:t>
          </w:r>
          <w:proofErr w:type="spellEnd"/>
          <w:r>
            <w:t xml:space="preserve">, </w:t>
          </w:r>
          <w:proofErr w:type="spellStart"/>
          <w:r>
            <w:t>Shixiang</w:t>
          </w:r>
          <w:proofErr w:type="spellEnd"/>
          <w:r>
            <w:t>; Dalal, Murtaza; Levine, Sergey (2018): Temporal Difference Models: Model-Free Deep RL for Model-Based Control.</w:t>
          </w:r>
        </w:p>
        <w:p w14:paraId="3BAE7844" w14:textId="77777777" w:rsidR="00001A47" w:rsidRDefault="00001A47" w:rsidP="00001A47">
          <w:pPr>
            <w:pStyle w:val="CitaviBibliographyEntry"/>
          </w:pPr>
          <w:bookmarkStart w:id="111" w:name="_CTVL001deae313147c4408cbdde680c83bfef1a"/>
          <w:bookmarkEnd w:id="110"/>
          <w:r>
            <w:t>Reinhardt, Winfried (2018): Öffentlicher Personennahverkehr. Technik – rechts- und betriebswirtschaftliche Grundlagen. 2., aktualisierte Auflage. Wiesbaden: Springer Vieweg. Online verfügbar unter http://www.springer.com/.</w:t>
          </w:r>
        </w:p>
        <w:p w14:paraId="2C526328" w14:textId="77777777" w:rsidR="00001A47" w:rsidRDefault="00001A47" w:rsidP="00001A47">
          <w:pPr>
            <w:pStyle w:val="CitaviBibliographyEntry"/>
          </w:pPr>
          <w:bookmarkStart w:id="112" w:name="_CTVL001447cae54fab44dbb96ca93c354b881fa"/>
          <w:bookmarkEnd w:id="111"/>
          <w:r>
            <w:t>Rellensmann, Johanna (2019): Mathematisches Modellieren. In: Johanna Rellensmann (</w:t>
          </w:r>
          <w:proofErr w:type="spellStart"/>
          <w:r>
            <w:t>Hg</w:t>
          </w:r>
          <w:proofErr w:type="spellEnd"/>
          <w:r>
            <w:t>.): Selbst erstellte Skizzen beim mathematischen Modellieren. Wiesbaden: Springer Fachmedien Wiesbaden (Studien zur theoretischen und empirischen Forschung in der Mathematikdidaktik), S. 5–30.</w:t>
          </w:r>
        </w:p>
        <w:p w14:paraId="3F5559FC" w14:textId="77777777" w:rsidR="00001A47" w:rsidRDefault="00001A47" w:rsidP="00001A47">
          <w:pPr>
            <w:pStyle w:val="CitaviBibliographyEntry"/>
          </w:pPr>
          <w:bookmarkStart w:id="113" w:name="_CTVL001bbe6ced63f60431c8ea0137b73f08af5"/>
          <w:bookmarkEnd w:id="112"/>
          <w:r>
            <w:lastRenderedPageBreak/>
            <w:t>Rimscha, Markus von (2008): Algorithmen kompakt und verständlich. Lösungsstrategien am Computer. 1. Aufl. Wiesbaden: Vieweg + Teubner (Programmiersprachen, Datenbanken und Softwareentwicklung).</w:t>
          </w:r>
        </w:p>
        <w:p w14:paraId="29A5E4E2" w14:textId="77777777" w:rsidR="00001A47" w:rsidRDefault="00001A47" w:rsidP="00001A47">
          <w:pPr>
            <w:pStyle w:val="CitaviBibliographyEntry"/>
          </w:pPr>
          <w:bookmarkStart w:id="114" w:name="_CTVL001682b0376d6f946c68c7dc0218f737666"/>
          <w:bookmarkEnd w:id="113"/>
          <w:r>
            <w:t>Schaaf, Marc; Wilke, Gwendolin (2015): Ereignisverarbeitung zur Flexiblen Dynamischen Informationsverarbeitung in Smart Cities. In:</w:t>
          </w:r>
          <w:bookmarkEnd w:id="114"/>
          <w:r>
            <w:t xml:space="preserve"> </w:t>
          </w:r>
          <w:r w:rsidRPr="00001A47">
            <w:rPr>
              <w:i/>
            </w:rPr>
            <w:t xml:space="preserve">HMD </w:t>
          </w:r>
          <w:r w:rsidRPr="00001A47">
            <w:t>52 (4), S. 562–571. DOI: 10.1365/s40702-015-0149-x.</w:t>
          </w:r>
        </w:p>
        <w:p w14:paraId="1DBB511E" w14:textId="77777777" w:rsidR="00001A47" w:rsidRDefault="00001A47" w:rsidP="00001A47">
          <w:pPr>
            <w:pStyle w:val="CitaviBibliographyEntry"/>
          </w:pPr>
          <w:bookmarkStart w:id="115" w:name="_CTVL001a7c9082dd1bb461cb88ae417684f55c7"/>
          <w:r>
            <w:t xml:space="preserve">Scherm, Jürgen; Hübener, Reinhard; </w:t>
          </w:r>
          <w:proofErr w:type="spellStart"/>
          <w:r>
            <w:t>Dobeschinsky</w:t>
          </w:r>
          <w:proofErr w:type="spellEnd"/>
          <w:r>
            <w:t>, Harry; Kühne, Reinhart D. (2001): Opti*Bus : Optimierungschancen für das Verkehrssystem Bus im ÖPNV ; Ergebnisse des Kongresses im Themenbereich Verkehr und Raumstruktur. Unter Mitarbeit von Universität Stuttgart.</w:t>
          </w:r>
        </w:p>
        <w:p w14:paraId="7873BE8E" w14:textId="77777777" w:rsidR="00001A47" w:rsidRDefault="00001A47" w:rsidP="00001A47">
          <w:pPr>
            <w:pStyle w:val="CitaviBibliographyEntry"/>
          </w:pPr>
          <w:bookmarkStart w:id="116" w:name="_CTVL00113991a0b286a436f8a5657cbf326ecf6"/>
          <w:bookmarkEnd w:id="115"/>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201CFD21" w14:textId="77777777" w:rsidR="00001A47" w:rsidRDefault="00001A47" w:rsidP="00001A47">
          <w:pPr>
            <w:pStyle w:val="CitaviBibliographyEntry"/>
          </w:pPr>
          <w:bookmarkStart w:id="117" w:name="_CTVL001be2176f03dce488a91c9a2a151aae910"/>
          <w:bookmarkEnd w:id="116"/>
          <w:proofErr w:type="spellStart"/>
          <w:r>
            <w:t>Schranil</w:t>
          </w:r>
          <w:proofErr w:type="spellEnd"/>
          <w:r>
            <w:t xml:space="preserve">, Steffen (2013): Prognose der Dauer von Störungen des Bahnbetriebs. ETH </w:t>
          </w:r>
          <w:proofErr w:type="spellStart"/>
          <w:r>
            <w:t>Zurich</w:t>
          </w:r>
          <w:proofErr w:type="spellEnd"/>
          <w:r>
            <w:t>.</w:t>
          </w:r>
        </w:p>
        <w:p w14:paraId="2B4DA3C5" w14:textId="77777777" w:rsidR="00001A47" w:rsidRDefault="00001A47" w:rsidP="00001A47">
          <w:pPr>
            <w:pStyle w:val="CitaviBibliographyEntry"/>
          </w:pPr>
          <w:bookmarkStart w:id="118" w:name="_CTVL0015649986265be440d89538b25116abc4e"/>
          <w:bookmarkEnd w:id="117"/>
          <w:r>
            <w:t xml:space="preserve">Searle, John R. (1980): Minds, </w:t>
          </w:r>
          <w:proofErr w:type="spellStart"/>
          <w:r>
            <w:t>brains</w:t>
          </w:r>
          <w:proofErr w:type="spellEnd"/>
          <w:r>
            <w:t xml:space="preserve">, and </w:t>
          </w:r>
          <w:proofErr w:type="spellStart"/>
          <w:r>
            <w:t>programs</w:t>
          </w:r>
          <w:proofErr w:type="spellEnd"/>
          <w:r>
            <w:t>. In:</w:t>
          </w:r>
          <w:bookmarkEnd w:id="118"/>
          <w:r>
            <w:t xml:space="preserve"> </w:t>
          </w:r>
          <w:proofErr w:type="spellStart"/>
          <w:r w:rsidRPr="00001A47">
            <w:rPr>
              <w:i/>
            </w:rPr>
            <w:t>Behav</w:t>
          </w:r>
          <w:proofErr w:type="spellEnd"/>
          <w:r w:rsidRPr="00001A47">
            <w:rPr>
              <w:i/>
            </w:rPr>
            <w:t xml:space="preserve"> Brain </w:t>
          </w:r>
          <w:proofErr w:type="spellStart"/>
          <w:r w:rsidRPr="00001A47">
            <w:rPr>
              <w:i/>
            </w:rPr>
            <w:t>Sci</w:t>
          </w:r>
          <w:proofErr w:type="spellEnd"/>
          <w:r w:rsidRPr="00001A47">
            <w:rPr>
              <w:i/>
            </w:rPr>
            <w:t xml:space="preserve"> </w:t>
          </w:r>
          <w:r w:rsidRPr="00001A47">
            <w:t>3 (3), S. 417–424. DOI: 10.1017/S0140525X00005756.</w:t>
          </w:r>
        </w:p>
        <w:p w14:paraId="0E6ED63A" w14:textId="77777777" w:rsidR="00001A47" w:rsidRDefault="00001A47" w:rsidP="00001A47">
          <w:pPr>
            <w:pStyle w:val="CitaviBibliographyEntry"/>
          </w:pPr>
          <w:bookmarkStart w:id="119" w:name="_CTVL00117b2c957db2c4c1abb641ca8ab42d78a"/>
          <w:proofErr w:type="spellStart"/>
          <w:r>
            <w:t>Simeonov</w:t>
          </w:r>
          <w:proofErr w:type="spellEnd"/>
          <w:r>
            <w:t xml:space="preserve">, Georgi (2017): Ein interaktiver visueller Ansatz für das </w:t>
          </w:r>
          <w:proofErr w:type="spellStart"/>
          <w:r>
            <w:t>Map</w:t>
          </w:r>
          <w:proofErr w:type="spellEnd"/>
          <w:r>
            <w:t xml:space="preserve">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38B59A20" w14:textId="77777777" w:rsidR="00001A47" w:rsidRDefault="00001A47" w:rsidP="00001A47">
          <w:pPr>
            <w:pStyle w:val="CitaviBibliographyEntry"/>
          </w:pPr>
          <w:bookmarkStart w:id="120" w:name="_CTVL0010bd975cf5c434b2f8b5b36f7992685f6"/>
          <w:bookmarkEnd w:id="119"/>
          <w:proofErr w:type="spellStart"/>
          <w:r>
            <w:t>Soike</w:t>
          </w:r>
          <w:proofErr w:type="spellEnd"/>
          <w:r>
            <w:t xml:space="preserve">, Roman; </w:t>
          </w:r>
          <w:proofErr w:type="spellStart"/>
          <w:r>
            <w:t>Libbe</w:t>
          </w:r>
          <w:proofErr w:type="spellEnd"/>
          <w:r>
            <w:t xml:space="preserve">, Jens (2018): Smart Cities in Deutschland. Eine Bestandsaufnahme. </w:t>
          </w:r>
          <w:proofErr w:type="spellStart"/>
          <w:r>
            <w:t>Hg</w:t>
          </w:r>
          <w:proofErr w:type="spellEnd"/>
          <w:r>
            <w:t>. v. Deutsches Institut für Urbanistik. Berlin (</w:t>
          </w:r>
          <w:proofErr w:type="spellStart"/>
          <w:r>
            <w:t>Difu</w:t>
          </w:r>
          <w:proofErr w:type="spellEnd"/>
          <w:r>
            <w:t>-Papers). Online verfügbar unter https://repository.difu.de/jspui/handle/difu/248050, zuletzt geprüft am 23.11.2022.</w:t>
          </w:r>
        </w:p>
        <w:p w14:paraId="2CDD9159" w14:textId="77777777" w:rsidR="00001A47" w:rsidRDefault="00001A47" w:rsidP="00001A47">
          <w:pPr>
            <w:pStyle w:val="CitaviBibliographyEntry"/>
          </w:pPr>
          <w:bookmarkStart w:id="121" w:name="_CTVL001ee985f0aae6c4535a0fe4c806181721c"/>
          <w:bookmarkEnd w:id="120"/>
          <w:r>
            <w:t xml:space="preserve">Statistisches Bundesamt (2020): Einwohnerzahl der größten Städte in Deutschland am 31. Dezember 2020. </w:t>
          </w:r>
          <w:proofErr w:type="spellStart"/>
          <w:r>
            <w:t>Hg</w:t>
          </w:r>
          <w:proofErr w:type="spellEnd"/>
          <w:r>
            <w:t>. v. Statistisches Bundesamt. Online verfügbar unter https://de.statista.com/statistik/daten/studie/1353/umfrage/einwohnerzahlen-der-grossstaedte-deutschlands/, zuletzt geprüft am 23.11.2022.</w:t>
          </w:r>
        </w:p>
        <w:p w14:paraId="6B9E8C57" w14:textId="77777777" w:rsidR="00001A47" w:rsidRDefault="00001A47" w:rsidP="00001A47">
          <w:pPr>
            <w:pStyle w:val="CitaviBibliographyEntry"/>
          </w:pPr>
          <w:bookmarkStart w:id="122" w:name="_CTVL0017776f89ba92944e9b3cd9b2ae7721b62"/>
          <w:bookmarkEnd w:id="121"/>
          <w:r>
            <w:t>VDV-Schrift 730, 2015: VDV-Schrift 730. Online verfügbar unter https://knowhow.vdv.de/documents/730/, zuletzt geprüft am 07.12.2022.</w:t>
          </w:r>
        </w:p>
        <w:p w14:paraId="35EFDDD5" w14:textId="77777777" w:rsidR="00001A47" w:rsidRDefault="00001A47" w:rsidP="00001A47">
          <w:pPr>
            <w:pStyle w:val="CitaviBibliographyEntry"/>
          </w:pPr>
          <w:bookmarkStart w:id="123" w:name="_CTVL0012266f3709f704aacac6fb11c526d17c0"/>
          <w:bookmarkEnd w:id="122"/>
          <w:r>
            <w:t>VDV-Schrift 736-2, 2019: VDV-Schrift 736-2. Online verfügbar unter https://www.vdv.de/736-2-sds.pdfx, zuletzt geprüft am 24.11.2022.</w:t>
          </w:r>
        </w:p>
        <w:p w14:paraId="369FE32D" w14:textId="77777777" w:rsidR="00001A47" w:rsidRDefault="00001A47" w:rsidP="00001A47">
          <w:pPr>
            <w:pStyle w:val="CitaviBibliographyEntry"/>
          </w:pPr>
          <w:bookmarkStart w:id="124" w:name="_CTVL0013b0148fe1d274e67b4c96ba067f1fed5"/>
          <w:bookmarkEnd w:id="123"/>
          <w:r>
            <w:lastRenderedPageBreak/>
            <w:t xml:space="preserve">Wagner, Stefan </w:t>
          </w:r>
          <w:proofErr w:type="spellStart"/>
          <w:r>
            <w:t>Sylvius</w:t>
          </w:r>
          <w:proofErr w:type="spellEnd"/>
          <w:r>
            <w:t xml:space="preserve"> (2018): Entwicklung eines Reinforcement Learning basierten Flugzeugautopiloten unter der Verwendung von </w:t>
          </w:r>
          <w:proofErr w:type="spellStart"/>
          <w:r>
            <w:t>Deterministic</w:t>
          </w:r>
          <w:proofErr w:type="spellEnd"/>
          <w:r>
            <w:t xml:space="preserve"> Policy </w:t>
          </w:r>
          <w:proofErr w:type="spellStart"/>
          <w:r>
            <w:t>Gradients</w:t>
          </w:r>
          <w:proofErr w:type="spellEnd"/>
          <w:r>
            <w:t>. Bachelorarbeit. Hochschule für Angewandte Wissenschaften Hamburg, Hamburg. Online verfügbar unter https://autosys.informatik.haw-hamburg.de/papers/2018Wagner.pdf, zuletzt geprüft am 07.12.2022.</w:t>
          </w:r>
        </w:p>
        <w:p w14:paraId="2429DB84" w14:textId="77777777" w:rsidR="00001A47" w:rsidRDefault="00001A47" w:rsidP="00001A47">
          <w:pPr>
            <w:pStyle w:val="CitaviBibliographyEntry"/>
          </w:pPr>
          <w:bookmarkStart w:id="125" w:name="_CTVL0010524f6d2776f489daacd8fbca614681d"/>
          <w:bookmarkEnd w:id="124"/>
          <w:r>
            <w:t xml:space="preserve">Williams, Ronald J. (1992): Simple </w:t>
          </w:r>
          <w:proofErr w:type="spellStart"/>
          <w:r>
            <w:t>statistical</w:t>
          </w:r>
          <w:proofErr w:type="spellEnd"/>
          <w:r>
            <w:t xml:space="preserve"> </w:t>
          </w:r>
          <w:proofErr w:type="spellStart"/>
          <w:r>
            <w:t>gradient</w:t>
          </w:r>
          <w:proofErr w:type="spellEnd"/>
          <w:r>
            <w:t xml:space="preserve">-following </w:t>
          </w:r>
          <w:proofErr w:type="spellStart"/>
          <w:r>
            <w:t>algorithms</w:t>
          </w:r>
          <w:proofErr w:type="spellEnd"/>
          <w:r>
            <w:t xml:space="preserve"> for </w:t>
          </w:r>
          <w:proofErr w:type="spellStart"/>
          <w:r>
            <w:t>connectionist</w:t>
          </w:r>
          <w:proofErr w:type="spellEnd"/>
          <w:r>
            <w:t xml:space="preserve"> </w:t>
          </w:r>
          <w:proofErr w:type="spellStart"/>
          <w:r>
            <w:t>reinforcement</w:t>
          </w:r>
          <w:proofErr w:type="spellEnd"/>
          <w:r>
            <w:t xml:space="preserve"> learning. In:</w:t>
          </w:r>
          <w:bookmarkEnd w:id="125"/>
          <w:r>
            <w:t xml:space="preserve"> </w:t>
          </w:r>
          <w:r w:rsidRPr="00001A47">
            <w:rPr>
              <w:i/>
            </w:rPr>
            <w:t xml:space="preserve">Mach </w:t>
          </w:r>
          <w:proofErr w:type="spellStart"/>
          <w:r w:rsidRPr="00001A47">
            <w:rPr>
              <w:i/>
            </w:rPr>
            <w:t>Learn</w:t>
          </w:r>
          <w:proofErr w:type="spellEnd"/>
          <w:r w:rsidRPr="00001A47">
            <w:rPr>
              <w:i/>
            </w:rPr>
            <w:t xml:space="preserve"> </w:t>
          </w:r>
          <w:r w:rsidRPr="00001A47">
            <w:t>8 (3-4), S. 229–256. DOI: 10.1007/BF00992696.</w:t>
          </w:r>
        </w:p>
        <w:p w14:paraId="306EEACC" w14:textId="7C4166E4" w:rsidR="00BD691B" w:rsidRDefault="00001A47" w:rsidP="00001A47">
          <w:pPr>
            <w:pStyle w:val="CitaviBibliographyEntry"/>
          </w:pPr>
          <w:bookmarkStart w:id="126" w:name="_CTVL001de413c2375cf4681943b428e35f01522"/>
          <w:r>
            <w:t xml:space="preserve">Witt, Laura Jasmin (2019): Evaluierung von Reinforcement Learning Algorithmen zur Erweiterung eines bestehenden </w:t>
          </w:r>
          <w:proofErr w:type="spellStart"/>
          <w:r>
            <w:t>Trajektorienfolgeregelungskonzeptes</w:t>
          </w:r>
          <w:proofErr w:type="spellEnd"/>
          <w:r>
            <w:t>. Masterarbeit. Freie Universität Berlin, Berlin. Online verfügbar unter https://www.mi.fu-berlin.de/inf/groups/ag-ki/Theses/Completed-theses/Master_Diploma-theses/2019/Witt/MA-Witt.pdf, zuletzt geprüft am 14.12.2022</w:t>
          </w:r>
          <w:bookmarkEnd w:id="126"/>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52"/>
          <w:footerReference w:type="first" r:id="rId53"/>
          <w:type w:val="evenPage"/>
          <w:pgSz w:w="11906" w:h="16838" w:code="9"/>
          <w:pgMar w:top="1418" w:right="1701" w:bottom="2268" w:left="1418" w:header="1276" w:footer="1276" w:gutter="0"/>
          <w:cols w:space="708"/>
          <w:docGrid w:linePitch="360"/>
        </w:sectPr>
      </w:pPr>
    </w:p>
    <w:p w14:paraId="195D14AD" w14:textId="42B038D2" w:rsidR="00694F14" w:rsidRDefault="00890F7A" w:rsidP="00890F7A">
      <w:pPr>
        <w:pStyle w:val="berschrift1"/>
        <w:numPr>
          <w:ilvl w:val="0"/>
          <w:numId w:val="0"/>
        </w:numPr>
      </w:pPr>
      <w:bookmarkStart w:id="127" w:name="_Toc121998515"/>
      <w:r>
        <w:lastRenderedPageBreak/>
        <w:t>Anhang</w:t>
      </w:r>
      <w:bookmarkEnd w:id="127"/>
    </w:p>
    <w:p w14:paraId="2654BF85" w14:textId="5DA55B38" w:rsidR="00F30160" w:rsidRDefault="006E4A0F" w:rsidP="007D136C">
      <w:pPr>
        <w:pStyle w:val="CitaviBibliographyEntry"/>
      </w:pPr>
      <w:r>
        <w:rPr>
          <w:noProof/>
        </w:rPr>
        <w:lastRenderedPageBreak/>
        <w:drawing>
          <wp:anchor distT="0" distB="0" distL="114300" distR="114300" simplePos="0" relativeHeight="251655191" behindDoc="0" locked="0" layoutInCell="1" allowOverlap="1" wp14:anchorId="2BA956DA" wp14:editId="11E90EF0">
            <wp:simplePos x="0" y="0"/>
            <wp:positionH relativeFrom="margin">
              <wp:align>center</wp:align>
            </wp:positionH>
            <wp:positionV relativeFrom="paragraph">
              <wp:posOffset>2114550</wp:posOffset>
            </wp:positionV>
            <wp:extent cx="8013700" cy="3801110"/>
            <wp:effectExtent l="0" t="8255" r="0" b="0"/>
            <wp:wrapTopAndBottom/>
            <wp:docPr id="196" name="Grafik 19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enthält.&#10;&#10;Automatisch generierte Beschreibung"/>
                    <pic:cNvPicPr/>
                  </pic:nvPicPr>
                  <pic:blipFill>
                    <a:blip r:embed="rId40"/>
                    <a:stretch>
                      <a:fillRect/>
                    </a:stretch>
                  </pic:blipFill>
                  <pic:spPr>
                    <a:xfrm rot="5400000">
                      <a:off x="0" y="0"/>
                      <a:ext cx="8013700" cy="3801110"/>
                    </a:xfrm>
                    <a:prstGeom prst="rect">
                      <a:avLst/>
                    </a:prstGeom>
                  </pic:spPr>
                </pic:pic>
              </a:graphicData>
            </a:graphic>
            <wp14:sizeRelH relativeFrom="margin">
              <wp14:pctWidth>0</wp14:pctWidth>
            </wp14:sizeRelH>
            <wp14:sizeRelV relativeFrom="margin">
              <wp14:pctHeight>0</wp14:pctHeight>
            </wp14:sizeRelV>
          </wp:anchor>
        </w:drawing>
      </w:r>
    </w:p>
    <w:p w14:paraId="22B9D84F" w14:textId="04A009B7" w:rsidR="00D93D1F" w:rsidRDefault="00D93D1F" w:rsidP="00BC2C36">
      <w:r>
        <w:rPr>
          <w:noProof/>
        </w:rPr>
        <w:lastRenderedPageBreak/>
        <w:drawing>
          <wp:anchor distT="0" distB="0" distL="114300" distR="114300" simplePos="0" relativeHeight="251676700" behindDoc="0" locked="0" layoutInCell="1" allowOverlap="1" wp14:anchorId="0AA172BF" wp14:editId="0A0C7957">
            <wp:simplePos x="0" y="0"/>
            <wp:positionH relativeFrom="margin">
              <wp:align>left</wp:align>
            </wp:positionH>
            <wp:positionV relativeFrom="paragraph">
              <wp:posOffset>1285240</wp:posOffset>
            </wp:positionV>
            <wp:extent cx="7961630" cy="5391150"/>
            <wp:effectExtent l="8890" t="0" r="0" b="0"/>
            <wp:wrapTopAndBottom/>
            <wp:docPr id="197" name="Grafik 19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Karte enthält.&#10;&#10;Automatisch generierte Beschreibung"/>
                    <pic:cNvPicPr/>
                  </pic:nvPicPr>
                  <pic:blipFill>
                    <a:blip r:embed="rId41"/>
                    <a:stretch>
                      <a:fillRect/>
                    </a:stretch>
                  </pic:blipFill>
                  <pic:spPr>
                    <a:xfrm rot="5400000">
                      <a:off x="0" y="0"/>
                      <a:ext cx="7961630" cy="5391150"/>
                    </a:xfrm>
                    <a:prstGeom prst="rect">
                      <a:avLst/>
                    </a:prstGeom>
                  </pic:spPr>
                </pic:pic>
              </a:graphicData>
            </a:graphic>
            <wp14:sizeRelH relativeFrom="margin">
              <wp14:pctWidth>0</wp14:pctWidth>
            </wp14:sizeRelH>
            <wp14:sizeRelV relativeFrom="margin">
              <wp14:pctHeight>0</wp14:pctHeight>
            </wp14:sizeRelV>
          </wp:anchor>
        </w:drawing>
      </w:r>
    </w:p>
    <w:p w14:paraId="5CCD6F3C" w14:textId="10F12E0A" w:rsidR="00BC2C36" w:rsidRDefault="00176525" w:rsidP="00BC2C36">
      <w:r>
        <w:rPr>
          <w:noProof/>
        </w:rPr>
        <w:lastRenderedPageBreak/>
        <w:drawing>
          <wp:anchor distT="0" distB="0" distL="114300" distR="114300" simplePos="0" relativeHeight="251677724" behindDoc="0" locked="0" layoutInCell="1" allowOverlap="1" wp14:anchorId="0F7FF6E6" wp14:editId="5D79CF3E">
            <wp:simplePos x="0" y="0"/>
            <wp:positionH relativeFrom="margin">
              <wp:align>center</wp:align>
            </wp:positionH>
            <wp:positionV relativeFrom="paragraph">
              <wp:posOffset>1984375</wp:posOffset>
            </wp:positionV>
            <wp:extent cx="8173085" cy="4204970"/>
            <wp:effectExtent l="2858" t="0" r="2222" b="2223"/>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rot="5400000">
                      <a:off x="0" y="0"/>
                      <a:ext cx="8173085" cy="4204970"/>
                    </a:xfrm>
                    <a:prstGeom prst="rect">
                      <a:avLst/>
                    </a:prstGeom>
                  </pic:spPr>
                </pic:pic>
              </a:graphicData>
            </a:graphic>
            <wp14:sizeRelH relativeFrom="page">
              <wp14:pctWidth>0</wp14:pctWidth>
            </wp14:sizeRelH>
            <wp14:sizeRelV relativeFrom="page">
              <wp14:pctHeight>0</wp14:pctHeight>
            </wp14:sizeRelV>
          </wp:anchor>
        </w:drawing>
      </w:r>
    </w:p>
    <w:p w14:paraId="27B408FD" w14:textId="77777777" w:rsidR="00D93D1F" w:rsidRDefault="00D93D1F" w:rsidP="00BC2C36"/>
    <w:sectPr w:rsidR="00D93D1F"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F50C3" w14:textId="77777777" w:rsidR="00C47026" w:rsidRDefault="00C47026" w:rsidP="003762F5">
      <w:pPr>
        <w:spacing w:after="0" w:line="240" w:lineRule="auto"/>
      </w:pPr>
      <w:r>
        <w:separator/>
      </w:r>
    </w:p>
  </w:endnote>
  <w:endnote w:type="continuationSeparator" w:id="0">
    <w:p w14:paraId="7E8CD511" w14:textId="77777777" w:rsidR="00C47026" w:rsidRDefault="00C47026" w:rsidP="003762F5">
      <w:pPr>
        <w:spacing w:after="0" w:line="240" w:lineRule="auto"/>
      </w:pPr>
      <w:r>
        <w:continuationSeparator/>
      </w:r>
    </w:p>
  </w:endnote>
  <w:endnote w:type="continuationNotice" w:id="1">
    <w:p w14:paraId="01182013" w14:textId="77777777" w:rsidR="00C47026" w:rsidRDefault="00C470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B54FE" w14:textId="77777777" w:rsidR="00C47026" w:rsidRDefault="00C47026" w:rsidP="003762F5">
      <w:pPr>
        <w:spacing w:after="0" w:line="240" w:lineRule="auto"/>
      </w:pPr>
      <w:r>
        <w:separator/>
      </w:r>
    </w:p>
  </w:footnote>
  <w:footnote w:type="continuationSeparator" w:id="0">
    <w:p w14:paraId="6F920005" w14:textId="77777777" w:rsidR="00C47026" w:rsidRDefault="00C47026" w:rsidP="003762F5">
      <w:pPr>
        <w:spacing w:after="0" w:line="240" w:lineRule="auto"/>
      </w:pPr>
      <w:r>
        <w:continuationSeparator/>
      </w:r>
    </w:p>
  </w:footnote>
  <w:footnote w:type="continuationNotice" w:id="1">
    <w:p w14:paraId="59CFF85C" w14:textId="77777777" w:rsidR="00C47026" w:rsidRDefault="00C470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Content>
      <w:p w14:paraId="294A6840" w14:textId="2502E4E2" w:rsidR="00B74DBE" w:rsidRDefault="00000000">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2"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3"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0"/>
  </w:num>
  <w:num w:numId="3" w16cid:durableId="693967555">
    <w:abstractNumId w:val="42"/>
  </w:num>
  <w:num w:numId="4" w16cid:durableId="528956518">
    <w:abstractNumId w:val="38"/>
  </w:num>
  <w:num w:numId="5" w16cid:durableId="765467310">
    <w:abstractNumId w:val="19"/>
  </w:num>
  <w:num w:numId="6" w16cid:durableId="1632858322">
    <w:abstractNumId w:val="40"/>
  </w:num>
  <w:num w:numId="7" w16cid:durableId="294524716">
    <w:abstractNumId w:val="20"/>
  </w:num>
  <w:num w:numId="8" w16cid:durableId="936253956">
    <w:abstractNumId w:val="28"/>
  </w:num>
  <w:num w:numId="9" w16cid:durableId="1383627440">
    <w:abstractNumId w:val="31"/>
  </w:num>
  <w:num w:numId="10" w16cid:durableId="659430498">
    <w:abstractNumId w:val="37"/>
  </w:num>
  <w:num w:numId="11" w16cid:durableId="2085179298">
    <w:abstractNumId w:val="17"/>
  </w:num>
  <w:num w:numId="12" w16cid:durableId="108286740">
    <w:abstractNumId w:val="47"/>
  </w:num>
  <w:num w:numId="13" w16cid:durableId="284703027">
    <w:abstractNumId w:val="18"/>
  </w:num>
  <w:num w:numId="14" w16cid:durableId="577524244">
    <w:abstractNumId w:val="27"/>
  </w:num>
  <w:num w:numId="15" w16cid:durableId="1233151261">
    <w:abstractNumId w:val="41"/>
  </w:num>
  <w:num w:numId="16" w16cid:durableId="674117140">
    <w:abstractNumId w:val="22"/>
  </w:num>
  <w:num w:numId="17" w16cid:durableId="1345325303">
    <w:abstractNumId w:val="16"/>
  </w:num>
  <w:num w:numId="18" w16cid:durableId="104231186">
    <w:abstractNumId w:val="29"/>
  </w:num>
  <w:num w:numId="19" w16cid:durableId="2054888911">
    <w:abstractNumId w:val="25"/>
  </w:num>
  <w:num w:numId="20" w16cid:durableId="302083413">
    <w:abstractNumId w:val="39"/>
  </w:num>
  <w:num w:numId="21" w16cid:durableId="1972520491">
    <w:abstractNumId w:val="48"/>
  </w:num>
  <w:num w:numId="22" w16cid:durableId="647592253">
    <w:abstractNumId w:val="45"/>
  </w:num>
  <w:num w:numId="23" w16cid:durableId="2083064049">
    <w:abstractNumId w:val="44"/>
  </w:num>
  <w:num w:numId="24" w16cid:durableId="427043444">
    <w:abstractNumId w:val="23"/>
  </w:num>
  <w:num w:numId="25" w16cid:durableId="739137067">
    <w:abstractNumId w:val="33"/>
  </w:num>
  <w:num w:numId="26" w16cid:durableId="995113831">
    <w:abstractNumId w:val="26"/>
  </w:num>
  <w:num w:numId="27" w16cid:durableId="1313217805">
    <w:abstractNumId w:val="24"/>
  </w:num>
  <w:num w:numId="28" w16cid:durableId="1508250495">
    <w:abstractNumId w:val="21"/>
  </w:num>
  <w:num w:numId="29" w16cid:durableId="502359711">
    <w:abstractNumId w:val="35"/>
  </w:num>
  <w:num w:numId="30" w16cid:durableId="701396267">
    <w:abstractNumId w:val="46"/>
  </w:num>
  <w:num w:numId="31" w16cid:durableId="519975745">
    <w:abstractNumId w:val="10"/>
  </w:num>
  <w:num w:numId="32" w16cid:durableId="1476679153">
    <w:abstractNumId w:val="34"/>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2"/>
  </w:num>
  <w:num w:numId="44" w16cid:durableId="220944025">
    <w:abstractNumId w:val="43"/>
  </w:num>
  <w:num w:numId="45" w16cid:durableId="1748107878">
    <w:abstractNumId w:val="12"/>
  </w:num>
  <w:num w:numId="46" w16cid:durableId="1469323030">
    <w:abstractNumId w:val="36"/>
  </w:num>
  <w:num w:numId="47" w16cid:durableId="1433747136">
    <w:abstractNumId w:val="11"/>
  </w:num>
  <w:num w:numId="48" w16cid:durableId="325943024">
    <w:abstractNumId w:val="13"/>
  </w:num>
  <w:num w:numId="49" w16cid:durableId="16445047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E51"/>
    <w:rsid w:val="00000EF3"/>
    <w:rsid w:val="0000123B"/>
    <w:rsid w:val="00001A47"/>
    <w:rsid w:val="00002FC4"/>
    <w:rsid w:val="000033C3"/>
    <w:rsid w:val="00005193"/>
    <w:rsid w:val="0000578C"/>
    <w:rsid w:val="00005956"/>
    <w:rsid w:val="00006570"/>
    <w:rsid w:val="000103D9"/>
    <w:rsid w:val="00010AC6"/>
    <w:rsid w:val="00010FAC"/>
    <w:rsid w:val="000115E9"/>
    <w:rsid w:val="0001173F"/>
    <w:rsid w:val="00012B8D"/>
    <w:rsid w:val="00017D32"/>
    <w:rsid w:val="00020695"/>
    <w:rsid w:val="00020D97"/>
    <w:rsid w:val="00022040"/>
    <w:rsid w:val="0002258B"/>
    <w:rsid w:val="000229DD"/>
    <w:rsid w:val="00022FE7"/>
    <w:rsid w:val="00024429"/>
    <w:rsid w:val="0002447A"/>
    <w:rsid w:val="000246B7"/>
    <w:rsid w:val="00025F2C"/>
    <w:rsid w:val="0002666A"/>
    <w:rsid w:val="0003034C"/>
    <w:rsid w:val="00030AA5"/>
    <w:rsid w:val="00030F4F"/>
    <w:rsid w:val="00031EAD"/>
    <w:rsid w:val="00031FA0"/>
    <w:rsid w:val="0003277F"/>
    <w:rsid w:val="00032F5E"/>
    <w:rsid w:val="00032FE0"/>
    <w:rsid w:val="00033382"/>
    <w:rsid w:val="00033B68"/>
    <w:rsid w:val="000346D7"/>
    <w:rsid w:val="000349D3"/>
    <w:rsid w:val="00035DCB"/>
    <w:rsid w:val="00035F37"/>
    <w:rsid w:val="0003714D"/>
    <w:rsid w:val="00037E7E"/>
    <w:rsid w:val="00041021"/>
    <w:rsid w:val="00041E7D"/>
    <w:rsid w:val="00042C37"/>
    <w:rsid w:val="00042D66"/>
    <w:rsid w:val="00042FD2"/>
    <w:rsid w:val="0004309D"/>
    <w:rsid w:val="00043A1E"/>
    <w:rsid w:val="00044CD3"/>
    <w:rsid w:val="00044E90"/>
    <w:rsid w:val="00045141"/>
    <w:rsid w:val="000460AE"/>
    <w:rsid w:val="0004655B"/>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6050C"/>
    <w:rsid w:val="000613E8"/>
    <w:rsid w:val="000628F9"/>
    <w:rsid w:val="00062F63"/>
    <w:rsid w:val="00063BC7"/>
    <w:rsid w:val="0006430A"/>
    <w:rsid w:val="000646F8"/>
    <w:rsid w:val="00064B8A"/>
    <w:rsid w:val="00065612"/>
    <w:rsid w:val="000661A5"/>
    <w:rsid w:val="00066B0C"/>
    <w:rsid w:val="000670C5"/>
    <w:rsid w:val="00067FEE"/>
    <w:rsid w:val="0007061D"/>
    <w:rsid w:val="00071676"/>
    <w:rsid w:val="00071680"/>
    <w:rsid w:val="00072405"/>
    <w:rsid w:val="00074023"/>
    <w:rsid w:val="00075655"/>
    <w:rsid w:val="00076495"/>
    <w:rsid w:val="00076A80"/>
    <w:rsid w:val="00077C8B"/>
    <w:rsid w:val="000809A5"/>
    <w:rsid w:val="00082499"/>
    <w:rsid w:val="00083635"/>
    <w:rsid w:val="0008375E"/>
    <w:rsid w:val="00083B8C"/>
    <w:rsid w:val="00083E0C"/>
    <w:rsid w:val="00084A8A"/>
    <w:rsid w:val="00084DFA"/>
    <w:rsid w:val="00084E19"/>
    <w:rsid w:val="0008532D"/>
    <w:rsid w:val="0008698F"/>
    <w:rsid w:val="00086A0F"/>
    <w:rsid w:val="000907A2"/>
    <w:rsid w:val="00091EB7"/>
    <w:rsid w:val="000924FE"/>
    <w:rsid w:val="000925AD"/>
    <w:rsid w:val="0009364B"/>
    <w:rsid w:val="00093BAA"/>
    <w:rsid w:val="0009551F"/>
    <w:rsid w:val="00096072"/>
    <w:rsid w:val="0009788A"/>
    <w:rsid w:val="00097DBA"/>
    <w:rsid w:val="000A0878"/>
    <w:rsid w:val="000A0A2B"/>
    <w:rsid w:val="000A10C8"/>
    <w:rsid w:val="000A134F"/>
    <w:rsid w:val="000A137B"/>
    <w:rsid w:val="000A18E2"/>
    <w:rsid w:val="000A1E39"/>
    <w:rsid w:val="000A2A41"/>
    <w:rsid w:val="000A56CD"/>
    <w:rsid w:val="000A714C"/>
    <w:rsid w:val="000A7258"/>
    <w:rsid w:val="000A746C"/>
    <w:rsid w:val="000B0322"/>
    <w:rsid w:val="000B12B0"/>
    <w:rsid w:val="000B23C1"/>
    <w:rsid w:val="000B2A94"/>
    <w:rsid w:val="000B33C3"/>
    <w:rsid w:val="000B3EA3"/>
    <w:rsid w:val="000B412B"/>
    <w:rsid w:val="000B667E"/>
    <w:rsid w:val="000B70CF"/>
    <w:rsid w:val="000B7955"/>
    <w:rsid w:val="000C036A"/>
    <w:rsid w:val="000C0B0B"/>
    <w:rsid w:val="000C154D"/>
    <w:rsid w:val="000C1F24"/>
    <w:rsid w:val="000C23A9"/>
    <w:rsid w:val="000C24AA"/>
    <w:rsid w:val="000C2617"/>
    <w:rsid w:val="000C28C5"/>
    <w:rsid w:val="000C2B06"/>
    <w:rsid w:val="000C5AF4"/>
    <w:rsid w:val="000C6629"/>
    <w:rsid w:val="000C7280"/>
    <w:rsid w:val="000C757A"/>
    <w:rsid w:val="000D00F5"/>
    <w:rsid w:val="000D05EA"/>
    <w:rsid w:val="000D356E"/>
    <w:rsid w:val="000D5CCE"/>
    <w:rsid w:val="000D5D3F"/>
    <w:rsid w:val="000D5DAA"/>
    <w:rsid w:val="000D615E"/>
    <w:rsid w:val="000D739E"/>
    <w:rsid w:val="000E09CF"/>
    <w:rsid w:val="000E1AC4"/>
    <w:rsid w:val="000E1CB1"/>
    <w:rsid w:val="000E421A"/>
    <w:rsid w:val="000E4DB1"/>
    <w:rsid w:val="000E52AB"/>
    <w:rsid w:val="000E627A"/>
    <w:rsid w:val="000F0714"/>
    <w:rsid w:val="000F073C"/>
    <w:rsid w:val="000F1EF5"/>
    <w:rsid w:val="000F21E6"/>
    <w:rsid w:val="000F2414"/>
    <w:rsid w:val="000F27B5"/>
    <w:rsid w:val="000F3694"/>
    <w:rsid w:val="000F498D"/>
    <w:rsid w:val="000F5565"/>
    <w:rsid w:val="000F5590"/>
    <w:rsid w:val="000F57D5"/>
    <w:rsid w:val="000F63E1"/>
    <w:rsid w:val="000F7698"/>
    <w:rsid w:val="000F7DB7"/>
    <w:rsid w:val="000F7E5B"/>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5003"/>
    <w:rsid w:val="001156C2"/>
    <w:rsid w:val="001162D2"/>
    <w:rsid w:val="00116DEC"/>
    <w:rsid w:val="00117B7E"/>
    <w:rsid w:val="001202CD"/>
    <w:rsid w:val="00120C74"/>
    <w:rsid w:val="00121402"/>
    <w:rsid w:val="001222DA"/>
    <w:rsid w:val="00122437"/>
    <w:rsid w:val="00122869"/>
    <w:rsid w:val="00122B80"/>
    <w:rsid w:val="0012323B"/>
    <w:rsid w:val="00123296"/>
    <w:rsid w:val="00124FD1"/>
    <w:rsid w:val="001250B9"/>
    <w:rsid w:val="00126B09"/>
    <w:rsid w:val="00126D01"/>
    <w:rsid w:val="00127471"/>
    <w:rsid w:val="0012775B"/>
    <w:rsid w:val="0013065B"/>
    <w:rsid w:val="001308CC"/>
    <w:rsid w:val="001311A8"/>
    <w:rsid w:val="0013194A"/>
    <w:rsid w:val="00133C6D"/>
    <w:rsid w:val="001348E7"/>
    <w:rsid w:val="00134B6D"/>
    <w:rsid w:val="0013530E"/>
    <w:rsid w:val="001353EA"/>
    <w:rsid w:val="001356AA"/>
    <w:rsid w:val="00136E67"/>
    <w:rsid w:val="00137CF1"/>
    <w:rsid w:val="00137F55"/>
    <w:rsid w:val="00140179"/>
    <w:rsid w:val="00140234"/>
    <w:rsid w:val="001403C3"/>
    <w:rsid w:val="001404C5"/>
    <w:rsid w:val="00141208"/>
    <w:rsid w:val="00141C5E"/>
    <w:rsid w:val="00141F3A"/>
    <w:rsid w:val="00142B4A"/>
    <w:rsid w:val="00143504"/>
    <w:rsid w:val="00143C18"/>
    <w:rsid w:val="00143D81"/>
    <w:rsid w:val="001440AA"/>
    <w:rsid w:val="00144823"/>
    <w:rsid w:val="00144C8B"/>
    <w:rsid w:val="00144D7F"/>
    <w:rsid w:val="00144DA3"/>
    <w:rsid w:val="001450E0"/>
    <w:rsid w:val="001462A6"/>
    <w:rsid w:val="001478F7"/>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CDA"/>
    <w:rsid w:val="00162E20"/>
    <w:rsid w:val="00162F3F"/>
    <w:rsid w:val="00162F62"/>
    <w:rsid w:val="00163565"/>
    <w:rsid w:val="001637E4"/>
    <w:rsid w:val="00163881"/>
    <w:rsid w:val="00163926"/>
    <w:rsid w:val="00163BD2"/>
    <w:rsid w:val="00164A54"/>
    <w:rsid w:val="00164ACB"/>
    <w:rsid w:val="0016598B"/>
    <w:rsid w:val="00165E33"/>
    <w:rsid w:val="0016601D"/>
    <w:rsid w:val="001674EA"/>
    <w:rsid w:val="001678DB"/>
    <w:rsid w:val="00171C33"/>
    <w:rsid w:val="00172D33"/>
    <w:rsid w:val="00174ABC"/>
    <w:rsid w:val="00175997"/>
    <w:rsid w:val="001763BB"/>
    <w:rsid w:val="00176525"/>
    <w:rsid w:val="001766A9"/>
    <w:rsid w:val="001766AA"/>
    <w:rsid w:val="001767D5"/>
    <w:rsid w:val="001771D7"/>
    <w:rsid w:val="00177A5D"/>
    <w:rsid w:val="001800A3"/>
    <w:rsid w:val="0018119A"/>
    <w:rsid w:val="001822AC"/>
    <w:rsid w:val="001828BF"/>
    <w:rsid w:val="00183405"/>
    <w:rsid w:val="00183B8A"/>
    <w:rsid w:val="00184377"/>
    <w:rsid w:val="001844CC"/>
    <w:rsid w:val="00184635"/>
    <w:rsid w:val="00185BB5"/>
    <w:rsid w:val="0018620B"/>
    <w:rsid w:val="0018688C"/>
    <w:rsid w:val="00186DC0"/>
    <w:rsid w:val="00187646"/>
    <w:rsid w:val="00187650"/>
    <w:rsid w:val="00187AB7"/>
    <w:rsid w:val="00187D2C"/>
    <w:rsid w:val="00190416"/>
    <w:rsid w:val="0019185B"/>
    <w:rsid w:val="00192D87"/>
    <w:rsid w:val="00192EC8"/>
    <w:rsid w:val="00193D35"/>
    <w:rsid w:val="001945CC"/>
    <w:rsid w:val="00194F82"/>
    <w:rsid w:val="001950ED"/>
    <w:rsid w:val="001950F1"/>
    <w:rsid w:val="0019579F"/>
    <w:rsid w:val="0019607F"/>
    <w:rsid w:val="00196356"/>
    <w:rsid w:val="001965F9"/>
    <w:rsid w:val="00197075"/>
    <w:rsid w:val="0019739D"/>
    <w:rsid w:val="00197660"/>
    <w:rsid w:val="0019788B"/>
    <w:rsid w:val="00197AE7"/>
    <w:rsid w:val="001A02F7"/>
    <w:rsid w:val="001A06DE"/>
    <w:rsid w:val="001A24EF"/>
    <w:rsid w:val="001A31E6"/>
    <w:rsid w:val="001A376E"/>
    <w:rsid w:val="001A385D"/>
    <w:rsid w:val="001A5F54"/>
    <w:rsid w:val="001A66F3"/>
    <w:rsid w:val="001A6775"/>
    <w:rsid w:val="001A68DC"/>
    <w:rsid w:val="001A6D34"/>
    <w:rsid w:val="001A6F64"/>
    <w:rsid w:val="001B09F4"/>
    <w:rsid w:val="001B1D3C"/>
    <w:rsid w:val="001B2511"/>
    <w:rsid w:val="001B41CD"/>
    <w:rsid w:val="001B440D"/>
    <w:rsid w:val="001B524A"/>
    <w:rsid w:val="001B58E1"/>
    <w:rsid w:val="001B590C"/>
    <w:rsid w:val="001B5BE4"/>
    <w:rsid w:val="001B6071"/>
    <w:rsid w:val="001B6943"/>
    <w:rsid w:val="001B6F9F"/>
    <w:rsid w:val="001B7460"/>
    <w:rsid w:val="001B7D49"/>
    <w:rsid w:val="001C0067"/>
    <w:rsid w:val="001C116A"/>
    <w:rsid w:val="001C1D1D"/>
    <w:rsid w:val="001C2A66"/>
    <w:rsid w:val="001C3329"/>
    <w:rsid w:val="001C5401"/>
    <w:rsid w:val="001C569F"/>
    <w:rsid w:val="001C68DD"/>
    <w:rsid w:val="001C6A3E"/>
    <w:rsid w:val="001D04D7"/>
    <w:rsid w:val="001D0648"/>
    <w:rsid w:val="001D2099"/>
    <w:rsid w:val="001D2EA5"/>
    <w:rsid w:val="001D3101"/>
    <w:rsid w:val="001D38E2"/>
    <w:rsid w:val="001D38E4"/>
    <w:rsid w:val="001D4622"/>
    <w:rsid w:val="001D4B62"/>
    <w:rsid w:val="001D4E29"/>
    <w:rsid w:val="001D504C"/>
    <w:rsid w:val="001D5A8D"/>
    <w:rsid w:val="001D5C81"/>
    <w:rsid w:val="001D6AD4"/>
    <w:rsid w:val="001D6C90"/>
    <w:rsid w:val="001D6CE2"/>
    <w:rsid w:val="001D6EC6"/>
    <w:rsid w:val="001D748F"/>
    <w:rsid w:val="001D7F35"/>
    <w:rsid w:val="001E09B7"/>
    <w:rsid w:val="001E119A"/>
    <w:rsid w:val="001E1601"/>
    <w:rsid w:val="001E20DB"/>
    <w:rsid w:val="001E4247"/>
    <w:rsid w:val="001E605B"/>
    <w:rsid w:val="001E65D4"/>
    <w:rsid w:val="001E66A4"/>
    <w:rsid w:val="001E6964"/>
    <w:rsid w:val="001E6BBE"/>
    <w:rsid w:val="001E7426"/>
    <w:rsid w:val="001E7AF5"/>
    <w:rsid w:val="001E7D17"/>
    <w:rsid w:val="001E7D25"/>
    <w:rsid w:val="001F0FFC"/>
    <w:rsid w:val="001F1ABA"/>
    <w:rsid w:val="001F1CD2"/>
    <w:rsid w:val="001F2130"/>
    <w:rsid w:val="001F3249"/>
    <w:rsid w:val="001F3F8C"/>
    <w:rsid w:val="001F450F"/>
    <w:rsid w:val="001F5FDB"/>
    <w:rsid w:val="001F66E8"/>
    <w:rsid w:val="001F72C2"/>
    <w:rsid w:val="002001A8"/>
    <w:rsid w:val="00201178"/>
    <w:rsid w:val="00201B8E"/>
    <w:rsid w:val="002028D8"/>
    <w:rsid w:val="00202A77"/>
    <w:rsid w:val="00202B76"/>
    <w:rsid w:val="00202FFD"/>
    <w:rsid w:val="00203124"/>
    <w:rsid w:val="00204923"/>
    <w:rsid w:val="00205265"/>
    <w:rsid w:val="00206236"/>
    <w:rsid w:val="00206319"/>
    <w:rsid w:val="002066AF"/>
    <w:rsid w:val="002077BD"/>
    <w:rsid w:val="002078B3"/>
    <w:rsid w:val="00207FD7"/>
    <w:rsid w:val="00210432"/>
    <w:rsid w:val="00210495"/>
    <w:rsid w:val="002108DE"/>
    <w:rsid w:val="00211BBB"/>
    <w:rsid w:val="00211EF3"/>
    <w:rsid w:val="002126E0"/>
    <w:rsid w:val="00212B88"/>
    <w:rsid w:val="00212D2F"/>
    <w:rsid w:val="00213696"/>
    <w:rsid w:val="00214949"/>
    <w:rsid w:val="00214D0A"/>
    <w:rsid w:val="0021551F"/>
    <w:rsid w:val="00216749"/>
    <w:rsid w:val="0021684B"/>
    <w:rsid w:val="00216A0B"/>
    <w:rsid w:val="00216F97"/>
    <w:rsid w:val="002170C8"/>
    <w:rsid w:val="002203D0"/>
    <w:rsid w:val="0022075D"/>
    <w:rsid w:val="00224AD1"/>
    <w:rsid w:val="00224DC3"/>
    <w:rsid w:val="0022559F"/>
    <w:rsid w:val="00226502"/>
    <w:rsid w:val="002309BF"/>
    <w:rsid w:val="00231D5E"/>
    <w:rsid w:val="002322AB"/>
    <w:rsid w:val="00232992"/>
    <w:rsid w:val="00233387"/>
    <w:rsid w:val="00233C40"/>
    <w:rsid w:val="00234707"/>
    <w:rsid w:val="00234C0F"/>
    <w:rsid w:val="00234C10"/>
    <w:rsid w:val="002351BC"/>
    <w:rsid w:val="002361AF"/>
    <w:rsid w:val="00236C88"/>
    <w:rsid w:val="00236F69"/>
    <w:rsid w:val="002371ED"/>
    <w:rsid w:val="002374C7"/>
    <w:rsid w:val="00240000"/>
    <w:rsid w:val="002400C4"/>
    <w:rsid w:val="002406A8"/>
    <w:rsid w:val="00240E0F"/>
    <w:rsid w:val="00241279"/>
    <w:rsid w:val="00242950"/>
    <w:rsid w:val="00243A1A"/>
    <w:rsid w:val="0024400C"/>
    <w:rsid w:val="00244978"/>
    <w:rsid w:val="00245BD4"/>
    <w:rsid w:val="002460BE"/>
    <w:rsid w:val="002474A3"/>
    <w:rsid w:val="0025002A"/>
    <w:rsid w:val="00250126"/>
    <w:rsid w:val="00254CA4"/>
    <w:rsid w:val="00254E64"/>
    <w:rsid w:val="00254F14"/>
    <w:rsid w:val="00255783"/>
    <w:rsid w:val="00255F0A"/>
    <w:rsid w:val="002563BE"/>
    <w:rsid w:val="00257BE4"/>
    <w:rsid w:val="00260262"/>
    <w:rsid w:val="00261754"/>
    <w:rsid w:val="00261AA0"/>
    <w:rsid w:val="00261FA6"/>
    <w:rsid w:val="0026205A"/>
    <w:rsid w:val="0026228B"/>
    <w:rsid w:val="00262548"/>
    <w:rsid w:val="00263071"/>
    <w:rsid w:val="0026323F"/>
    <w:rsid w:val="00263E7A"/>
    <w:rsid w:val="00263EAD"/>
    <w:rsid w:val="00264343"/>
    <w:rsid w:val="00264BFE"/>
    <w:rsid w:val="002672A0"/>
    <w:rsid w:val="00267434"/>
    <w:rsid w:val="00267D01"/>
    <w:rsid w:val="002702A7"/>
    <w:rsid w:val="002705C6"/>
    <w:rsid w:val="00271104"/>
    <w:rsid w:val="002713CC"/>
    <w:rsid w:val="00271638"/>
    <w:rsid w:val="00272D9D"/>
    <w:rsid w:val="00273390"/>
    <w:rsid w:val="002733CD"/>
    <w:rsid w:val="002734A0"/>
    <w:rsid w:val="00274081"/>
    <w:rsid w:val="00276D4A"/>
    <w:rsid w:val="00277805"/>
    <w:rsid w:val="00277C8E"/>
    <w:rsid w:val="00277E11"/>
    <w:rsid w:val="00280045"/>
    <w:rsid w:val="002815E6"/>
    <w:rsid w:val="0028162D"/>
    <w:rsid w:val="00282D03"/>
    <w:rsid w:val="00283229"/>
    <w:rsid w:val="002833B5"/>
    <w:rsid w:val="002837F6"/>
    <w:rsid w:val="00283A61"/>
    <w:rsid w:val="00284F0E"/>
    <w:rsid w:val="00285FE0"/>
    <w:rsid w:val="002860DA"/>
    <w:rsid w:val="00286CFF"/>
    <w:rsid w:val="00287841"/>
    <w:rsid w:val="00287BBE"/>
    <w:rsid w:val="002901E5"/>
    <w:rsid w:val="0029028D"/>
    <w:rsid w:val="002909D0"/>
    <w:rsid w:val="002913E4"/>
    <w:rsid w:val="0029285A"/>
    <w:rsid w:val="00292C9F"/>
    <w:rsid w:val="00293544"/>
    <w:rsid w:val="00295574"/>
    <w:rsid w:val="00295580"/>
    <w:rsid w:val="00296DAD"/>
    <w:rsid w:val="0029707C"/>
    <w:rsid w:val="0029735C"/>
    <w:rsid w:val="00297895"/>
    <w:rsid w:val="00297AF6"/>
    <w:rsid w:val="00297B69"/>
    <w:rsid w:val="002A0177"/>
    <w:rsid w:val="002A1841"/>
    <w:rsid w:val="002A1BE7"/>
    <w:rsid w:val="002A3211"/>
    <w:rsid w:val="002A40AE"/>
    <w:rsid w:val="002A41A5"/>
    <w:rsid w:val="002A4706"/>
    <w:rsid w:val="002A49D8"/>
    <w:rsid w:val="002A589F"/>
    <w:rsid w:val="002A5AEE"/>
    <w:rsid w:val="002A5C04"/>
    <w:rsid w:val="002A7284"/>
    <w:rsid w:val="002A7443"/>
    <w:rsid w:val="002A797F"/>
    <w:rsid w:val="002A7CA4"/>
    <w:rsid w:val="002B0CBD"/>
    <w:rsid w:val="002B1505"/>
    <w:rsid w:val="002B1C81"/>
    <w:rsid w:val="002B21C2"/>
    <w:rsid w:val="002B24BD"/>
    <w:rsid w:val="002B2DFA"/>
    <w:rsid w:val="002B39BB"/>
    <w:rsid w:val="002B4860"/>
    <w:rsid w:val="002B5A9F"/>
    <w:rsid w:val="002B5F25"/>
    <w:rsid w:val="002B6068"/>
    <w:rsid w:val="002B6727"/>
    <w:rsid w:val="002B6931"/>
    <w:rsid w:val="002B6A23"/>
    <w:rsid w:val="002B6C58"/>
    <w:rsid w:val="002B76A0"/>
    <w:rsid w:val="002B788B"/>
    <w:rsid w:val="002B7A3D"/>
    <w:rsid w:val="002B7A44"/>
    <w:rsid w:val="002C03D5"/>
    <w:rsid w:val="002C0D58"/>
    <w:rsid w:val="002C1FB6"/>
    <w:rsid w:val="002C3319"/>
    <w:rsid w:val="002C39B4"/>
    <w:rsid w:val="002C3A9E"/>
    <w:rsid w:val="002C3C38"/>
    <w:rsid w:val="002C49B8"/>
    <w:rsid w:val="002C5033"/>
    <w:rsid w:val="002C5FE9"/>
    <w:rsid w:val="002C619B"/>
    <w:rsid w:val="002C662F"/>
    <w:rsid w:val="002C6E77"/>
    <w:rsid w:val="002C7DC8"/>
    <w:rsid w:val="002D0143"/>
    <w:rsid w:val="002D0E43"/>
    <w:rsid w:val="002D1215"/>
    <w:rsid w:val="002D1785"/>
    <w:rsid w:val="002D1ACC"/>
    <w:rsid w:val="002D20EA"/>
    <w:rsid w:val="002D32E5"/>
    <w:rsid w:val="002D4035"/>
    <w:rsid w:val="002D557B"/>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A3E"/>
    <w:rsid w:val="002F345B"/>
    <w:rsid w:val="002F3B33"/>
    <w:rsid w:val="002F42F0"/>
    <w:rsid w:val="002F4777"/>
    <w:rsid w:val="002F61B8"/>
    <w:rsid w:val="002F79B3"/>
    <w:rsid w:val="002F7A0E"/>
    <w:rsid w:val="002F7E17"/>
    <w:rsid w:val="00301DD0"/>
    <w:rsid w:val="00301F27"/>
    <w:rsid w:val="00302470"/>
    <w:rsid w:val="003024B1"/>
    <w:rsid w:val="0030305F"/>
    <w:rsid w:val="003031B9"/>
    <w:rsid w:val="003033DD"/>
    <w:rsid w:val="00303EDE"/>
    <w:rsid w:val="0030409D"/>
    <w:rsid w:val="003042C0"/>
    <w:rsid w:val="00304EDB"/>
    <w:rsid w:val="003052DE"/>
    <w:rsid w:val="00305F33"/>
    <w:rsid w:val="00306BBB"/>
    <w:rsid w:val="00307CBE"/>
    <w:rsid w:val="003106FF"/>
    <w:rsid w:val="00311172"/>
    <w:rsid w:val="00313742"/>
    <w:rsid w:val="00313E25"/>
    <w:rsid w:val="00314901"/>
    <w:rsid w:val="00314C63"/>
    <w:rsid w:val="003154F5"/>
    <w:rsid w:val="00315667"/>
    <w:rsid w:val="003159B7"/>
    <w:rsid w:val="003167B1"/>
    <w:rsid w:val="00316D83"/>
    <w:rsid w:val="003201DF"/>
    <w:rsid w:val="00320353"/>
    <w:rsid w:val="003207F7"/>
    <w:rsid w:val="00320A08"/>
    <w:rsid w:val="003220D3"/>
    <w:rsid w:val="00322501"/>
    <w:rsid w:val="003225DF"/>
    <w:rsid w:val="0032326E"/>
    <w:rsid w:val="0032381B"/>
    <w:rsid w:val="00324170"/>
    <w:rsid w:val="00324691"/>
    <w:rsid w:val="00325D10"/>
    <w:rsid w:val="00326F49"/>
    <w:rsid w:val="00331C79"/>
    <w:rsid w:val="00331EAB"/>
    <w:rsid w:val="0033263B"/>
    <w:rsid w:val="00332789"/>
    <w:rsid w:val="0033310E"/>
    <w:rsid w:val="003334BB"/>
    <w:rsid w:val="00333E62"/>
    <w:rsid w:val="00334418"/>
    <w:rsid w:val="003363CC"/>
    <w:rsid w:val="00337E7D"/>
    <w:rsid w:val="00337F53"/>
    <w:rsid w:val="00337FB2"/>
    <w:rsid w:val="0034150F"/>
    <w:rsid w:val="00342996"/>
    <w:rsid w:val="00344021"/>
    <w:rsid w:val="00344707"/>
    <w:rsid w:val="00345101"/>
    <w:rsid w:val="0034637E"/>
    <w:rsid w:val="003463E4"/>
    <w:rsid w:val="00346D6B"/>
    <w:rsid w:val="003474EE"/>
    <w:rsid w:val="00350C55"/>
    <w:rsid w:val="00350FD3"/>
    <w:rsid w:val="00351163"/>
    <w:rsid w:val="0035168E"/>
    <w:rsid w:val="00351BED"/>
    <w:rsid w:val="00352A71"/>
    <w:rsid w:val="00353620"/>
    <w:rsid w:val="00356C45"/>
    <w:rsid w:val="0035716D"/>
    <w:rsid w:val="003573A8"/>
    <w:rsid w:val="003574DB"/>
    <w:rsid w:val="00357981"/>
    <w:rsid w:val="00357CBB"/>
    <w:rsid w:val="0036086E"/>
    <w:rsid w:val="003609DF"/>
    <w:rsid w:val="00360B1D"/>
    <w:rsid w:val="00360DA2"/>
    <w:rsid w:val="00361391"/>
    <w:rsid w:val="00362668"/>
    <w:rsid w:val="00362802"/>
    <w:rsid w:val="003631C7"/>
    <w:rsid w:val="003641DC"/>
    <w:rsid w:val="00364EBD"/>
    <w:rsid w:val="00364EE5"/>
    <w:rsid w:val="00364EEC"/>
    <w:rsid w:val="00365932"/>
    <w:rsid w:val="00366F09"/>
    <w:rsid w:val="00370EC0"/>
    <w:rsid w:val="00371AA1"/>
    <w:rsid w:val="00372DA4"/>
    <w:rsid w:val="00373626"/>
    <w:rsid w:val="0037367B"/>
    <w:rsid w:val="00373C4C"/>
    <w:rsid w:val="00373E94"/>
    <w:rsid w:val="00374FC3"/>
    <w:rsid w:val="00375099"/>
    <w:rsid w:val="0037596C"/>
    <w:rsid w:val="00375D90"/>
    <w:rsid w:val="003762F5"/>
    <w:rsid w:val="003800F3"/>
    <w:rsid w:val="0038155A"/>
    <w:rsid w:val="003848A5"/>
    <w:rsid w:val="00385AC5"/>
    <w:rsid w:val="00385E04"/>
    <w:rsid w:val="003867DB"/>
    <w:rsid w:val="00386F7A"/>
    <w:rsid w:val="003879E8"/>
    <w:rsid w:val="00387DF8"/>
    <w:rsid w:val="00392DAF"/>
    <w:rsid w:val="00393282"/>
    <w:rsid w:val="003953EB"/>
    <w:rsid w:val="0039556B"/>
    <w:rsid w:val="003955CD"/>
    <w:rsid w:val="00395AC5"/>
    <w:rsid w:val="00395C78"/>
    <w:rsid w:val="003961C3"/>
    <w:rsid w:val="00396485"/>
    <w:rsid w:val="00396691"/>
    <w:rsid w:val="003A02AF"/>
    <w:rsid w:val="003A04BB"/>
    <w:rsid w:val="003A0AAD"/>
    <w:rsid w:val="003A17EF"/>
    <w:rsid w:val="003A210E"/>
    <w:rsid w:val="003A2297"/>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27"/>
    <w:rsid w:val="003B400A"/>
    <w:rsid w:val="003B4687"/>
    <w:rsid w:val="003B47AF"/>
    <w:rsid w:val="003B552E"/>
    <w:rsid w:val="003B69F2"/>
    <w:rsid w:val="003B76AD"/>
    <w:rsid w:val="003B7B6F"/>
    <w:rsid w:val="003B7B8E"/>
    <w:rsid w:val="003C0FC1"/>
    <w:rsid w:val="003C113A"/>
    <w:rsid w:val="003C1204"/>
    <w:rsid w:val="003C13B0"/>
    <w:rsid w:val="003C1C3D"/>
    <w:rsid w:val="003C2B41"/>
    <w:rsid w:val="003C34B8"/>
    <w:rsid w:val="003C5D14"/>
    <w:rsid w:val="003C5D9A"/>
    <w:rsid w:val="003C6D78"/>
    <w:rsid w:val="003C6FE1"/>
    <w:rsid w:val="003C74DC"/>
    <w:rsid w:val="003C7FB2"/>
    <w:rsid w:val="003D12EC"/>
    <w:rsid w:val="003D1D0B"/>
    <w:rsid w:val="003D379E"/>
    <w:rsid w:val="003D418A"/>
    <w:rsid w:val="003D454A"/>
    <w:rsid w:val="003D4CDF"/>
    <w:rsid w:val="003D4CFC"/>
    <w:rsid w:val="003D5032"/>
    <w:rsid w:val="003D505D"/>
    <w:rsid w:val="003D58BF"/>
    <w:rsid w:val="003D6830"/>
    <w:rsid w:val="003D6F87"/>
    <w:rsid w:val="003D7344"/>
    <w:rsid w:val="003D767D"/>
    <w:rsid w:val="003D7F76"/>
    <w:rsid w:val="003E00CD"/>
    <w:rsid w:val="003E1714"/>
    <w:rsid w:val="003E2760"/>
    <w:rsid w:val="003E27DF"/>
    <w:rsid w:val="003E32B3"/>
    <w:rsid w:val="003E40DB"/>
    <w:rsid w:val="003E4221"/>
    <w:rsid w:val="003E5A35"/>
    <w:rsid w:val="003E5A6D"/>
    <w:rsid w:val="003E66C1"/>
    <w:rsid w:val="003E715E"/>
    <w:rsid w:val="003E7C59"/>
    <w:rsid w:val="003F02B7"/>
    <w:rsid w:val="003F09F2"/>
    <w:rsid w:val="003F0D3E"/>
    <w:rsid w:val="003F11D2"/>
    <w:rsid w:val="003F11D4"/>
    <w:rsid w:val="003F18FB"/>
    <w:rsid w:val="003F2D20"/>
    <w:rsid w:val="003F385A"/>
    <w:rsid w:val="003F3E30"/>
    <w:rsid w:val="003F3EC2"/>
    <w:rsid w:val="003F44C7"/>
    <w:rsid w:val="003F4F29"/>
    <w:rsid w:val="003F642C"/>
    <w:rsid w:val="003F6B8B"/>
    <w:rsid w:val="003F76E5"/>
    <w:rsid w:val="003F785C"/>
    <w:rsid w:val="003F789F"/>
    <w:rsid w:val="003F7B9A"/>
    <w:rsid w:val="004008CA"/>
    <w:rsid w:val="00400D26"/>
    <w:rsid w:val="0040144D"/>
    <w:rsid w:val="00401552"/>
    <w:rsid w:val="004024A3"/>
    <w:rsid w:val="00402ECE"/>
    <w:rsid w:val="00403404"/>
    <w:rsid w:val="004106E3"/>
    <w:rsid w:val="00410A49"/>
    <w:rsid w:val="00410F6A"/>
    <w:rsid w:val="00411D7B"/>
    <w:rsid w:val="0041386C"/>
    <w:rsid w:val="00414DE8"/>
    <w:rsid w:val="00414E28"/>
    <w:rsid w:val="00416229"/>
    <w:rsid w:val="004166AE"/>
    <w:rsid w:val="00416EED"/>
    <w:rsid w:val="004179F4"/>
    <w:rsid w:val="00417C57"/>
    <w:rsid w:val="004207C8"/>
    <w:rsid w:val="00420D61"/>
    <w:rsid w:val="0042112E"/>
    <w:rsid w:val="0042116D"/>
    <w:rsid w:val="00421C82"/>
    <w:rsid w:val="004223BB"/>
    <w:rsid w:val="00423BB9"/>
    <w:rsid w:val="00423ECE"/>
    <w:rsid w:val="00424216"/>
    <w:rsid w:val="00424499"/>
    <w:rsid w:val="00424B4B"/>
    <w:rsid w:val="00427C66"/>
    <w:rsid w:val="00430D28"/>
    <w:rsid w:val="00431153"/>
    <w:rsid w:val="0043178D"/>
    <w:rsid w:val="00431D45"/>
    <w:rsid w:val="004324E6"/>
    <w:rsid w:val="00432804"/>
    <w:rsid w:val="00435033"/>
    <w:rsid w:val="004366EF"/>
    <w:rsid w:val="00436B1D"/>
    <w:rsid w:val="00436E18"/>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5069"/>
    <w:rsid w:val="004452EC"/>
    <w:rsid w:val="00446033"/>
    <w:rsid w:val="00446705"/>
    <w:rsid w:val="00447634"/>
    <w:rsid w:val="00450317"/>
    <w:rsid w:val="004514A3"/>
    <w:rsid w:val="00452060"/>
    <w:rsid w:val="004529F0"/>
    <w:rsid w:val="00452BC3"/>
    <w:rsid w:val="00453163"/>
    <w:rsid w:val="00453F33"/>
    <w:rsid w:val="00454624"/>
    <w:rsid w:val="00454B7D"/>
    <w:rsid w:val="00454F20"/>
    <w:rsid w:val="00456538"/>
    <w:rsid w:val="00456BA1"/>
    <w:rsid w:val="0045748D"/>
    <w:rsid w:val="00457D0F"/>
    <w:rsid w:val="00460578"/>
    <w:rsid w:val="004608E5"/>
    <w:rsid w:val="00460B77"/>
    <w:rsid w:val="00462771"/>
    <w:rsid w:val="004642B3"/>
    <w:rsid w:val="00464482"/>
    <w:rsid w:val="00465A33"/>
    <w:rsid w:val="00467226"/>
    <w:rsid w:val="004700E2"/>
    <w:rsid w:val="004708B7"/>
    <w:rsid w:val="00470CA9"/>
    <w:rsid w:val="004712F7"/>
    <w:rsid w:val="0047190D"/>
    <w:rsid w:val="00471B24"/>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247C"/>
    <w:rsid w:val="00483426"/>
    <w:rsid w:val="00483D28"/>
    <w:rsid w:val="00484C52"/>
    <w:rsid w:val="004850E4"/>
    <w:rsid w:val="004853D5"/>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7167"/>
    <w:rsid w:val="00497A94"/>
    <w:rsid w:val="004A0D6A"/>
    <w:rsid w:val="004A12EF"/>
    <w:rsid w:val="004A1AB4"/>
    <w:rsid w:val="004A257A"/>
    <w:rsid w:val="004A25C4"/>
    <w:rsid w:val="004A3366"/>
    <w:rsid w:val="004A38CD"/>
    <w:rsid w:val="004A4E16"/>
    <w:rsid w:val="004A5019"/>
    <w:rsid w:val="004A5C35"/>
    <w:rsid w:val="004A6EC8"/>
    <w:rsid w:val="004A70CC"/>
    <w:rsid w:val="004A75D5"/>
    <w:rsid w:val="004B0369"/>
    <w:rsid w:val="004B05DA"/>
    <w:rsid w:val="004B077F"/>
    <w:rsid w:val="004B0B26"/>
    <w:rsid w:val="004B219D"/>
    <w:rsid w:val="004B2253"/>
    <w:rsid w:val="004B29C8"/>
    <w:rsid w:val="004B345D"/>
    <w:rsid w:val="004B3E2A"/>
    <w:rsid w:val="004B4C42"/>
    <w:rsid w:val="004B6FD3"/>
    <w:rsid w:val="004B7017"/>
    <w:rsid w:val="004B7DCA"/>
    <w:rsid w:val="004B7EF4"/>
    <w:rsid w:val="004C05A9"/>
    <w:rsid w:val="004C0AC7"/>
    <w:rsid w:val="004C0FE6"/>
    <w:rsid w:val="004C10EE"/>
    <w:rsid w:val="004C1190"/>
    <w:rsid w:val="004C11DD"/>
    <w:rsid w:val="004C253C"/>
    <w:rsid w:val="004C2AB0"/>
    <w:rsid w:val="004C3565"/>
    <w:rsid w:val="004C39CE"/>
    <w:rsid w:val="004C3CF2"/>
    <w:rsid w:val="004C3E95"/>
    <w:rsid w:val="004C4873"/>
    <w:rsid w:val="004C501A"/>
    <w:rsid w:val="004C56A6"/>
    <w:rsid w:val="004C607B"/>
    <w:rsid w:val="004C7B15"/>
    <w:rsid w:val="004D0259"/>
    <w:rsid w:val="004D0AE2"/>
    <w:rsid w:val="004D1A78"/>
    <w:rsid w:val="004D2302"/>
    <w:rsid w:val="004D25AC"/>
    <w:rsid w:val="004D2C2F"/>
    <w:rsid w:val="004D2F2E"/>
    <w:rsid w:val="004D3656"/>
    <w:rsid w:val="004D3AF5"/>
    <w:rsid w:val="004D54BC"/>
    <w:rsid w:val="004D5D89"/>
    <w:rsid w:val="004D62B9"/>
    <w:rsid w:val="004D643D"/>
    <w:rsid w:val="004D7077"/>
    <w:rsid w:val="004E09E9"/>
    <w:rsid w:val="004E1B30"/>
    <w:rsid w:val="004E1EC2"/>
    <w:rsid w:val="004E21F6"/>
    <w:rsid w:val="004E2BFB"/>
    <w:rsid w:val="004E36EF"/>
    <w:rsid w:val="004E3C45"/>
    <w:rsid w:val="004E4F5D"/>
    <w:rsid w:val="004E4FED"/>
    <w:rsid w:val="004E5F2B"/>
    <w:rsid w:val="004E72A6"/>
    <w:rsid w:val="004E7309"/>
    <w:rsid w:val="004E7CFB"/>
    <w:rsid w:val="004F07F1"/>
    <w:rsid w:val="004F0E65"/>
    <w:rsid w:val="004F14AE"/>
    <w:rsid w:val="004F19BB"/>
    <w:rsid w:val="004F2751"/>
    <w:rsid w:val="004F3591"/>
    <w:rsid w:val="004F3739"/>
    <w:rsid w:val="004F3885"/>
    <w:rsid w:val="004F410A"/>
    <w:rsid w:val="004F4142"/>
    <w:rsid w:val="004F42EC"/>
    <w:rsid w:val="004F512F"/>
    <w:rsid w:val="004F5DE4"/>
    <w:rsid w:val="004F5E06"/>
    <w:rsid w:val="004F657A"/>
    <w:rsid w:val="004F7025"/>
    <w:rsid w:val="00500722"/>
    <w:rsid w:val="005007DE"/>
    <w:rsid w:val="005009A0"/>
    <w:rsid w:val="005009EE"/>
    <w:rsid w:val="00500AB7"/>
    <w:rsid w:val="00501752"/>
    <w:rsid w:val="0050218F"/>
    <w:rsid w:val="00502D04"/>
    <w:rsid w:val="00502E59"/>
    <w:rsid w:val="00503BA7"/>
    <w:rsid w:val="00503D6E"/>
    <w:rsid w:val="005060CE"/>
    <w:rsid w:val="00506240"/>
    <w:rsid w:val="00506DA7"/>
    <w:rsid w:val="005076CF"/>
    <w:rsid w:val="00507C5A"/>
    <w:rsid w:val="00507DA4"/>
    <w:rsid w:val="00510190"/>
    <w:rsid w:val="00511987"/>
    <w:rsid w:val="00511EEE"/>
    <w:rsid w:val="00512750"/>
    <w:rsid w:val="00512767"/>
    <w:rsid w:val="00512A7B"/>
    <w:rsid w:val="00512FF6"/>
    <w:rsid w:val="005139F4"/>
    <w:rsid w:val="00513AE6"/>
    <w:rsid w:val="00513F7D"/>
    <w:rsid w:val="005143DB"/>
    <w:rsid w:val="0051571E"/>
    <w:rsid w:val="00517E82"/>
    <w:rsid w:val="00517F5F"/>
    <w:rsid w:val="00520FAB"/>
    <w:rsid w:val="005216C0"/>
    <w:rsid w:val="005224F3"/>
    <w:rsid w:val="00523CBB"/>
    <w:rsid w:val="00524235"/>
    <w:rsid w:val="00524D65"/>
    <w:rsid w:val="0052606C"/>
    <w:rsid w:val="00526C3A"/>
    <w:rsid w:val="00526D3F"/>
    <w:rsid w:val="005318C0"/>
    <w:rsid w:val="00531E97"/>
    <w:rsid w:val="00532BF9"/>
    <w:rsid w:val="00534060"/>
    <w:rsid w:val="00535329"/>
    <w:rsid w:val="005353CE"/>
    <w:rsid w:val="00535D59"/>
    <w:rsid w:val="0053671B"/>
    <w:rsid w:val="00537282"/>
    <w:rsid w:val="0053736A"/>
    <w:rsid w:val="00537381"/>
    <w:rsid w:val="00537393"/>
    <w:rsid w:val="00537E8B"/>
    <w:rsid w:val="005401C7"/>
    <w:rsid w:val="00540911"/>
    <w:rsid w:val="00541CE5"/>
    <w:rsid w:val="005442FC"/>
    <w:rsid w:val="00544443"/>
    <w:rsid w:val="00544802"/>
    <w:rsid w:val="00544D3C"/>
    <w:rsid w:val="00545448"/>
    <w:rsid w:val="005457B8"/>
    <w:rsid w:val="00547233"/>
    <w:rsid w:val="00547833"/>
    <w:rsid w:val="005503F4"/>
    <w:rsid w:val="00550880"/>
    <w:rsid w:val="005515E4"/>
    <w:rsid w:val="005517AB"/>
    <w:rsid w:val="00553432"/>
    <w:rsid w:val="00554D82"/>
    <w:rsid w:val="00555042"/>
    <w:rsid w:val="00555B69"/>
    <w:rsid w:val="00555C76"/>
    <w:rsid w:val="005561A4"/>
    <w:rsid w:val="00560BB7"/>
    <w:rsid w:val="00561D0F"/>
    <w:rsid w:val="00562D68"/>
    <w:rsid w:val="00563487"/>
    <w:rsid w:val="00563BE5"/>
    <w:rsid w:val="00564395"/>
    <w:rsid w:val="00565249"/>
    <w:rsid w:val="00567E99"/>
    <w:rsid w:val="00570983"/>
    <w:rsid w:val="00570BD1"/>
    <w:rsid w:val="005711CF"/>
    <w:rsid w:val="005717A8"/>
    <w:rsid w:val="00572061"/>
    <w:rsid w:val="0057216B"/>
    <w:rsid w:val="00572DA2"/>
    <w:rsid w:val="00573645"/>
    <w:rsid w:val="00574681"/>
    <w:rsid w:val="00574DF4"/>
    <w:rsid w:val="005800FB"/>
    <w:rsid w:val="00580211"/>
    <w:rsid w:val="00580385"/>
    <w:rsid w:val="0058238A"/>
    <w:rsid w:val="00584600"/>
    <w:rsid w:val="00584768"/>
    <w:rsid w:val="005855BF"/>
    <w:rsid w:val="00585DC7"/>
    <w:rsid w:val="00586F7A"/>
    <w:rsid w:val="00587A46"/>
    <w:rsid w:val="005909FD"/>
    <w:rsid w:val="00590A2E"/>
    <w:rsid w:val="00590B0B"/>
    <w:rsid w:val="005918C4"/>
    <w:rsid w:val="00591DAE"/>
    <w:rsid w:val="00592865"/>
    <w:rsid w:val="00592E50"/>
    <w:rsid w:val="00592F15"/>
    <w:rsid w:val="005936E9"/>
    <w:rsid w:val="00593A6F"/>
    <w:rsid w:val="00594277"/>
    <w:rsid w:val="0059505C"/>
    <w:rsid w:val="00595D34"/>
    <w:rsid w:val="00595EF0"/>
    <w:rsid w:val="00596A7B"/>
    <w:rsid w:val="0059775C"/>
    <w:rsid w:val="00597A5D"/>
    <w:rsid w:val="005A0B72"/>
    <w:rsid w:val="005A0C16"/>
    <w:rsid w:val="005A2CC9"/>
    <w:rsid w:val="005A36FC"/>
    <w:rsid w:val="005A3ABB"/>
    <w:rsid w:val="005A3D11"/>
    <w:rsid w:val="005A5012"/>
    <w:rsid w:val="005A5CFC"/>
    <w:rsid w:val="005A6BAD"/>
    <w:rsid w:val="005A7411"/>
    <w:rsid w:val="005A7C16"/>
    <w:rsid w:val="005B07F3"/>
    <w:rsid w:val="005B111E"/>
    <w:rsid w:val="005B11AE"/>
    <w:rsid w:val="005B207B"/>
    <w:rsid w:val="005B3271"/>
    <w:rsid w:val="005B35B0"/>
    <w:rsid w:val="005B3FA2"/>
    <w:rsid w:val="005B4942"/>
    <w:rsid w:val="005B4D38"/>
    <w:rsid w:val="005B50C2"/>
    <w:rsid w:val="005B51EF"/>
    <w:rsid w:val="005B5DC9"/>
    <w:rsid w:val="005B614C"/>
    <w:rsid w:val="005B6CBF"/>
    <w:rsid w:val="005B7349"/>
    <w:rsid w:val="005B7B0A"/>
    <w:rsid w:val="005B7F96"/>
    <w:rsid w:val="005C01A1"/>
    <w:rsid w:val="005C0C99"/>
    <w:rsid w:val="005C16BC"/>
    <w:rsid w:val="005C1B4A"/>
    <w:rsid w:val="005C1CD6"/>
    <w:rsid w:val="005C1E3A"/>
    <w:rsid w:val="005C26CD"/>
    <w:rsid w:val="005C299B"/>
    <w:rsid w:val="005C33D8"/>
    <w:rsid w:val="005C3A3E"/>
    <w:rsid w:val="005C4000"/>
    <w:rsid w:val="005C4880"/>
    <w:rsid w:val="005C512B"/>
    <w:rsid w:val="005C5AA2"/>
    <w:rsid w:val="005C66EE"/>
    <w:rsid w:val="005C77F8"/>
    <w:rsid w:val="005D1201"/>
    <w:rsid w:val="005D16E5"/>
    <w:rsid w:val="005D28C6"/>
    <w:rsid w:val="005D3433"/>
    <w:rsid w:val="005D39DB"/>
    <w:rsid w:val="005D4189"/>
    <w:rsid w:val="005D5359"/>
    <w:rsid w:val="005D59FA"/>
    <w:rsid w:val="005D79B3"/>
    <w:rsid w:val="005E0590"/>
    <w:rsid w:val="005E0BB2"/>
    <w:rsid w:val="005E1F57"/>
    <w:rsid w:val="005E273A"/>
    <w:rsid w:val="005E2A2F"/>
    <w:rsid w:val="005E3AAD"/>
    <w:rsid w:val="005E3F8D"/>
    <w:rsid w:val="005E4BDF"/>
    <w:rsid w:val="005E5852"/>
    <w:rsid w:val="005E5AD5"/>
    <w:rsid w:val="005E5CB2"/>
    <w:rsid w:val="005E64F2"/>
    <w:rsid w:val="005E6552"/>
    <w:rsid w:val="005E67FE"/>
    <w:rsid w:val="005F0B47"/>
    <w:rsid w:val="005F0D27"/>
    <w:rsid w:val="005F11C2"/>
    <w:rsid w:val="005F1292"/>
    <w:rsid w:val="005F18DB"/>
    <w:rsid w:val="005F2872"/>
    <w:rsid w:val="005F2C85"/>
    <w:rsid w:val="005F3393"/>
    <w:rsid w:val="005F389C"/>
    <w:rsid w:val="005F489F"/>
    <w:rsid w:val="005F4AD8"/>
    <w:rsid w:val="005F5024"/>
    <w:rsid w:val="005F7341"/>
    <w:rsid w:val="005F74B5"/>
    <w:rsid w:val="005F7913"/>
    <w:rsid w:val="0060185C"/>
    <w:rsid w:val="00601918"/>
    <w:rsid w:val="006027F8"/>
    <w:rsid w:val="006031D7"/>
    <w:rsid w:val="006043E3"/>
    <w:rsid w:val="0060487D"/>
    <w:rsid w:val="006048A5"/>
    <w:rsid w:val="006049BC"/>
    <w:rsid w:val="006050A8"/>
    <w:rsid w:val="0060519E"/>
    <w:rsid w:val="00606523"/>
    <w:rsid w:val="0060665E"/>
    <w:rsid w:val="00606CA1"/>
    <w:rsid w:val="00607392"/>
    <w:rsid w:val="00607E8D"/>
    <w:rsid w:val="00610241"/>
    <w:rsid w:val="00610711"/>
    <w:rsid w:val="006132BC"/>
    <w:rsid w:val="006142E6"/>
    <w:rsid w:val="00614483"/>
    <w:rsid w:val="00614586"/>
    <w:rsid w:val="006146D3"/>
    <w:rsid w:val="00614FD5"/>
    <w:rsid w:val="006156E5"/>
    <w:rsid w:val="00615CB7"/>
    <w:rsid w:val="006162FD"/>
    <w:rsid w:val="006168E6"/>
    <w:rsid w:val="00616BC3"/>
    <w:rsid w:val="0062182E"/>
    <w:rsid w:val="00621B14"/>
    <w:rsid w:val="00622B72"/>
    <w:rsid w:val="0062427F"/>
    <w:rsid w:val="006244B5"/>
    <w:rsid w:val="0062459D"/>
    <w:rsid w:val="006251AF"/>
    <w:rsid w:val="0063016D"/>
    <w:rsid w:val="00630E39"/>
    <w:rsid w:val="00631367"/>
    <w:rsid w:val="00631F46"/>
    <w:rsid w:val="00631F8E"/>
    <w:rsid w:val="00632305"/>
    <w:rsid w:val="00634176"/>
    <w:rsid w:val="00634313"/>
    <w:rsid w:val="006344FD"/>
    <w:rsid w:val="00634AF5"/>
    <w:rsid w:val="00635172"/>
    <w:rsid w:val="0063522D"/>
    <w:rsid w:val="00637002"/>
    <w:rsid w:val="00640CE7"/>
    <w:rsid w:val="0064103D"/>
    <w:rsid w:val="0064107C"/>
    <w:rsid w:val="006419FE"/>
    <w:rsid w:val="0064225F"/>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92"/>
    <w:rsid w:val="006502A7"/>
    <w:rsid w:val="006508C2"/>
    <w:rsid w:val="00650D5B"/>
    <w:rsid w:val="00651078"/>
    <w:rsid w:val="00652DBF"/>
    <w:rsid w:val="00653302"/>
    <w:rsid w:val="006533E0"/>
    <w:rsid w:val="00654211"/>
    <w:rsid w:val="00654823"/>
    <w:rsid w:val="00654B0C"/>
    <w:rsid w:val="00654CB8"/>
    <w:rsid w:val="0065536D"/>
    <w:rsid w:val="00655677"/>
    <w:rsid w:val="00655AC6"/>
    <w:rsid w:val="00655EFC"/>
    <w:rsid w:val="00655FAC"/>
    <w:rsid w:val="00655FE6"/>
    <w:rsid w:val="006563CC"/>
    <w:rsid w:val="00656B36"/>
    <w:rsid w:val="006571FD"/>
    <w:rsid w:val="00657D36"/>
    <w:rsid w:val="006605E6"/>
    <w:rsid w:val="006607C4"/>
    <w:rsid w:val="00660F17"/>
    <w:rsid w:val="0066160F"/>
    <w:rsid w:val="00662C58"/>
    <w:rsid w:val="006632AF"/>
    <w:rsid w:val="00663D28"/>
    <w:rsid w:val="00664112"/>
    <w:rsid w:val="0066488A"/>
    <w:rsid w:val="00664DEF"/>
    <w:rsid w:val="00665483"/>
    <w:rsid w:val="00665570"/>
    <w:rsid w:val="006657B1"/>
    <w:rsid w:val="00665830"/>
    <w:rsid w:val="006658E8"/>
    <w:rsid w:val="0066599D"/>
    <w:rsid w:val="00667303"/>
    <w:rsid w:val="00667DD4"/>
    <w:rsid w:val="006703B9"/>
    <w:rsid w:val="006713B4"/>
    <w:rsid w:val="00671509"/>
    <w:rsid w:val="00671B16"/>
    <w:rsid w:val="006730B3"/>
    <w:rsid w:val="00673912"/>
    <w:rsid w:val="00673D69"/>
    <w:rsid w:val="006742D5"/>
    <w:rsid w:val="0067525B"/>
    <w:rsid w:val="0067589A"/>
    <w:rsid w:val="006763C9"/>
    <w:rsid w:val="006772B2"/>
    <w:rsid w:val="00680059"/>
    <w:rsid w:val="006805CA"/>
    <w:rsid w:val="006805DD"/>
    <w:rsid w:val="0068078E"/>
    <w:rsid w:val="0068126A"/>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51D6"/>
    <w:rsid w:val="006A581C"/>
    <w:rsid w:val="006A79F6"/>
    <w:rsid w:val="006A7F57"/>
    <w:rsid w:val="006B0201"/>
    <w:rsid w:val="006B1155"/>
    <w:rsid w:val="006B13A1"/>
    <w:rsid w:val="006B1ABB"/>
    <w:rsid w:val="006B1D4A"/>
    <w:rsid w:val="006B1D97"/>
    <w:rsid w:val="006B2B1E"/>
    <w:rsid w:val="006B2CCD"/>
    <w:rsid w:val="006B419E"/>
    <w:rsid w:val="006B5340"/>
    <w:rsid w:val="006B5EFB"/>
    <w:rsid w:val="006B6848"/>
    <w:rsid w:val="006C072F"/>
    <w:rsid w:val="006C099F"/>
    <w:rsid w:val="006C1669"/>
    <w:rsid w:val="006C1745"/>
    <w:rsid w:val="006C1A50"/>
    <w:rsid w:val="006C1B9C"/>
    <w:rsid w:val="006C2C9F"/>
    <w:rsid w:val="006C3385"/>
    <w:rsid w:val="006C382C"/>
    <w:rsid w:val="006C3F64"/>
    <w:rsid w:val="006C5911"/>
    <w:rsid w:val="006C60D2"/>
    <w:rsid w:val="006C7257"/>
    <w:rsid w:val="006C7777"/>
    <w:rsid w:val="006C7B70"/>
    <w:rsid w:val="006D0291"/>
    <w:rsid w:val="006D05C8"/>
    <w:rsid w:val="006D0607"/>
    <w:rsid w:val="006D0AD5"/>
    <w:rsid w:val="006D112C"/>
    <w:rsid w:val="006D1E84"/>
    <w:rsid w:val="006D20E0"/>
    <w:rsid w:val="006D29D3"/>
    <w:rsid w:val="006D2E38"/>
    <w:rsid w:val="006D3084"/>
    <w:rsid w:val="006D517F"/>
    <w:rsid w:val="006D7B56"/>
    <w:rsid w:val="006E0180"/>
    <w:rsid w:val="006E0209"/>
    <w:rsid w:val="006E12C2"/>
    <w:rsid w:val="006E144D"/>
    <w:rsid w:val="006E27AA"/>
    <w:rsid w:val="006E295F"/>
    <w:rsid w:val="006E35AB"/>
    <w:rsid w:val="006E369E"/>
    <w:rsid w:val="006E3C63"/>
    <w:rsid w:val="006E4A0F"/>
    <w:rsid w:val="006E5036"/>
    <w:rsid w:val="006E522B"/>
    <w:rsid w:val="006E60BF"/>
    <w:rsid w:val="006E6219"/>
    <w:rsid w:val="006E67E7"/>
    <w:rsid w:val="006E68C0"/>
    <w:rsid w:val="006E6EA5"/>
    <w:rsid w:val="006E737C"/>
    <w:rsid w:val="006E7CC3"/>
    <w:rsid w:val="006F03F5"/>
    <w:rsid w:val="006F142B"/>
    <w:rsid w:val="006F1AC7"/>
    <w:rsid w:val="006F2817"/>
    <w:rsid w:val="006F2CB0"/>
    <w:rsid w:val="006F379C"/>
    <w:rsid w:val="006F512A"/>
    <w:rsid w:val="006F5565"/>
    <w:rsid w:val="006F5931"/>
    <w:rsid w:val="006F6E6C"/>
    <w:rsid w:val="00700440"/>
    <w:rsid w:val="0070089C"/>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F03"/>
    <w:rsid w:val="00711BE4"/>
    <w:rsid w:val="00712754"/>
    <w:rsid w:val="007132C7"/>
    <w:rsid w:val="0071492B"/>
    <w:rsid w:val="00715CE1"/>
    <w:rsid w:val="00716650"/>
    <w:rsid w:val="007166CA"/>
    <w:rsid w:val="00716B1A"/>
    <w:rsid w:val="00716F7E"/>
    <w:rsid w:val="007175B6"/>
    <w:rsid w:val="00717A31"/>
    <w:rsid w:val="00720129"/>
    <w:rsid w:val="0072118E"/>
    <w:rsid w:val="00721502"/>
    <w:rsid w:val="007218FE"/>
    <w:rsid w:val="00721E2E"/>
    <w:rsid w:val="007232D4"/>
    <w:rsid w:val="00725A06"/>
    <w:rsid w:val="00725B37"/>
    <w:rsid w:val="00725BD6"/>
    <w:rsid w:val="0072650D"/>
    <w:rsid w:val="00726B80"/>
    <w:rsid w:val="00726FA2"/>
    <w:rsid w:val="007275DC"/>
    <w:rsid w:val="00730084"/>
    <w:rsid w:val="00730479"/>
    <w:rsid w:val="00730553"/>
    <w:rsid w:val="00731F2B"/>
    <w:rsid w:val="00731F42"/>
    <w:rsid w:val="00732638"/>
    <w:rsid w:val="00732811"/>
    <w:rsid w:val="0073282D"/>
    <w:rsid w:val="00733E6F"/>
    <w:rsid w:val="00734419"/>
    <w:rsid w:val="00734C74"/>
    <w:rsid w:val="00735C1C"/>
    <w:rsid w:val="007365DA"/>
    <w:rsid w:val="0073682B"/>
    <w:rsid w:val="00736B9B"/>
    <w:rsid w:val="00736F5C"/>
    <w:rsid w:val="007376C3"/>
    <w:rsid w:val="00737D8F"/>
    <w:rsid w:val="00737E61"/>
    <w:rsid w:val="0074071C"/>
    <w:rsid w:val="00742073"/>
    <w:rsid w:val="00742378"/>
    <w:rsid w:val="00742AEC"/>
    <w:rsid w:val="007434CC"/>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644E"/>
    <w:rsid w:val="0075685E"/>
    <w:rsid w:val="00760BB0"/>
    <w:rsid w:val="00760C32"/>
    <w:rsid w:val="00760F41"/>
    <w:rsid w:val="0076109D"/>
    <w:rsid w:val="00761C24"/>
    <w:rsid w:val="00761DE3"/>
    <w:rsid w:val="00763446"/>
    <w:rsid w:val="00763D52"/>
    <w:rsid w:val="0076416F"/>
    <w:rsid w:val="007652AB"/>
    <w:rsid w:val="00765ED0"/>
    <w:rsid w:val="00766052"/>
    <w:rsid w:val="0076688A"/>
    <w:rsid w:val="00766910"/>
    <w:rsid w:val="00766A16"/>
    <w:rsid w:val="007674A7"/>
    <w:rsid w:val="00767545"/>
    <w:rsid w:val="00770D1C"/>
    <w:rsid w:val="007721EA"/>
    <w:rsid w:val="007729E4"/>
    <w:rsid w:val="00772AC8"/>
    <w:rsid w:val="00773276"/>
    <w:rsid w:val="00773319"/>
    <w:rsid w:val="007738D2"/>
    <w:rsid w:val="00773946"/>
    <w:rsid w:val="00773EB3"/>
    <w:rsid w:val="007745F5"/>
    <w:rsid w:val="007750A3"/>
    <w:rsid w:val="0077534B"/>
    <w:rsid w:val="0077581E"/>
    <w:rsid w:val="007758B2"/>
    <w:rsid w:val="00776CA2"/>
    <w:rsid w:val="007771F1"/>
    <w:rsid w:val="00781388"/>
    <w:rsid w:val="00782617"/>
    <w:rsid w:val="00783170"/>
    <w:rsid w:val="007836C1"/>
    <w:rsid w:val="00784635"/>
    <w:rsid w:val="007866E2"/>
    <w:rsid w:val="00786708"/>
    <w:rsid w:val="00786C60"/>
    <w:rsid w:val="00790344"/>
    <w:rsid w:val="00790F49"/>
    <w:rsid w:val="00791B06"/>
    <w:rsid w:val="0079233E"/>
    <w:rsid w:val="00792758"/>
    <w:rsid w:val="00792C9A"/>
    <w:rsid w:val="00792DF5"/>
    <w:rsid w:val="00794B5B"/>
    <w:rsid w:val="007952E6"/>
    <w:rsid w:val="00795909"/>
    <w:rsid w:val="00796E7A"/>
    <w:rsid w:val="007975D2"/>
    <w:rsid w:val="007977C0"/>
    <w:rsid w:val="00797E40"/>
    <w:rsid w:val="007A06FE"/>
    <w:rsid w:val="007A0B02"/>
    <w:rsid w:val="007A1735"/>
    <w:rsid w:val="007A179A"/>
    <w:rsid w:val="007A1963"/>
    <w:rsid w:val="007A3FCB"/>
    <w:rsid w:val="007A4637"/>
    <w:rsid w:val="007A5810"/>
    <w:rsid w:val="007A5C0B"/>
    <w:rsid w:val="007A5D05"/>
    <w:rsid w:val="007A6B70"/>
    <w:rsid w:val="007A70D5"/>
    <w:rsid w:val="007A7354"/>
    <w:rsid w:val="007B0EAA"/>
    <w:rsid w:val="007B1189"/>
    <w:rsid w:val="007B2090"/>
    <w:rsid w:val="007B3B9E"/>
    <w:rsid w:val="007B7776"/>
    <w:rsid w:val="007C0A3D"/>
    <w:rsid w:val="007C0F3C"/>
    <w:rsid w:val="007C1CC8"/>
    <w:rsid w:val="007C1D20"/>
    <w:rsid w:val="007C238C"/>
    <w:rsid w:val="007C25DA"/>
    <w:rsid w:val="007C3007"/>
    <w:rsid w:val="007C36FF"/>
    <w:rsid w:val="007C3BD8"/>
    <w:rsid w:val="007C40F6"/>
    <w:rsid w:val="007C41C0"/>
    <w:rsid w:val="007C53A8"/>
    <w:rsid w:val="007C53CF"/>
    <w:rsid w:val="007C564B"/>
    <w:rsid w:val="007C57E1"/>
    <w:rsid w:val="007C5FBC"/>
    <w:rsid w:val="007C6C4D"/>
    <w:rsid w:val="007D0281"/>
    <w:rsid w:val="007D0ABB"/>
    <w:rsid w:val="007D136C"/>
    <w:rsid w:val="007D13E9"/>
    <w:rsid w:val="007D1655"/>
    <w:rsid w:val="007D17EA"/>
    <w:rsid w:val="007D2556"/>
    <w:rsid w:val="007D2AD6"/>
    <w:rsid w:val="007D3538"/>
    <w:rsid w:val="007D49D2"/>
    <w:rsid w:val="007D4BE0"/>
    <w:rsid w:val="007D63B9"/>
    <w:rsid w:val="007D729E"/>
    <w:rsid w:val="007E135B"/>
    <w:rsid w:val="007E17A2"/>
    <w:rsid w:val="007E1E14"/>
    <w:rsid w:val="007E2355"/>
    <w:rsid w:val="007E2A3A"/>
    <w:rsid w:val="007E2C32"/>
    <w:rsid w:val="007E2C53"/>
    <w:rsid w:val="007E30EF"/>
    <w:rsid w:val="007E3531"/>
    <w:rsid w:val="007E3E7A"/>
    <w:rsid w:val="007E4AB4"/>
    <w:rsid w:val="007E71D3"/>
    <w:rsid w:val="007E7230"/>
    <w:rsid w:val="007E7282"/>
    <w:rsid w:val="007F164B"/>
    <w:rsid w:val="007F1659"/>
    <w:rsid w:val="007F1D52"/>
    <w:rsid w:val="007F2350"/>
    <w:rsid w:val="007F26DB"/>
    <w:rsid w:val="007F27B0"/>
    <w:rsid w:val="007F29E8"/>
    <w:rsid w:val="007F2B02"/>
    <w:rsid w:val="007F2CFC"/>
    <w:rsid w:val="007F3307"/>
    <w:rsid w:val="007F37ED"/>
    <w:rsid w:val="007F3E10"/>
    <w:rsid w:val="007F46DD"/>
    <w:rsid w:val="007F617B"/>
    <w:rsid w:val="007F6318"/>
    <w:rsid w:val="007F67B2"/>
    <w:rsid w:val="007F6C7C"/>
    <w:rsid w:val="007F6FBA"/>
    <w:rsid w:val="008007EE"/>
    <w:rsid w:val="00801135"/>
    <w:rsid w:val="008018D3"/>
    <w:rsid w:val="00801E8F"/>
    <w:rsid w:val="00801F17"/>
    <w:rsid w:val="00803214"/>
    <w:rsid w:val="008038CC"/>
    <w:rsid w:val="00803FBF"/>
    <w:rsid w:val="00804CBC"/>
    <w:rsid w:val="00805693"/>
    <w:rsid w:val="00805C1F"/>
    <w:rsid w:val="00805F67"/>
    <w:rsid w:val="00806417"/>
    <w:rsid w:val="00806E23"/>
    <w:rsid w:val="008103F5"/>
    <w:rsid w:val="008107CD"/>
    <w:rsid w:val="00810DE1"/>
    <w:rsid w:val="00811860"/>
    <w:rsid w:val="00811ABF"/>
    <w:rsid w:val="0081229C"/>
    <w:rsid w:val="00812368"/>
    <w:rsid w:val="00812C37"/>
    <w:rsid w:val="00813183"/>
    <w:rsid w:val="00813649"/>
    <w:rsid w:val="00813F7B"/>
    <w:rsid w:val="00814070"/>
    <w:rsid w:val="00815075"/>
    <w:rsid w:val="00815B65"/>
    <w:rsid w:val="00815E85"/>
    <w:rsid w:val="00816629"/>
    <w:rsid w:val="0081725B"/>
    <w:rsid w:val="0081740D"/>
    <w:rsid w:val="008179A6"/>
    <w:rsid w:val="00820A92"/>
    <w:rsid w:val="00820AE4"/>
    <w:rsid w:val="008210FA"/>
    <w:rsid w:val="00821B3D"/>
    <w:rsid w:val="00822B5B"/>
    <w:rsid w:val="008237B5"/>
    <w:rsid w:val="008237DE"/>
    <w:rsid w:val="00824712"/>
    <w:rsid w:val="00824735"/>
    <w:rsid w:val="0082498C"/>
    <w:rsid w:val="00824BA1"/>
    <w:rsid w:val="00825236"/>
    <w:rsid w:val="00825819"/>
    <w:rsid w:val="0082703C"/>
    <w:rsid w:val="0083035E"/>
    <w:rsid w:val="0083066B"/>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70C9"/>
    <w:rsid w:val="00837751"/>
    <w:rsid w:val="00840D3C"/>
    <w:rsid w:val="00841087"/>
    <w:rsid w:val="00841365"/>
    <w:rsid w:val="0084142C"/>
    <w:rsid w:val="00841A6A"/>
    <w:rsid w:val="00841C28"/>
    <w:rsid w:val="00842E77"/>
    <w:rsid w:val="0084360F"/>
    <w:rsid w:val="00844058"/>
    <w:rsid w:val="008444CB"/>
    <w:rsid w:val="008450FA"/>
    <w:rsid w:val="008451E3"/>
    <w:rsid w:val="00845BB5"/>
    <w:rsid w:val="00846FB8"/>
    <w:rsid w:val="008471BE"/>
    <w:rsid w:val="008474FF"/>
    <w:rsid w:val="008475EF"/>
    <w:rsid w:val="00847DF9"/>
    <w:rsid w:val="008500A5"/>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7CCB"/>
    <w:rsid w:val="00857DF8"/>
    <w:rsid w:val="00860050"/>
    <w:rsid w:val="0086035F"/>
    <w:rsid w:val="00861061"/>
    <w:rsid w:val="0086122F"/>
    <w:rsid w:val="0086177C"/>
    <w:rsid w:val="008625F0"/>
    <w:rsid w:val="0086392E"/>
    <w:rsid w:val="00863B57"/>
    <w:rsid w:val="00864294"/>
    <w:rsid w:val="00865356"/>
    <w:rsid w:val="00866973"/>
    <w:rsid w:val="00866C61"/>
    <w:rsid w:val="008675DD"/>
    <w:rsid w:val="008679F6"/>
    <w:rsid w:val="00867D4B"/>
    <w:rsid w:val="00870047"/>
    <w:rsid w:val="008700E0"/>
    <w:rsid w:val="008708BF"/>
    <w:rsid w:val="00870965"/>
    <w:rsid w:val="00870BDA"/>
    <w:rsid w:val="0087220B"/>
    <w:rsid w:val="008724AD"/>
    <w:rsid w:val="00872A12"/>
    <w:rsid w:val="00872BAE"/>
    <w:rsid w:val="0087394F"/>
    <w:rsid w:val="00873D07"/>
    <w:rsid w:val="00874285"/>
    <w:rsid w:val="00874305"/>
    <w:rsid w:val="00875752"/>
    <w:rsid w:val="00875941"/>
    <w:rsid w:val="008759EA"/>
    <w:rsid w:val="00880542"/>
    <w:rsid w:val="008809FE"/>
    <w:rsid w:val="00880F4E"/>
    <w:rsid w:val="008819B8"/>
    <w:rsid w:val="00882626"/>
    <w:rsid w:val="00883450"/>
    <w:rsid w:val="00883796"/>
    <w:rsid w:val="0088453B"/>
    <w:rsid w:val="00884CCF"/>
    <w:rsid w:val="0088514D"/>
    <w:rsid w:val="00885326"/>
    <w:rsid w:val="0088567D"/>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D2A"/>
    <w:rsid w:val="0089736A"/>
    <w:rsid w:val="00897A37"/>
    <w:rsid w:val="008A11AD"/>
    <w:rsid w:val="008A1C3C"/>
    <w:rsid w:val="008A2257"/>
    <w:rsid w:val="008A2C72"/>
    <w:rsid w:val="008A3391"/>
    <w:rsid w:val="008A49B0"/>
    <w:rsid w:val="008A54EA"/>
    <w:rsid w:val="008A60DE"/>
    <w:rsid w:val="008A62D6"/>
    <w:rsid w:val="008A6682"/>
    <w:rsid w:val="008A6CA9"/>
    <w:rsid w:val="008A6F4A"/>
    <w:rsid w:val="008A7E71"/>
    <w:rsid w:val="008B07BF"/>
    <w:rsid w:val="008B0AAF"/>
    <w:rsid w:val="008B0CBB"/>
    <w:rsid w:val="008B11AA"/>
    <w:rsid w:val="008B16BB"/>
    <w:rsid w:val="008B16DB"/>
    <w:rsid w:val="008B2260"/>
    <w:rsid w:val="008B2622"/>
    <w:rsid w:val="008B2BEA"/>
    <w:rsid w:val="008B3A5C"/>
    <w:rsid w:val="008B3C92"/>
    <w:rsid w:val="008B4C69"/>
    <w:rsid w:val="008B552D"/>
    <w:rsid w:val="008B59AA"/>
    <w:rsid w:val="008B5E42"/>
    <w:rsid w:val="008B677F"/>
    <w:rsid w:val="008B6FB4"/>
    <w:rsid w:val="008B73D8"/>
    <w:rsid w:val="008B7615"/>
    <w:rsid w:val="008B7BB0"/>
    <w:rsid w:val="008C0BDD"/>
    <w:rsid w:val="008C1DAB"/>
    <w:rsid w:val="008C2F81"/>
    <w:rsid w:val="008C3347"/>
    <w:rsid w:val="008C4D10"/>
    <w:rsid w:val="008C4DCD"/>
    <w:rsid w:val="008C6241"/>
    <w:rsid w:val="008C632B"/>
    <w:rsid w:val="008C63AE"/>
    <w:rsid w:val="008C693A"/>
    <w:rsid w:val="008C6B1E"/>
    <w:rsid w:val="008C78E6"/>
    <w:rsid w:val="008C7AD2"/>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2336"/>
    <w:rsid w:val="008E2478"/>
    <w:rsid w:val="008E2BF2"/>
    <w:rsid w:val="008E3631"/>
    <w:rsid w:val="008E4111"/>
    <w:rsid w:val="008E41D1"/>
    <w:rsid w:val="008E5167"/>
    <w:rsid w:val="008E53D7"/>
    <w:rsid w:val="008E5FC7"/>
    <w:rsid w:val="008E6723"/>
    <w:rsid w:val="008E67F4"/>
    <w:rsid w:val="008E6EB8"/>
    <w:rsid w:val="008E7151"/>
    <w:rsid w:val="008E7FC2"/>
    <w:rsid w:val="008F0175"/>
    <w:rsid w:val="008F13D1"/>
    <w:rsid w:val="008F1837"/>
    <w:rsid w:val="008F20FE"/>
    <w:rsid w:val="008F374B"/>
    <w:rsid w:val="008F3ABD"/>
    <w:rsid w:val="008F4AA8"/>
    <w:rsid w:val="008F4F9B"/>
    <w:rsid w:val="008F5224"/>
    <w:rsid w:val="008F6810"/>
    <w:rsid w:val="009001EB"/>
    <w:rsid w:val="00900265"/>
    <w:rsid w:val="00900CF6"/>
    <w:rsid w:val="00900D00"/>
    <w:rsid w:val="009012D2"/>
    <w:rsid w:val="00902A53"/>
    <w:rsid w:val="00903360"/>
    <w:rsid w:val="009036F8"/>
    <w:rsid w:val="00904150"/>
    <w:rsid w:val="0090450D"/>
    <w:rsid w:val="009047AD"/>
    <w:rsid w:val="00904A44"/>
    <w:rsid w:val="0090685A"/>
    <w:rsid w:val="009074FE"/>
    <w:rsid w:val="0090783B"/>
    <w:rsid w:val="00911466"/>
    <w:rsid w:val="00911C2B"/>
    <w:rsid w:val="00911DF2"/>
    <w:rsid w:val="00911EA5"/>
    <w:rsid w:val="0091201A"/>
    <w:rsid w:val="00912400"/>
    <w:rsid w:val="00912AA4"/>
    <w:rsid w:val="00912AA9"/>
    <w:rsid w:val="009135B1"/>
    <w:rsid w:val="00913CA6"/>
    <w:rsid w:val="009151E3"/>
    <w:rsid w:val="009158B7"/>
    <w:rsid w:val="00915A64"/>
    <w:rsid w:val="00917069"/>
    <w:rsid w:val="00917088"/>
    <w:rsid w:val="00917209"/>
    <w:rsid w:val="009175A0"/>
    <w:rsid w:val="009175CF"/>
    <w:rsid w:val="00920E2B"/>
    <w:rsid w:val="00920EB8"/>
    <w:rsid w:val="00921EF5"/>
    <w:rsid w:val="00922542"/>
    <w:rsid w:val="0092283C"/>
    <w:rsid w:val="00922993"/>
    <w:rsid w:val="009230E1"/>
    <w:rsid w:val="0092314B"/>
    <w:rsid w:val="00923218"/>
    <w:rsid w:val="00923DA2"/>
    <w:rsid w:val="00925002"/>
    <w:rsid w:val="00926A76"/>
    <w:rsid w:val="009270B6"/>
    <w:rsid w:val="00927F77"/>
    <w:rsid w:val="00930C1D"/>
    <w:rsid w:val="009311A6"/>
    <w:rsid w:val="0093293C"/>
    <w:rsid w:val="0093385F"/>
    <w:rsid w:val="009351F6"/>
    <w:rsid w:val="00935262"/>
    <w:rsid w:val="009358D4"/>
    <w:rsid w:val="0093593F"/>
    <w:rsid w:val="00935CE7"/>
    <w:rsid w:val="00936A33"/>
    <w:rsid w:val="0093799F"/>
    <w:rsid w:val="0094127A"/>
    <w:rsid w:val="00941902"/>
    <w:rsid w:val="00941C14"/>
    <w:rsid w:val="00941DB3"/>
    <w:rsid w:val="00944000"/>
    <w:rsid w:val="00945658"/>
    <w:rsid w:val="00945984"/>
    <w:rsid w:val="00945B4E"/>
    <w:rsid w:val="00946604"/>
    <w:rsid w:val="00946CB4"/>
    <w:rsid w:val="00946E9D"/>
    <w:rsid w:val="00947E11"/>
    <w:rsid w:val="00950708"/>
    <w:rsid w:val="009510E5"/>
    <w:rsid w:val="009512FF"/>
    <w:rsid w:val="009515F9"/>
    <w:rsid w:val="009531A2"/>
    <w:rsid w:val="00953692"/>
    <w:rsid w:val="00953A5B"/>
    <w:rsid w:val="00954BFA"/>
    <w:rsid w:val="00955485"/>
    <w:rsid w:val="00955609"/>
    <w:rsid w:val="00955B7B"/>
    <w:rsid w:val="00955F97"/>
    <w:rsid w:val="009561F1"/>
    <w:rsid w:val="009604F3"/>
    <w:rsid w:val="009606FA"/>
    <w:rsid w:val="009616AC"/>
    <w:rsid w:val="00963799"/>
    <w:rsid w:val="00963820"/>
    <w:rsid w:val="009640AE"/>
    <w:rsid w:val="0096461F"/>
    <w:rsid w:val="00964D3C"/>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27A4"/>
    <w:rsid w:val="00972B7A"/>
    <w:rsid w:val="009732E6"/>
    <w:rsid w:val="009737BD"/>
    <w:rsid w:val="009743B2"/>
    <w:rsid w:val="00974519"/>
    <w:rsid w:val="009747B5"/>
    <w:rsid w:val="00974E6F"/>
    <w:rsid w:val="00975460"/>
    <w:rsid w:val="00975644"/>
    <w:rsid w:val="00975801"/>
    <w:rsid w:val="00975BFE"/>
    <w:rsid w:val="00976453"/>
    <w:rsid w:val="00977446"/>
    <w:rsid w:val="00980D3E"/>
    <w:rsid w:val="00980F46"/>
    <w:rsid w:val="009818DC"/>
    <w:rsid w:val="00981AD7"/>
    <w:rsid w:val="00981E11"/>
    <w:rsid w:val="00983894"/>
    <w:rsid w:val="00983B67"/>
    <w:rsid w:val="00983F44"/>
    <w:rsid w:val="009850BF"/>
    <w:rsid w:val="0098667D"/>
    <w:rsid w:val="00986886"/>
    <w:rsid w:val="00987786"/>
    <w:rsid w:val="00987854"/>
    <w:rsid w:val="009879A3"/>
    <w:rsid w:val="009879D4"/>
    <w:rsid w:val="00990C37"/>
    <w:rsid w:val="00991C9E"/>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C9"/>
    <w:rsid w:val="009A7F80"/>
    <w:rsid w:val="009B0798"/>
    <w:rsid w:val="009B0A75"/>
    <w:rsid w:val="009B21B3"/>
    <w:rsid w:val="009B36B8"/>
    <w:rsid w:val="009B3D86"/>
    <w:rsid w:val="009B41BC"/>
    <w:rsid w:val="009B4428"/>
    <w:rsid w:val="009B6517"/>
    <w:rsid w:val="009B6A77"/>
    <w:rsid w:val="009B74B0"/>
    <w:rsid w:val="009B7BAF"/>
    <w:rsid w:val="009C0C78"/>
    <w:rsid w:val="009C0E55"/>
    <w:rsid w:val="009C10BC"/>
    <w:rsid w:val="009C1DB3"/>
    <w:rsid w:val="009C209D"/>
    <w:rsid w:val="009C33A0"/>
    <w:rsid w:val="009C4015"/>
    <w:rsid w:val="009C40C7"/>
    <w:rsid w:val="009C40F0"/>
    <w:rsid w:val="009C4F01"/>
    <w:rsid w:val="009C5D7E"/>
    <w:rsid w:val="009C65C6"/>
    <w:rsid w:val="009C67AB"/>
    <w:rsid w:val="009C6ECB"/>
    <w:rsid w:val="009C71B8"/>
    <w:rsid w:val="009D0302"/>
    <w:rsid w:val="009D2B25"/>
    <w:rsid w:val="009D3111"/>
    <w:rsid w:val="009D3A2D"/>
    <w:rsid w:val="009D3A47"/>
    <w:rsid w:val="009D3BB1"/>
    <w:rsid w:val="009D3C48"/>
    <w:rsid w:val="009D4261"/>
    <w:rsid w:val="009D4ACC"/>
    <w:rsid w:val="009D59D9"/>
    <w:rsid w:val="009D6808"/>
    <w:rsid w:val="009D7C67"/>
    <w:rsid w:val="009E0D44"/>
    <w:rsid w:val="009E13D4"/>
    <w:rsid w:val="009E1792"/>
    <w:rsid w:val="009E1CDC"/>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8E9"/>
    <w:rsid w:val="009F414C"/>
    <w:rsid w:val="009F42FD"/>
    <w:rsid w:val="009F50D6"/>
    <w:rsid w:val="009F564C"/>
    <w:rsid w:val="009F6DD1"/>
    <w:rsid w:val="00A00417"/>
    <w:rsid w:val="00A0084D"/>
    <w:rsid w:val="00A00CFE"/>
    <w:rsid w:val="00A019D6"/>
    <w:rsid w:val="00A02AD6"/>
    <w:rsid w:val="00A03784"/>
    <w:rsid w:val="00A03C06"/>
    <w:rsid w:val="00A04D3D"/>
    <w:rsid w:val="00A059D4"/>
    <w:rsid w:val="00A05B41"/>
    <w:rsid w:val="00A0729C"/>
    <w:rsid w:val="00A072C1"/>
    <w:rsid w:val="00A10110"/>
    <w:rsid w:val="00A1018D"/>
    <w:rsid w:val="00A105A7"/>
    <w:rsid w:val="00A10B38"/>
    <w:rsid w:val="00A12320"/>
    <w:rsid w:val="00A125E0"/>
    <w:rsid w:val="00A12ADF"/>
    <w:rsid w:val="00A131A1"/>
    <w:rsid w:val="00A14262"/>
    <w:rsid w:val="00A152DA"/>
    <w:rsid w:val="00A153AD"/>
    <w:rsid w:val="00A1545C"/>
    <w:rsid w:val="00A15A6C"/>
    <w:rsid w:val="00A16616"/>
    <w:rsid w:val="00A179DB"/>
    <w:rsid w:val="00A17E6A"/>
    <w:rsid w:val="00A20A82"/>
    <w:rsid w:val="00A22565"/>
    <w:rsid w:val="00A22E77"/>
    <w:rsid w:val="00A230C7"/>
    <w:rsid w:val="00A258DB"/>
    <w:rsid w:val="00A25CBC"/>
    <w:rsid w:val="00A25D8C"/>
    <w:rsid w:val="00A25E7B"/>
    <w:rsid w:val="00A26ABD"/>
    <w:rsid w:val="00A272BC"/>
    <w:rsid w:val="00A30174"/>
    <w:rsid w:val="00A304B4"/>
    <w:rsid w:val="00A30857"/>
    <w:rsid w:val="00A30A3E"/>
    <w:rsid w:val="00A30D5D"/>
    <w:rsid w:val="00A31059"/>
    <w:rsid w:val="00A322A0"/>
    <w:rsid w:val="00A324A3"/>
    <w:rsid w:val="00A3301F"/>
    <w:rsid w:val="00A33513"/>
    <w:rsid w:val="00A346AA"/>
    <w:rsid w:val="00A35766"/>
    <w:rsid w:val="00A360D0"/>
    <w:rsid w:val="00A36A16"/>
    <w:rsid w:val="00A36F0E"/>
    <w:rsid w:val="00A378A9"/>
    <w:rsid w:val="00A40D1C"/>
    <w:rsid w:val="00A41E95"/>
    <w:rsid w:val="00A420CD"/>
    <w:rsid w:val="00A436FA"/>
    <w:rsid w:val="00A45505"/>
    <w:rsid w:val="00A46AF7"/>
    <w:rsid w:val="00A47097"/>
    <w:rsid w:val="00A47595"/>
    <w:rsid w:val="00A47741"/>
    <w:rsid w:val="00A479F7"/>
    <w:rsid w:val="00A50A3E"/>
    <w:rsid w:val="00A510BA"/>
    <w:rsid w:val="00A5132D"/>
    <w:rsid w:val="00A51714"/>
    <w:rsid w:val="00A5217D"/>
    <w:rsid w:val="00A525BF"/>
    <w:rsid w:val="00A52D77"/>
    <w:rsid w:val="00A52DA5"/>
    <w:rsid w:val="00A5327A"/>
    <w:rsid w:val="00A54059"/>
    <w:rsid w:val="00A54DDD"/>
    <w:rsid w:val="00A54E07"/>
    <w:rsid w:val="00A56192"/>
    <w:rsid w:val="00A5711E"/>
    <w:rsid w:val="00A57F4F"/>
    <w:rsid w:val="00A618AF"/>
    <w:rsid w:val="00A61B48"/>
    <w:rsid w:val="00A61D2B"/>
    <w:rsid w:val="00A61DB9"/>
    <w:rsid w:val="00A646F4"/>
    <w:rsid w:val="00A648AF"/>
    <w:rsid w:val="00A64FEA"/>
    <w:rsid w:val="00A6508C"/>
    <w:rsid w:val="00A65117"/>
    <w:rsid w:val="00A65EAB"/>
    <w:rsid w:val="00A665EC"/>
    <w:rsid w:val="00A676DB"/>
    <w:rsid w:val="00A701C0"/>
    <w:rsid w:val="00A726C2"/>
    <w:rsid w:val="00A72F1F"/>
    <w:rsid w:val="00A731C7"/>
    <w:rsid w:val="00A73A9D"/>
    <w:rsid w:val="00A740AC"/>
    <w:rsid w:val="00A743B9"/>
    <w:rsid w:val="00A74B35"/>
    <w:rsid w:val="00A7504E"/>
    <w:rsid w:val="00A75929"/>
    <w:rsid w:val="00A75E05"/>
    <w:rsid w:val="00A76FC3"/>
    <w:rsid w:val="00A77406"/>
    <w:rsid w:val="00A77A57"/>
    <w:rsid w:val="00A802E1"/>
    <w:rsid w:val="00A80A89"/>
    <w:rsid w:val="00A81181"/>
    <w:rsid w:val="00A81579"/>
    <w:rsid w:val="00A81723"/>
    <w:rsid w:val="00A827CC"/>
    <w:rsid w:val="00A827FB"/>
    <w:rsid w:val="00A8372A"/>
    <w:rsid w:val="00A849B4"/>
    <w:rsid w:val="00A85032"/>
    <w:rsid w:val="00A85A0F"/>
    <w:rsid w:val="00A85B44"/>
    <w:rsid w:val="00A85C53"/>
    <w:rsid w:val="00A86FD7"/>
    <w:rsid w:val="00A8785E"/>
    <w:rsid w:val="00A879C6"/>
    <w:rsid w:val="00A87A5B"/>
    <w:rsid w:val="00A904F9"/>
    <w:rsid w:val="00A9068D"/>
    <w:rsid w:val="00A90A82"/>
    <w:rsid w:val="00A912D9"/>
    <w:rsid w:val="00A9131C"/>
    <w:rsid w:val="00A91C7D"/>
    <w:rsid w:val="00A91F57"/>
    <w:rsid w:val="00A92358"/>
    <w:rsid w:val="00A9447D"/>
    <w:rsid w:val="00A947DD"/>
    <w:rsid w:val="00A94CAA"/>
    <w:rsid w:val="00A95458"/>
    <w:rsid w:val="00A95AAC"/>
    <w:rsid w:val="00A972A6"/>
    <w:rsid w:val="00AA0BE1"/>
    <w:rsid w:val="00AA1ED1"/>
    <w:rsid w:val="00AA27A1"/>
    <w:rsid w:val="00AA29BF"/>
    <w:rsid w:val="00AA3192"/>
    <w:rsid w:val="00AA33D5"/>
    <w:rsid w:val="00AA3D9A"/>
    <w:rsid w:val="00AA67DC"/>
    <w:rsid w:val="00AA6873"/>
    <w:rsid w:val="00AA6C2E"/>
    <w:rsid w:val="00AA73CF"/>
    <w:rsid w:val="00AA74D1"/>
    <w:rsid w:val="00AA78BE"/>
    <w:rsid w:val="00AB075B"/>
    <w:rsid w:val="00AB083C"/>
    <w:rsid w:val="00AB1546"/>
    <w:rsid w:val="00AB21CB"/>
    <w:rsid w:val="00AB2431"/>
    <w:rsid w:val="00AB2A48"/>
    <w:rsid w:val="00AB2A6F"/>
    <w:rsid w:val="00AB2F42"/>
    <w:rsid w:val="00AB3237"/>
    <w:rsid w:val="00AB3E09"/>
    <w:rsid w:val="00AB4149"/>
    <w:rsid w:val="00AB5095"/>
    <w:rsid w:val="00AB5617"/>
    <w:rsid w:val="00AB57ED"/>
    <w:rsid w:val="00AB61B6"/>
    <w:rsid w:val="00AB6270"/>
    <w:rsid w:val="00AB7BC4"/>
    <w:rsid w:val="00AC0341"/>
    <w:rsid w:val="00AC0990"/>
    <w:rsid w:val="00AC1132"/>
    <w:rsid w:val="00AC137C"/>
    <w:rsid w:val="00AC19E6"/>
    <w:rsid w:val="00AC33DD"/>
    <w:rsid w:val="00AC34CE"/>
    <w:rsid w:val="00AC40A4"/>
    <w:rsid w:val="00AC6301"/>
    <w:rsid w:val="00AD0143"/>
    <w:rsid w:val="00AD06B6"/>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8ED"/>
    <w:rsid w:val="00AE2C3C"/>
    <w:rsid w:val="00AE30B6"/>
    <w:rsid w:val="00AE374C"/>
    <w:rsid w:val="00AE43E3"/>
    <w:rsid w:val="00AE5D54"/>
    <w:rsid w:val="00AE6765"/>
    <w:rsid w:val="00AE76D0"/>
    <w:rsid w:val="00AF0A02"/>
    <w:rsid w:val="00AF1E95"/>
    <w:rsid w:val="00AF27C7"/>
    <w:rsid w:val="00AF32D2"/>
    <w:rsid w:val="00AF4B8B"/>
    <w:rsid w:val="00AF4D34"/>
    <w:rsid w:val="00AF561A"/>
    <w:rsid w:val="00AF5C24"/>
    <w:rsid w:val="00AF5EA0"/>
    <w:rsid w:val="00AF6FE6"/>
    <w:rsid w:val="00AF7150"/>
    <w:rsid w:val="00AF74F8"/>
    <w:rsid w:val="00B002AC"/>
    <w:rsid w:val="00B00331"/>
    <w:rsid w:val="00B011CF"/>
    <w:rsid w:val="00B01B2F"/>
    <w:rsid w:val="00B0377D"/>
    <w:rsid w:val="00B0562E"/>
    <w:rsid w:val="00B056F4"/>
    <w:rsid w:val="00B05817"/>
    <w:rsid w:val="00B06AF7"/>
    <w:rsid w:val="00B0731B"/>
    <w:rsid w:val="00B079D5"/>
    <w:rsid w:val="00B07BAE"/>
    <w:rsid w:val="00B103AF"/>
    <w:rsid w:val="00B11212"/>
    <w:rsid w:val="00B1192F"/>
    <w:rsid w:val="00B11B4D"/>
    <w:rsid w:val="00B11BD4"/>
    <w:rsid w:val="00B11C13"/>
    <w:rsid w:val="00B12402"/>
    <w:rsid w:val="00B124FF"/>
    <w:rsid w:val="00B12C15"/>
    <w:rsid w:val="00B138D9"/>
    <w:rsid w:val="00B13946"/>
    <w:rsid w:val="00B147FA"/>
    <w:rsid w:val="00B14C7D"/>
    <w:rsid w:val="00B1602A"/>
    <w:rsid w:val="00B16123"/>
    <w:rsid w:val="00B16131"/>
    <w:rsid w:val="00B1626C"/>
    <w:rsid w:val="00B168F2"/>
    <w:rsid w:val="00B16980"/>
    <w:rsid w:val="00B1735D"/>
    <w:rsid w:val="00B17430"/>
    <w:rsid w:val="00B20996"/>
    <w:rsid w:val="00B20C15"/>
    <w:rsid w:val="00B20FD7"/>
    <w:rsid w:val="00B2147E"/>
    <w:rsid w:val="00B21846"/>
    <w:rsid w:val="00B221D8"/>
    <w:rsid w:val="00B22579"/>
    <w:rsid w:val="00B228AE"/>
    <w:rsid w:val="00B23223"/>
    <w:rsid w:val="00B24513"/>
    <w:rsid w:val="00B247A4"/>
    <w:rsid w:val="00B24C02"/>
    <w:rsid w:val="00B255F6"/>
    <w:rsid w:val="00B263CA"/>
    <w:rsid w:val="00B26EE7"/>
    <w:rsid w:val="00B27136"/>
    <w:rsid w:val="00B27638"/>
    <w:rsid w:val="00B2791A"/>
    <w:rsid w:val="00B303C8"/>
    <w:rsid w:val="00B306FA"/>
    <w:rsid w:val="00B30BAE"/>
    <w:rsid w:val="00B32615"/>
    <w:rsid w:val="00B32C3A"/>
    <w:rsid w:val="00B343C7"/>
    <w:rsid w:val="00B34B33"/>
    <w:rsid w:val="00B357E0"/>
    <w:rsid w:val="00B35F85"/>
    <w:rsid w:val="00B3606D"/>
    <w:rsid w:val="00B36505"/>
    <w:rsid w:val="00B36D3B"/>
    <w:rsid w:val="00B36FEE"/>
    <w:rsid w:val="00B372A3"/>
    <w:rsid w:val="00B3733E"/>
    <w:rsid w:val="00B374AD"/>
    <w:rsid w:val="00B40731"/>
    <w:rsid w:val="00B40DA0"/>
    <w:rsid w:val="00B41010"/>
    <w:rsid w:val="00B41A5A"/>
    <w:rsid w:val="00B423CA"/>
    <w:rsid w:val="00B42501"/>
    <w:rsid w:val="00B428E9"/>
    <w:rsid w:val="00B440A7"/>
    <w:rsid w:val="00B4456F"/>
    <w:rsid w:val="00B449C5"/>
    <w:rsid w:val="00B44E38"/>
    <w:rsid w:val="00B46080"/>
    <w:rsid w:val="00B46207"/>
    <w:rsid w:val="00B500CC"/>
    <w:rsid w:val="00B52417"/>
    <w:rsid w:val="00B52E33"/>
    <w:rsid w:val="00B535FA"/>
    <w:rsid w:val="00B53D69"/>
    <w:rsid w:val="00B54825"/>
    <w:rsid w:val="00B54AA4"/>
    <w:rsid w:val="00B56A3E"/>
    <w:rsid w:val="00B57600"/>
    <w:rsid w:val="00B60B6A"/>
    <w:rsid w:val="00B60C81"/>
    <w:rsid w:val="00B618F7"/>
    <w:rsid w:val="00B62439"/>
    <w:rsid w:val="00B6256D"/>
    <w:rsid w:val="00B62FD3"/>
    <w:rsid w:val="00B63F9E"/>
    <w:rsid w:val="00B642C1"/>
    <w:rsid w:val="00B64795"/>
    <w:rsid w:val="00B64C1E"/>
    <w:rsid w:val="00B65883"/>
    <w:rsid w:val="00B66FB8"/>
    <w:rsid w:val="00B67336"/>
    <w:rsid w:val="00B6742C"/>
    <w:rsid w:val="00B67923"/>
    <w:rsid w:val="00B6794F"/>
    <w:rsid w:val="00B679FD"/>
    <w:rsid w:val="00B702E4"/>
    <w:rsid w:val="00B7038F"/>
    <w:rsid w:val="00B705C3"/>
    <w:rsid w:val="00B715FF"/>
    <w:rsid w:val="00B71E55"/>
    <w:rsid w:val="00B720AF"/>
    <w:rsid w:val="00B72509"/>
    <w:rsid w:val="00B733EB"/>
    <w:rsid w:val="00B7362A"/>
    <w:rsid w:val="00B73B08"/>
    <w:rsid w:val="00B73BC3"/>
    <w:rsid w:val="00B74DBE"/>
    <w:rsid w:val="00B752C6"/>
    <w:rsid w:val="00B752E5"/>
    <w:rsid w:val="00B765F3"/>
    <w:rsid w:val="00B80382"/>
    <w:rsid w:val="00B80E23"/>
    <w:rsid w:val="00B81334"/>
    <w:rsid w:val="00B82953"/>
    <w:rsid w:val="00B82FF4"/>
    <w:rsid w:val="00B83B3C"/>
    <w:rsid w:val="00B83F17"/>
    <w:rsid w:val="00B8417E"/>
    <w:rsid w:val="00B842A2"/>
    <w:rsid w:val="00B85153"/>
    <w:rsid w:val="00B85455"/>
    <w:rsid w:val="00B85EB9"/>
    <w:rsid w:val="00B863AC"/>
    <w:rsid w:val="00B86696"/>
    <w:rsid w:val="00B867D8"/>
    <w:rsid w:val="00B87149"/>
    <w:rsid w:val="00B87565"/>
    <w:rsid w:val="00B879C7"/>
    <w:rsid w:val="00B91A56"/>
    <w:rsid w:val="00B91F24"/>
    <w:rsid w:val="00B926FD"/>
    <w:rsid w:val="00B938AF"/>
    <w:rsid w:val="00B93CC2"/>
    <w:rsid w:val="00B94357"/>
    <w:rsid w:val="00B958E7"/>
    <w:rsid w:val="00B964B2"/>
    <w:rsid w:val="00B96506"/>
    <w:rsid w:val="00BA022E"/>
    <w:rsid w:val="00BA0BF1"/>
    <w:rsid w:val="00BA222C"/>
    <w:rsid w:val="00BA2586"/>
    <w:rsid w:val="00BA2F17"/>
    <w:rsid w:val="00BA2F20"/>
    <w:rsid w:val="00BA3237"/>
    <w:rsid w:val="00BA324F"/>
    <w:rsid w:val="00BA4959"/>
    <w:rsid w:val="00BA63A5"/>
    <w:rsid w:val="00BA6720"/>
    <w:rsid w:val="00BA7C37"/>
    <w:rsid w:val="00BB0923"/>
    <w:rsid w:val="00BB110D"/>
    <w:rsid w:val="00BB4810"/>
    <w:rsid w:val="00BB4CF3"/>
    <w:rsid w:val="00BB4F90"/>
    <w:rsid w:val="00BB50B1"/>
    <w:rsid w:val="00BB576B"/>
    <w:rsid w:val="00BB5950"/>
    <w:rsid w:val="00BB6777"/>
    <w:rsid w:val="00BB69AF"/>
    <w:rsid w:val="00BB69B7"/>
    <w:rsid w:val="00BB74CA"/>
    <w:rsid w:val="00BB78E3"/>
    <w:rsid w:val="00BB7C8F"/>
    <w:rsid w:val="00BC0905"/>
    <w:rsid w:val="00BC0F57"/>
    <w:rsid w:val="00BC139C"/>
    <w:rsid w:val="00BC1C17"/>
    <w:rsid w:val="00BC2604"/>
    <w:rsid w:val="00BC2C36"/>
    <w:rsid w:val="00BC3BB1"/>
    <w:rsid w:val="00BC3E45"/>
    <w:rsid w:val="00BC491F"/>
    <w:rsid w:val="00BC5B59"/>
    <w:rsid w:val="00BC5D9B"/>
    <w:rsid w:val="00BC5EA1"/>
    <w:rsid w:val="00BC5EBE"/>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742B"/>
    <w:rsid w:val="00BE0176"/>
    <w:rsid w:val="00BE151E"/>
    <w:rsid w:val="00BE1BC1"/>
    <w:rsid w:val="00BE1F78"/>
    <w:rsid w:val="00BE2463"/>
    <w:rsid w:val="00BE2503"/>
    <w:rsid w:val="00BE4330"/>
    <w:rsid w:val="00BE5A02"/>
    <w:rsid w:val="00BE5A38"/>
    <w:rsid w:val="00BE5A9B"/>
    <w:rsid w:val="00BE5B00"/>
    <w:rsid w:val="00BE5F43"/>
    <w:rsid w:val="00BE6091"/>
    <w:rsid w:val="00BE736C"/>
    <w:rsid w:val="00BE73CA"/>
    <w:rsid w:val="00BE7D0A"/>
    <w:rsid w:val="00BE7EAF"/>
    <w:rsid w:val="00BE7F53"/>
    <w:rsid w:val="00BF0461"/>
    <w:rsid w:val="00BF0DDD"/>
    <w:rsid w:val="00BF1667"/>
    <w:rsid w:val="00BF1CE0"/>
    <w:rsid w:val="00BF3118"/>
    <w:rsid w:val="00BF3255"/>
    <w:rsid w:val="00BF39D6"/>
    <w:rsid w:val="00BF3BCA"/>
    <w:rsid w:val="00BF3C48"/>
    <w:rsid w:val="00BF3EED"/>
    <w:rsid w:val="00BF411E"/>
    <w:rsid w:val="00BF50A3"/>
    <w:rsid w:val="00BF5967"/>
    <w:rsid w:val="00BF5CDD"/>
    <w:rsid w:val="00BF611B"/>
    <w:rsid w:val="00BF674D"/>
    <w:rsid w:val="00BF6D88"/>
    <w:rsid w:val="00BF6FAA"/>
    <w:rsid w:val="00BF7141"/>
    <w:rsid w:val="00BF78BD"/>
    <w:rsid w:val="00C002E1"/>
    <w:rsid w:val="00C00849"/>
    <w:rsid w:val="00C013BF"/>
    <w:rsid w:val="00C0218D"/>
    <w:rsid w:val="00C028E8"/>
    <w:rsid w:val="00C0299A"/>
    <w:rsid w:val="00C029E7"/>
    <w:rsid w:val="00C0350A"/>
    <w:rsid w:val="00C046BB"/>
    <w:rsid w:val="00C052C1"/>
    <w:rsid w:val="00C0534C"/>
    <w:rsid w:val="00C05499"/>
    <w:rsid w:val="00C0587B"/>
    <w:rsid w:val="00C0709C"/>
    <w:rsid w:val="00C071EA"/>
    <w:rsid w:val="00C07B80"/>
    <w:rsid w:val="00C07EF5"/>
    <w:rsid w:val="00C1130C"/>
    <w:rsid w:val="00C12C5F"/>
    <w:rsid w:val="00C12CE5"/>
    <w:rsid w:val="00C150C8"/>
    <w:rsid w:val="00C15D79"/>
    <w:rsid w:val="00C16E3D"/>
    <w:rsid w:val="00C16F39"/>
    <w:rsid w:val="00C17013"/>
    <w:rsid w:val="00C17535"/>
    <w:rsid w:val="00C17641"/>
    <w:rsid w:val="00C179B8"/>
    <w:rsid w:val="00C17F8B"/>
    <w:rsid w:val="00C21718"/>
    <w:rsid w:val="00C2178F"/>
    <w:rsid w:val="00C21D06"/>
    <w:rsid w:val="00C229CB"/>
    <w:rsid w:val="00C22AE5"/>
    <w:rsid w:val="00C22DA8"/>
    <w:rsid w:val="00C232AA"/>
    <w:rsid w:val="00C23E19"/>
    <w:rsid w:val="00C240E8"/>
    <w:rsid w:val="00C250A7"/>
    <w:rsid w:val="00C25C46"/>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4A3"/>
    <w:rsid w:val="00C50D49"/>
    <w:rsid w:val="00C517E0"/>
    <w:rsid w:val="00C51F11"/>
    <w:rsid w:val="00C528F1"/>
    <w:rsid w:val="00C53A1D"/>
    <w:rsid w:val="00C54522"/>
    <w:rsid w:val="00C54D62"/>
    <w:rsid w:val="00C5510B"/>
    <w:rsid w:val="00C5624E"/>
    <w:rsid w:val="00C5677E"/>
    <w:rsid w:val="00C56973"/>
    <w:rsid w:val="00C56C80"/>
    <w:rsid w:val="00C56CAF"/>
    <w:rsid w:val="00C57417"/>
    <w:rsid w:val="00C5751B"/>
    <w:rsid w:val="00C57788"/>
    <w:rsid w:val="00C6143D"/>
    <w:rsid w:val="00C61B66"/>
    <w:rsid w:val="00C61B6D"/>
    <w:rsid w:val="00C61C0A"/>
    <w:rsid w:val="00C61E6F"/>
    <w:rsid w:val="00C63229"/>
    <w:rsid w:val="00C6333C"/>
    <w:rsid w:val="00C64CFF"/>
    <w:rsid w:val="00C64DF6"/>
    <w:rsid w:val="00C651C9"/>
    <w:rsid w:val="00C65A1D"/>
    <w:rsid w:val="00C66BE3"/>
    <w:rsid w:val="00C66FD9"/>
    <w:rsid w:val="00C679BB"/>
    <w:rsid w:val="00C704F3"/>
    <w:rsid w:val="00C7160E"/>
    <w:rsid w:val="00C718D9"/>
    <w:rsid w:val="00C7630A"/>
    <w:rsid w:val="00C80DB1"/>
    <w:rsid w:val="00C8103E"/>
    <w:rsid w:val="00C81757"/>
    <w:rsid w:val="00C81E4F"/>
    <w:rsid w:val="00C81F8A"/>
    <w:rsid w:val="00C826C9"/>
    <w:rsid w:val="00C82F14"/>
    <w:rsid w:val="00C83028"/>
    <w:rsid w:val="00C83BB4"/>
    <w:rsid w:val="00C8429C"/>
    <w:rsid w:val="00C8564D"/>
    <w:rsid w:val="00C86116"/>
    <w:rsid w:val="00C86AB9"/>
    <w:rsid w:val="00C86C0F"/>
    <w:rsid w:val="00C87404"/>
    <w:rsid w:val="00C878FD"/>
    <w:rsid w:val="00C87B4A"/>
    <w:rsid w:val="00C87E71"/>
    <w:rsid w:val="00C9083F"/>
    <w:rsid w:val="00C916FC"/>
    <w:rsid w:val="00C918A9"/>
    <w:rsid w:val="00C91BB5"/>
    <w:rsid w:val="00C924E9"/>
    <w:rsid w:val="00C940E1"/>
    <w:rsid w:val="00C9446D"/>
    <w:rsid w:val="00C963E7"/>
    <w:rsid w:val="00C96703"/>
    <w:rsid w:val="00C96A8E"/>
    <w:rsid w:val="00C9791E"/>
    <w:rsid w:val="00C97BF4"/>
    <w:rsid w:val="00CA0809"/>
    <w:rsid w:val="00CA09F9"/>
    <w:rsid w:val="00CA0E6F"/>
    <w:rsid w:val="00CA160F"/>
    <w:rsid w:val="00CA1D5C"/>
    <w:rsid w:val="00CA1E3A"/>
    <w:rsid w:val="00CA230F"/>
    <w:rsid w:val="00CA38E6"/>
    <w:rsid w:val="00CA3F9B"/>
    <w:rsid w:val="00CA513D"/>
    <w:rsid w:val="00CA51F9"/>
    <w:rsid w:val="00CA5872"/>
    <w:rsid w:val="00CA61EC"/>
    <w:rsid w:val="00CA6A10"/>
    <w:rsid w:val="00CA73E0"/>
    <w:rsid w:val="00CB0190"/>
    <w:rsid w:val="00CB0355"/>
    <w:rsid w:val="00CB0422"/>
    <w:rsid w:val="00CB1372"/>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31E7"/>
    <w:rsid w:val="00CC51D4"/>
    <w:rsid w:val="00CC623F"/>
    <w:rsid w:val="00CC6440"/>
    <w:rsid w:val="00CC6482"/>
    <w:rsid w:val="00CC7AC6"/>
    <w:rsid w:val="00CD03A0"/>
    <w:rsid w:val="00CD07FC"/>
    <w:rsid w:val="00CD0C6F"/>
    <w:rsid w:val="00CD0D8E"/>
    <w:rsid w:val="00CD2102"/>
    <w:rsid w:val="00CD2237"/>
    <w:rsid w:val="00CD2904"/>
    <w:rsid w:val="00CD325A"/>
    <w:rsid w:val="00CD3286"/>
    <w:rsid w:val="00CD39D4"/>
    <w:rsid w:val="00CD3D0C"/>
    <w:rsid w:val="00CD43B0"/>
    <w:rsid w:val="00CD4794"/>
    <w:rsid w:val="00CD4D48"/>
    <w:rsid w:val="00CD5366"/>
    <w:rsid w:val="00CD55D4"/>
    <w:rsid w:val="00CD598D"/>
    <w:rsid w:val="00CD6853"/>
    <w:rsid w:val="00CE0A14"/>
    <w:rsid w:val="00CE0B3D"/>
    <w:rsid w:val="00CE0BB8"/>
    <w:rsid w:val="00CE0CDD"/>
    <w:rsid w:val="00CE0D04"/>
    <w:rsid w:val="00CE2102"/>
    <w:rsid w:val="00CE3224"/>
    <w:rsid w:val="00CE4126"/>
    <w:rsid w:val="00CE4262"/>
    <w:rsid w:val="00CE44FE"/>
    <w:rsid w:val="00CE469A"/>
    <w:rsid w:val="00CE4D68"/>
    <w:rsid w:val="00CE5DE7"/>
    <w:rsid w:val="00CE5F2F"/>
    <w:rsid w:val="00CE7809"/>
    <w:rsid w:val="00CE7E86"/>
    <w:rsid w:val="00CF078B"/>
    <w:rsid w:val="00CF1602"/>
    <w:rsid w:val="00CF2CDA"/>
    <w:rsid w:val="00CF431F"/>
    <w:rsid w:val="00CF44D7"/>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3D7B"/>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62C7"/>
    <w:rsid w:val="00D1679B"/>
    <w:rsid w:val="00D168D4"/>
    <w:rsid w:val="00D16B42"/>
    <w:rsid w:val="00D16D97"/>
    <w:rsid w:val="00D17192"/>
    <w:rsid w:val="00D172B9"/>
    <w:rsid w:val="00D2001F"/>
    <w:rsid w:val="00D2025A"/>
    <w:rsid w:val="00D213A9"/>
    <w:rsid w:val="00D215E5"/>
    <w:rsid w:val="00D21B6D"/>
    <w:rsid w:val="00D21E1C"/>
    <w:rsid w:val="00D2235F"/>
    <w:rsid w:val="00D22A40"/>
    <w:rsid w:val="00D23326"/>
    <w:rsid w:val="00D24193"/>
    <w:rsid w:val="00D244DF"/>
    <w:rsid w:val="00D24748"/>
    <w:rsid w:val="00D25155"/>
    <w:rsid w:val="00D25199"/>
    <w:rsid w:val="00D2558A"/>
    <w:rsid w:val="00D25855"/>
    <w:rsid w:val="00D25CDD"/>
    <w:rsid w:val="00D263D8"/>
    <w:rsid w:val="00D26497"/>
    <w:rsid w:val="00D27733"/>
    <w:rsid w:val="00D3157A"/>
    <w:rsid w:val="00D31D88"/>
    <w:rsid w:val="00D32297"/>
    <w:rsid w:val="00D324AC"/>
    <w:rsid w:val="00D3490C"/>
    <w:rsid w:val="00D35231"/>
    <w:rsid w:val="00D3529E"/>
    <w:rsid w:val="00D36687"/>
    <w:rsid w:val="00D412EA"/>
    <w:rsid w:val="00D41749"/>
    <w:rsid w:val="00D4279F"/>
    <w:rsid w:val="00D42A37"/>
    <w:rsid w:val="00D43425"/>
    <w:rsid w:val="00D43436"/>
    <w:rsid w:val="00D45208"/>
    <w:rsid w:val="00D46292"/>
    <w:rsid w:val="00D46582"/>
    <w:rsid w:val="00D46924"/>
    <w:rsid w:val="00D479D4"/>
    <w:rsid w:val="00D47A21"/>
    <w:rsid w:val="00D47BFD"/>
    <w:rsid w:val="00D50AFD"/>
    <w:rsid w:val="00D520AC"/>
    <w:rsid w:val="00D5348C"/>
    <w:rsid w:val="00D55EBE"/>
    <w:rsid w:val="00D55F7F"/>
    <w:rsid w:val="00D563AC"/>
    <w:rsid w:val="00D57B81"/>
    <w:rsid w:val="00D60546"/>
    <w:rsid w:val="00D613D8"/>
    <w:rsid w:val="00D61F09"/>
    <w:rsid w:val="00D621EA"/>
    <w:rsid w:val="00D63938"/>
    <w:rsid w:val="00D63CBB"/>
    <w:rsid w:val="00D64561"/>
    <w:rsid w:val="00D654CB"/>
    <w:rsid w:val="00D660EA"/>
    <w:rsid w:val="00D672EF"/>
    <w:rsid w:val="00D6786A"/>
    <w:rsid w:val="00D67C3A"/>
    <w:rsid w:val="00D67DD7"/>
    <w:rsid w:val="00D70BAF"/>
    <w:rsid w:val="00D71CF3"/>
    <w:rsid w:val="00D72D0B"/>
    <w:rsid w:val="00D73CA1"/>
    <w:rsid w:val="00D743B1"/>
    <w:rsid w:val="00D7610D"/>
    <w:rsid w:val="00D779D1"/>
    <w:rsid w:val="00D80323"/>
    <w:rsid w:val="00D80568"/>
    <w:rsid w:val="00D806CB"/>
    <w:rsid w:val="00D80702"/>
    <w:rsid w:val="00D8147C"/>
    <w:rsid w:val="00D820D1"/>
    <w:rsid w:val="00D82486"/>
    <w:rsid w:val="00D82A51"/>
    <w:rsid w:val="00D82BA2"/>
    <w:rsid w:val="00D8311F"/>
    <w:rsid w:val="00D846FC"/>
    <w:rsid w:val="00D8645E"/>
    <w:rsid w:val="00D868DB"/>
    <w:rsid w:val="00D8716A"/>
    <w:rsid w:val="00D8785D"/>
    <w:rsid w:val="00D87ADA"/>
    <w:rsid w:val="00D91FA6"/>
    <w:rsid w:val="00D92FBD"/>
    <w:rsid w:val="00D937C0"/>
    <w:rsid w:val="00D93D1F"/>
    <w:rsid w:val="00D9437F"/>
    <w:rsid w:val="00D946F5"/>
    <w:rsid w:val="00D95674"/>
    <w:rsid w:val="00D958D1"/>
    <w:rsid w:val="00D95FC8"/>
    <w:rsid w:val="00D96F77"/>
    <w:rsid w:val="00D97AAC"/>
    <w:rsid w:val="00DA1977"/>
    <w:rsid w:val="00DA267C"/>
    <w:rsid w:val="00DA2E4B"/>
    <w:rsid w:val="00DA3128"/>
    <w:rsid w:val="00DA48A9"/>
    <w:rsid w:val="00DA4B4E"/>
    <w:rsid w:val="00DA4FDA"/>
    <w:rsid w:val="00DA509D"/>
    <w:rsid w:val="00DA51DD"/>
    <w:rsid w:val="00DA571D"/>
    <w:rsid w:val="00DA63A8"/>
    <w:rsid w:val="00DA6DBC"/>
    <w:rsid w:val="00DA7694"/>
    <w:rsid w:val="00DA76C7"/>
    <w:rsid w:val="00DB2593"/>
    <w:rsid w:val="00DB2B16"/>
    <w:rsid w:val="00DB340F"/>
    <w:rsid w:val="00DB3450"/>
    <w:rsid w:val="00DB38F8"/>
    <w:rsid w:val="00DB3EF9"/>
    <w:rsid w:val="00DB3F14"/>
    <w:rsid w:val="00DB4189"/>
    <w:rsid w:val="00DB4281"/>
    <w:rsid w:val="00DB5962"/>
    <w:rsid w:val="00DB5A9D"/>
    <w:rsid w:val="00DB5B54"/>
    <w:rsid w:val="00DB63C9"/>
    <w:rsid w:val="00DB688D"/>
    <w:rsid w:val="00DB7320"/>
    <w:rsid w:val="00DC0810"/>
    <w:rsid w:val="00DC0E16"/>
    <w:rsid w:val="00DC11C1"/>
    <w:rsid w:val="00DC1428"/>
    <w:rsid w:val="00DC1DF5"/>
    <w:rsid w:val="00DC2C1C"/>
    <w:rsid w:val="00DC599C"/>
    <w:rsid w:val="00DC6DE4"/>
    <w:rsid w:val="00DC783B"/>
    <w:rsid w:val="00DD01F3"/>
    <w:rsid w:val="00DD02B0"/>
    <w:rsid w:val="00DD0A14"/>
    <w:rsid w:val="00DD205A"/>
    <w:rsid w:val="00DD302C"/>
    <w:rsid w:val="00DD320C"/>
    <w:rsid w:val="00DD342A"/>
    <w:rsid w:val="00DD4A82"/>
    <w:rsid w:val="00DD4C0F"/>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661E"/>
    <w:rsid w:val="00DE6E12"/>
    <w:rsid w:val="00DE7621"/>
    <w:rsid w:val="00DE77C4"/>
    <w:rsid w:val="00DE7D2A"/>
    <w:rsid w:val="00DE7EC3"/>
    <w:rsid w:val="00DF00FC"/>
    <w:rsid w:val="00DF0CEC"/>
    <w:rsid w:val="00DF11B2"/>
    <w:rsid w:val="00DF1630"/>
    <w:rsid w:val="00DF1D43"/>
    <w:rsid w:val="00DF30B9"/>
    <w:rsid w:val="00DF3E85"/>
    <w:rsid w:val="00DF4292"/>
    <w:rsid w:val="00DF472C"/>
    <w:rsid w:val="00DF4800"/>
    <w:rsid w:val="00DF4E97"/>
    <w:rsid w:val="00DF5998"/>
    <w:rsid w:val="00DF5D44"/>
    <w:rsid w:val="00DF61FE"/>
    <w:rsid w:val="00DF64EC"/>
    <w:rsid w:val="00DF67E1"/>
    <w:rsid w:val="00DF6958"/>
    <w:rsid w:val="00DF6E4D"/>
    <w:rsid w:val="00DF72C9"/>
    <w:rsid w:val="00E003FF"/>
    <w:rsid w:val="00E00D56"/>
    <w:rsid w:val="00E016D3"/>
    <w:rsid w:val="00E02371"/>
    <w:rsid w:val="00E0279E"/>
    <w:rsid w:val="00E02E07"/>
    <w:rsid w:val="00E04224"/>
    <w:rsid w:val="00E0439D"/>
    <w:rsid w:val="00E04B7B"/>
    <w:rsid w:val="00E06147"/>
    <w:rsid w:val="00E07A60"/>
    <w:rsid w:val="00E100FA"/>
    <w:rsid w:val="00E10163"/>
    <w:rsid w:val="00E1032A"/>
    <w:rsid w:val="00E104E3"/>
    <w:rsid w:val="00E10D09"/>
    <w:rsid w:val="00E123C9"/>
    <w:rsid w:val="00E12741"/>
    <w:rsid w:val="00E12762"/>
    <w:rsid w:val="00E13303"/>
    <w:rsid w:val="00E13DC9"/>
    <w:rsid w:val="00E156FB"/>
    <w:rsid w:val="00E15709"/>
    <w:rsid w:val="00E15773"/>
    <w:rsid w:val="00E1775E"/>
    <w:rsid w:val="00E17F28"/>
    <w:rsid w:val="00E20846"/>
    <w:rsid w:val="00E20E9E"/>
    <w:rsid w:val="00E20EA3"/>
    <w:rsid w:val="00E21C93"/>
    <w:rsid w:val="00E22A1E"/>
    <w:rsid w:val="00E22B8D"/>
    <w:rsid w:val="00E2300F"/>
    <w:rsid w:val="00E2320D"/>
    <w:rsid w:val="00E23E60"/>
    <w:rsid w:val="00E2439B"/>
    <w:rsid w:val="00E25440"/>
    <w:rsid w:val="00E2565E"/>
    <w:rsid w:val="00E260FF"/>
    <w:rsid w:val="00E26A78"/>
    <w:rsid w:val="00E27B89"/>
    <w:rsid w:val="00E27BA3"/>
    <w:rsid w:val="00E3140E"/>
    <w:rsid w:val="00E31746"/>
    <w:rsid w:val="00E3370B"/>
    <w:rsid w:val="00E3462F"/>
    <w:rsid w:val="00E34905"/>
    <w:rsid w:val="00E3490D"/>
    <w:rsid w:val="00E34C04"/>
    <w:rsid w:val="00E35C6B"/>
    <w:rsid w:val="00E35CA9"/>
    <w:rsid w:val="00E36B91"/>
    <w:rsid w:val="00E37175"/>
    <w:rsid w:val="00E37953"/>
    <w:rsid w:val="00E42160"/>
    <w:rsid w:val="00E42F12"/>
    <w:rsid w:val="00E45FB4"/>
    <w:rsid w:val="00E473C2"/>
    <w:rsid w:val="00E47914"/>
    <w:rsid w:val="00E502FB"/>
    <w:rsid w:val="00E503DB"/>
    <w:rsid w:val="00E50E96"/>
    <w:rsid w:val="00E50F0B"/>
    <w:rsid w:val="00E51D88"/>
    <w:rsid w:val="00E52494"/>
    <w:rsid w:val="00E531D4"/>
    <w:rsid w:val="00E5330D"/>
    <w:rsid w:val="00E53B38"/>
    <w:rsid w:val="00E53DD5"/>
    <w:rsid w:val="00E53EEA"/>
    <w:rsid w:val="00E5490A"/>
    <w:rsid w:val="00E5616F"/>
    <w:rsid w:val="00E56939"/>
    <w:rsid w:val="00E5750E"/>
    <w:rsid w:val="00E57564"/>
    <w:rsid w:val="00E60756"/>
    <w:rsid w:val="00E60C99"/>
    <w:rsid w:val="00E620C5"/>
    <w:rsid w:val="00E629A1"/>
    <w:rsid w:val="00E62B45"/>
    <w:rsid w:val="00E6669C"/>
    <w:rsid w:val="00E673BD"/>
    <w:rsid w:val="00E7009D"/>
    <w:rsid w:val="00E701B4"/>
    <w:rsid w:val="00E708A7"/>
    <w:rsid w:val="00E71960"/>
    <w:rsid w:val="00E71D42"/>
    <w:rsid w:val="00E733E2"/>
    <w:rsid w:val="00E7430F"/>
    <w:rsid w:val="00E75366"/>
    <w:rsid w:val="00E75CE7"/>
    <w:rsid w:val="00E768E8"/>
    <w:rsid w:val="00E76B09"/>
    <w:rsid w:val="00E7746B"/>
    <w:rsid w:val="00E776A3"/>
    <w:rsid w:val="00E77D1C"/>
    <w:rsid w:val="00E77D7A"/>
    <w:rsid w:val="00E77E4E"/>
    <w:rsid w:val="00E801BB"/>
    <w:rsid w:val="00E802D0"/>
    <w:rsid w:val="00E80FF7"/>
    <w:rsid w:val="00E820C3"/>
    <w:rsid w:val="00E8317A"/>
    <w:rsid w:val="00E831A2"/>
    <w:rsid w:val="00E84DE0"/>
    <w:rsid w:val="00E85B0D"/>
    <w:rsid w:val="00E8623E"/>
    <w:rsid w:val="00E867DC"/>
    <w:rsid w:val="00E873CB"/>
    <w:rsid w:val="00E87459"/>
    <w:rsid w:val="00E874B4"/>
    <w:rsid w:val="00E875B9"/>
    <w:rsid w:val="00E87F12"/>
    <w:rsid w:val="00E87FBC"/>
    <w:rsid w:val="00E92B42"/>
    <w:rsid w:val="00E93237"/>
    <w:rsid w:val="00E93598"/>
    <w:rsid w:val="00E936C0"/>
    <w:rsid w:val="00E9579E"/>
    <w:rsid w:val="00E9655B"/>
    <w:rsid w:val="00E97061"/>
    <w:rsid w:val="00EA028E"/>
    <w:rsid w:val="00EA1771"/>
    <w:rsid w:val="00EA25C8"/>
    <w:rsid w:val="00EA2F16"/>
    <w:rsid w:val="00EA3121"/>
    <w:rsid w:val="00EA36F4"/>
    <w:rsid w:val="00EA376A"/>
    <w:rsid w:val="00EA48B6"/>
    <w:rsid w:val="00EA4AEC"/>
    <w:rsid w:val="00EA66BC"/>
    <w:rsid w:val="00EA7749"/>
    <w:rsid w:val="00EA7C5D"/>
    <w:rsid w:val="00EA7E50"/>
    <w:rsid w:val="00EB14EA"/>
    <w:rsid w:val="00EB23C3"/>
    <w:rsid w:val="00EB2868"/>
    <w:rsid w:val="00EB35A1"/>
    <w:rsid w:val="00EB4640"/>
    <w:rsid w:val="00EB46E0"/>
    <w:rsid w:val="00EB4DF3"/>
    <w:rsid w:val="00EB4EC0"/>
    <w:rsid w:val="00EB545C"/>
    <w:rsid w:val="00EB6FE0"/>
    <w:rsid w:val="00EB7D65"/>
    <w:rsid w:val="00EC0431"/>
    <w:rsid w:val="00EC0A8C"/>
    <w:rsid w:val="00EC1320"/>
    <w:rsid w:val="00EC2303"/>
    <w:rsid w:val="00EC3CD1"/>
    <w:rsid w:val="00EC5B19"/>
    <w:rsid w:val="00EC5C2E"/>
    <w:rsid w:val="00EC6C39"/>
    <w:rsid w:val="00EC6E71"/>
    <w:rsid w:val="00EC734E"/>
    <w:rsid w:val="00EC763F"/>
    <w:rsid w:val="00EC77A9"/>
    <w:rsid w:val="00ED091C"/>
    <w:rsid w:val="00ED2B1C"/>
    <w:rsid w:val="00ED2FE1"/>
    <w:rsid w:val="00ED3A49"/>
    <w:rsid w:val="00ED3E87"/>
    <w:rsid w:val="00ED3EC7"/>
    <w:rsid w:val="00ED4B56"/>
    <w:rsid w:val="00ED4D40"/>
    <w:rsid w:val="00ED4DE4"/>
    <w:rsid w:val="00ED614A"/>
    <w:rsid w:val="00ED66AD"/>
    <w:rsid w:val="00EE08B2"/>
    <w:rsid w:val="00EE13F8"/>
    <w:rsid w:val="00EE1562"/>
    <w:rsid w:val="00EE17DB"/>
    <w:rsid w:val="00EE1DEA"/>
    <w:rsid w:val="00EE2563"/>
    <w:rsid w:val="00EE2F8A"/>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34EA"/>
    <w:rsid w:val="00EF3B69"/>
    <w:rsid w:val="00EF4527"/>
    <w:rsid w:val="00EF5CDD"/>
    <w:rsid w:val="00EF5E3F"/>
    <w:rsid w:val="00EF6F3E"/>
    <w:rsid w:val="00EF6FE3"/>
    <w:rsid w:val="00EF708B"/>
    <w:rsid w:val="00F010C4"/>
    <w:rsid w:val="00F022AA"/>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2CE"/>
    <w:rsid w:val="00F153C0"/>
    <w:rsid w:val="00F15BBA"/>
    <w:rsid w:val="00F15C2F"/>
    <w:rsid w:val="00F17A76"/>
    <w:rsid w:val="00F20119"/>
    <w:rsid w:val="00F2096A"/>
    <w:rsid w:val="00F22865"/>
    <w:rsid w:val="00F22A62"/>
    <w:rsid w:val="00F22D78"/>
    <w:rsid w:val="00F239B6"/>
    <w:rsid w:val="00F24510"/>
    <w:rsid w:val="00F24878"/>
    <w:rsid w:val="00F249CF"/>
    <w:rsid w:val="00F24B2F"/>
    <w:rsid w:val="00F2698B"/>
    <w:rsid w:val="00F271D8"/>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975"/>
    <w:rsid w:val="00F40984"/>
    <w:rsid w:val="00F41443"/>
    <w:rsid w:val="00F426EB"/>
    <w:rsid w:val="00F45206"/>
    <w:rsid w:val="00F4631A"/>
    <w:rsid w:val="00F46B3B"/>
    <w:rsid w:val="00F46EB9"/>
    <w:rsid w:val="00F46F9F"/>
    <w:rsid w:val="00F47CCB"/>
    <w:rsid w:val="00F5015D"/>
    <w:rsid w:val="00F5028F"/>
    <w:rsid w:val="00F502FA"/>
    <w:rsid w:val="00F505A4"/>
    <w:rsid w:val="00F509D3"/>
    <w:rsid w:val="00F50E84"/>
    <w:rsid w:val="00F50EDB"/>
    <w:rsid w:val="00F51B01"/>
    <w:rsid w:val="00F5264E"/>
    <w:rsid w:val="00F5314D"/>
    <w:rsid w:val="00F539AA"/>
    <w:rsid w:val="00F54488"/>
    <w:rsid w:val="00F5450C"/>
    <w:rsid w:val="00F57926"/>
    <w:rsid w:val="00F57BD5"/>
    <w:rsid w:val="00F606DD"/>
    <w:rsid w:val="00F61510"/>
    <w:rsid w:val="00F615B5"/>
    <w:rsid w:val="00F619F5"/>
    <w:rsid w:val="00F62FAD"/>
    <w:rsid w:val="00F630ED"/>
    <w:rsid w:val="00F63ADE"/>
    <w:rsid w:val="00F64E8F"/>
    <w:rsid w:val="00F65C10"/>
    <w:rsid w:val="00F66197"/>
    <w:rsid w:val="00F67871"/>
    <w:rsid w:val="00F67BC1"/>
    <w:rsid w:val="00F67F79"/>
    <w:rsid w:val="00F70B0B"/>
    <w:rsid w:val="00F71F2D"/>
    <w:rsid w:val="00F742D8"/>
    <w:rsid w:val="00F74D47"/>
    <w:rsid w:val="00F75890"/>
    <w:rsid w:val="00F75D17"/>
    <w:rsid w:val="00F76B9F"/>
    <w:rsid w:val="00F77BE9"/>
    <w:rsid w:val="00F80D73"/>
    <w:rsid w:val="00F81893"/>
    <w:rsid w:val="00F83AB5"/>
    <w:rsid w:val="00F85007"/>
    <w:rsid w:val="00F8564D"/>
    <w:rsid w:val="00F85AE5"/>
    <w:rsid w:val="00F85B43"/>
    <w:rsid w:val="00F86735"/>
    <w:rsid w:val="00F8685B"/>
    <w:rsid w:val="00F868C7"/>
    <w:rsid w:val="00F87BA2"/>
    <w:rsid w:val="00F87F4C"/>
    <w:rsid w:val="00F91900"/>
    <w:rsid w:val="00F91A1E"/>
    <w:rsid w:val="00F93323"/>
    <w:rsid w:val="00F93579"/>
    <w:rsid w:val="00F935BE"/>
    <w:rsid w:val="00F93619"/>
    <w:rsid w:val="00F93B8D"/>
    <w:rsid w:val="00F9559B"/>
    <w:rsid w:val="00F95DD2"/>
    <w:rsid w:val="00F96B4A"/>
    <w:rsid w:val="00F97607"/>
    <w:rsid w:val="00F97FDA"/>
    <w:rsid w:val="00FA0373"/>
    <w:rsid w:val="00FA204E"/>
    <w:rsid w:val="00FA2084"/>
    <w:rsid w:val="00FA2D44"/>
    <w:rsid w:val="00FA2D5B"/>
    <w:rsid w:val="00FA3445"/>
    <w:rsid w:val="00FA46A0"/>
    <w:rsid w:val="00FA4DBE"/>
    <w:rsid w:val="00FA52EC"/>
    <w:rsid w:val="00FA5445"/>
    <w:rsid w:val="00FA68D1"/>
    <w:rsid w:val="00FA77DC"/>
    <w:rsid w:val="00FB038C"/>
    <w:rsid w:val="00FB0989"/>
    <w:rsid w:val="00FB119C"/>
    <w:rsid w:val="00FB1EA9"/>
    <w:rsid w:val="00FB2A26"/>
    <w:rsid w:val="00FB2F4D"/>
    <w:rsid w:val="00FB342D"/>
    <w:rsid w:val="00FB40FC"/>
    <w:rsid w:val="00FB462D"/>
    <w:rsid w:val="00FB492A"/>
    <w:rsid w:val="00FB5336"/>
    <w:rsid w:val="00FB5888"/>
    <w:rsid w:val="00FB6B91"/>
    <w:rsid w:val="00FC0A8D"/>
    <w:rsid w:val="00FC1493"/>
    <w:rsid w:val="00FC274F"/>
    <w:rsid w:val="00FC3635"/>
    <w:rsid w:val="00FC3934"/>
    <w:rsid w:val="00FC3E80"/>
    <w:rsid w:val="00FC41B4"/>
    <w:rsid w:val="00FC6399"/>
    <w:rsid w:val="00FC690A"/>
    <w:rsid w:val="00FC6D63"/>
    <w:rsid w:val="00FC6FE3"/>
    <w:rsid w:val="00FC729E"/>
    <w:rsid w:val="00FC776E"/>
    <w:rsid w:val="00FD058F"/>
    <w:rsid w:val="00FD0B31"/>
    <w:rsid w:val="00FD106E"/>
    <w:rsid w:val="00FD3722"/>
    <w:rsid w:val="00FD4541"/>
    <w:rsid w:val="00FD5441"/>
    <w:rsid w:val="00FD56F0"/>
    <w:rsid w:val="00FE0B30"/>
    <w:rsid w:val="00FE0FE7"/>
    <w:rsid w:val="00FE12C6"/>
    <w:rsid w:val="00FE12CF"/>
    <w:rsid w:val="00FE12EE"/>
    <w:rsid w:val="00FE28FB"/>
    <w:rsid w:val="00FE2DEB"/>
    <w:rsid w:val="00FE3C47"/>
    <w:rsid w:val="00FE4083"/>
    <w:rsid w:val="00FE460E"/>
    <w:rsid w:val="00FE4B38"/>
    <w:rsid w:val="00FE4B42"/>
    <w:rsid w:val="00FE4B4E"/>
    <w:rsid w:val="00FE53D6"/>
    <w:rsid w:val="00FE71C4"/>
    <w:rsid w:val="00FF0C7F"/>
    <w:rsid w:val="00FF1027"/>
    <w:rsid w:val="00FF2073"/>
    <w:rsid w:val="00FF2DE6"/>
    <w:rsid w:val="00FF3E27"/>
    <w:rsid w:val="00FF4CAD"/>
    <w:rsid w:val="00FF5AEB"/>
    <w:rsid w:val="00FF5B8A"/>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semiHidden/>
    <w:unhideWhenUsed/>
    <w:rsid w:val="00263071"/>
    <w:pPr>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26"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image" Target="media/image11.png"/><Relationship Id="rId21" Type="http://schemas.openxmlformats.org/officeDocument/2006/relationships/hyperlink" Target="https://d.docs.live.net/aeec904eeb5479b8/Dokumente/Studium/11%20WS2223/02%20Masterarbeit/02%20Repository/Ausarbeitung_MA_Knopf.docx" TargetMode="External"/><Relationship Id="rId34" Type="http://schemas.openxmlformats.org/officeDocument/2006/relationships/image" Target="media/image6.png"/><Relationship Id="rId42" Type="http://schemas.openxmlformats.org/officeDocument/2006/relationships/image" Target="media/image14.JP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aeec904eeb5479b8/Dokumente/Studium/11%20WS2223/02%20Masterarbeit/02%20Repository/Ausarbeitung_MA_Knopf.docx" TargetMode="External"/><Relationship Id="rId29" Type="http://schemas.openxmlformats.org/officeDocument/2006/relationships/hyperlink" Target="https://d.docs.live.net/aeec904eeb5479b8/Dokumente/Studium/11%20WS2223/02%20Masterarbeit/02%20Repository/Ausarbeitung_MA_Knopf.docx" TargetMode="External"/><Relationship Id="rId11" Type="http://schemas.openxmlformats.org/officeDocument/2006/relationships/header" Target="header2.xml"/><Relationship Id="rId24" Type="http://schemas.openxmlformats.org/officeDocument/2006/relationships/hyperlink" Target="https://d.docs.live.net/aeec904eeb5479b8/Dokumente/Studium/11%20WS2223/02%20Masterarbeit/02%20Repository/Ausarbeitung_MA_Knopf.docx"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5.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yperlink" Target="https://d.docs.live.net/aeec904eeb5479b8/Dokumente/Studium/11%20WS2223/02%20Masterarbeit/02%20Repository/Ausarbeitung_MA_Knopf.docx" TargetMode="Externa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image" Target="media/image7.sv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image" Target="media/image5.svg"/><Relationship Id="rId38" Type="http://schemas.openxmlformats.org/officeDocument/2006/relationships/image" Target="media/image10.png"/><Relationship Id="rId46" Type="http://schemas.openxmlformats.org/officeDocument/2006/relationships/image" Target="media/image18.jpeg"/><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36" Type="http://schemas.openxmlformats.org/officeDocument/2006/relationships/image" Target="media/image8.png"/><Relationship Id="rId49"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51DA11ADDEF74859B967EA6D3B60FEEB"/>
        <w:category>
          <w:name w:val="Allgemein"/>
          <w:gallery w:val="placeholder"/>
        </w:category>
        <w:types>
          <w:type w:val="bbPlcHdr"/>
        </w:types>
        <w:behaviors>
          <w:behavior w:val="content"/>
        </w:behaviors>
        <w:guid w:val="{D9B139EA-B455-4997-AEC6-21AD1D488CE5}"/>
      </w:docPartPr>
      <w:docPartBody>
        <w:p w:rsidR="005A09A8" w:rsidRDefault="006714F4" w:rsidP="006714F4">
          <w:pPr>
            <w:pStyle w:val="51DA11ADDEF74859B967EA6D3B60FEEB"/>
          </w:pPr>
          <w:r w:rsidRPr="00D56175">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4058F9BAB94B4A02B92CBD0937497B55"/>
        <w:category>
          <w:name w:val="Allgemein"/>
          <w:gallery w:val="placeholder"/>
        </w:category>
        <w:types>
          <w:type w:val="bbPlcHdr"/>
        </w:types>
        <w:behaviors>
          <w:behavior w:val="content"/>
        </w:behaviors>
        <w:guid w:val="{3243F818-7EEE-488C-AFC3-374B2BD09B76}"/>
      </w:docPartPr>
      <w:docPartBody>
        <w:p w:rsidR="001C314F" w:rsidRDefault="006714F4">
          <w:pPr>
            <w:pStyle w:val="4058F9BAB94B4A02B92CBD0937497B55"/>
          </w:pPr>
          <w:r w:rsidRPr="004E4597">
            <w:rPr>
              <w:rStyle w:val="Platzhaltertext"/>
            </w:rPr>
            <w:t>Klicken oder tippen Sie hier, um Text einzugeben.</w:t>
          </w:r>
        </w:p>
      </w:docPartBody>
    </w:docPart>
    <w:docPart>
      <w:docPartPr>
        <w:name w:val="5A057B6A41B9475C8A6C75B7BC6359E0"/>
        <w:category>
          <w:name w:val="Allgemein"/>
          <w:gallery w:val="placeholder"/>
        </w:category>
        <w:types>
          <w:type w:val="bbPlcHdr"/>
        </w:types>
        <w:behaviors>
          <w:behavior w:val="content"/>
        </w:behaviors>
        <w:guid w:val="{547E95EF-BED2-4A81-A34F-E363CD120334}"/>
      </w:docPartPr>
      <w:docPartBody>
        <w:p w:rsidR="001C314F" w:rsidRDefault="006714F4">
          <w:pPr>
            <w:pStyle w:val="5A057B6A41B9475C8A6C75B7BC6359E0"/>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EC7206CA02C49A4A0A467DBDCC1FEC3"/>
        <w:category>
          <w:name w:val="Allgemein"/>
          <w:gallery w:val="placeholder"/>
        </w:category>
        <w:types>
          <w:type w:val="bbPlcHdr"/>
        </w:types>
        <w:behaviors>
          <w:behavior w:val="content"/>
        </w:behaviors>
        <w:guid w:val="{7EFE2CEC-EBB0-4952-BB82-646AA3238A74}"/>
      </w:docPartPr>
      <w:docPartBody>
        <w:p w:rsidR="001C314F" w:rsidRDefault="00726373">
          <w:pPr>
            <w:pStyle w:val="AEC7206CA02C49A4A0A467DBDCC1FEC3"/>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A972E5E3A4EE44E79C14A90F1C14D18D"/>
        <w:category>
          <w:name w:val="Allgemein"/>
          <w:gallery w:val="placeholder"/>
        </w:category>
        <w:types>
          <w:type w:val="bbPlcHdr"/>
        </w:types>
        <w:behaviors>
          <w:behavior w:val="content"/>
        </w:behaviors>
        <w:guid w:val="{3156528C-939B-4133-B979-E5E4485DB46D}"/>
      </w:docPartPr>
      <w:docPartBody>
        <w:p w:rsidR="00FA2D1C" w:rsidRDefault="00512675" w:rsidP="00512675">
          <w:pPr>
            <w:pStyle w:val="A972E5E3A4EE44E79C14A90F1C14D18D"/>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C314F"/>
    <w:rsid w:val="001F29FE"/>
    <w:rsid w:val="002C3A38"/>
    <w:rsid w:val="00512675"/>
    <w:rsid w:val="005A09A8"/>
    <w:rsid w:val="006714F4"/>
    <w:rsid w:val="00726373"/>
    <w:rsid w:val="00871E3A"/>
    <w:rsid w:val="008F2B15"/>
    <w:rsid w:val="00912D34"/>
    <w:rsid w:val="00954981"/>
    <w:rsid w:val="00A55031"/>
    <w:rsid w:val="00A855EB"/>
    <w:rsid w:val="00AB5868"/>
    <w:rsid w:val="00AF7671"/>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031"/>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66</Pages>
  <Words>122264</Words>
  <Characters>770266</Characters>
  <Application>Microsoft Office Word</Application>
  <DocSecurity>0</DocSecurity>
  <Lines>6418</Lines>
  <Paragraphs>17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2144</cp:revision>
  <cp:lastPrinted>2020-12-29T11:06:00Z</cp:lastPrinted>
  <dcterms:created xsi:type="dcterms:W3CDTF">2020-11-23T13:11:00Z</dcterms:created>
  <dcterms:modified xsi:type="dcterms:W3CDTF">2022-12-15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6">
    <vt:lpwstr>True</vt:lpwstr>
  </property>
  <property fmtid="{D5CDD505-2E9C-101B-9397-08002B2CF9AE}" pid="6" name="CitaviDocumentProperty_1">
    <vt:lpwstr>6.10.0.0</vt:lpwstr>
  </property>
</Properties>
</file>